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63B8C2" w14:textId="7A04E9FC" w:rsidR="00DE7941" w:rsidRPr="00F25696" w:rsidRDefault="00F25696" w:rsidP="00F25696">
      <w:pPr>
        <w:spacing w:line="276" w:lineRule="auto"/>
        <w:jc w:val="center"/>
        <w:rPr>
          <w:sz w:val="52"/>
          <w:lang w:val="en-GB"/>
        </w:rPr>
      </w:pPr>
      <w:bookmarkStart w:id="0" w:name="_GoBack"/>
      <w:bookmarkEnd w:id="0"/>
      <w:r w:rsidRPr="00F25696">
        <w:rPr>
          <w:sz w:val="52"/>
          <w:lang w:val="en-GB"/>
        </w:rPr>
        <w:t>FROM NADA TO NAMUR: NATIONAL PARLIAMENTS’ INVOLVEMENT IN EU TRADE POLITICS AND THE CASE OF BELGIUM</w:t>
      </w:r>
    </w:p>
    <w:p w14:paraId="29B3B87B" w14:textId="77777777" w:rsidR="00DE7941" w:rsidRPr="00586598" w:rsidRDefault="00DE7941" w:rsidP="009074F5">
      <w:pPr>
        <w:spacing w:line="276" w:lineRule="auto"/>
        <w:jc w:val="both"/>
        <w:rPr>
          <w:i/>
          <w:lang w:val="en-GB"/>
        </w:rPr>
      </w:pPr>
    </w:p>
    <w:p w14:paraId="49E322BF" w14:textId="77777777" w:rsidR="00DE7941" w:rsidRPr="00586598" w:rsidRDefault="00DE7941" w:rsidP="009074F5">
      <w:pPr>
        <w:spacing w:line="276" w:lineRule="auto"/>
        <w:jc w:val="both"/>
        <w:rPr>
          <w:i/>
          <w:lang w:val="en-GB"/>
        </w:rPr>
      </w:pPr>
    </w:p>
    <w:p w14:paraId="29B8D939" w14:textId="77777777" w:rsidR="00DE7941" w:rsidRPr="008E355A" w:rsidRDefault="00DE7941" w:rsidP="009074F5">
      <w:pPr>
        <w:spacing w:line="276" w:lineRule="auto"/>
        <w:jc w:val="center"/>
        <w:rPr>
          <w:lang w:val="en-US"/>
        </w:rPr>
      </w:pPr>
      <w:r w:rsidRPr="008E355A">
        <w:rPr>
          <w:lang w:val="en-US"/>
        </w:rPr>
        <w:t xml:space="preserve">Yelter Bollen, Ferdi De Ville and Niels Gheyle </w:t>
      </w:r>
    </w:p>
    <w:p w14:paraId="33721F66" w14:textId="77777777" w:rsidR="00DE7941" w:rsidRDefault="00DE7941" w:rsidP="009074F5">
      <w:pPr>
        <w:spacing w:line="276" w:lineRule="auto"/>
        <w:jc w:val="center"/>
        <w:rPr>
          <w:lang w:val="en-GB"/>
        </w:rPr>
      </w:pPr>
      <w:r w:rsidRPr="00586598">
        <w:rPr>
          <w:lang w:val="en-GB"/>
        </w:rPr>
        <w:t>Centre for EU-Studies, Ghent University</w:t>
      </w:r>
    </w:p>
    <w:p w14:paraId="35CB36EA" w14:textId="77777777" w:rsidR="00AB0D5D" w:rsidRDefault="00AB0D5D" w:rsidP="009074F5">
      <w:pPr>
        <w:spacing w:line="276" w:lineRule="auto"/>
        <w:jc w:val="center"/>
        <w:rPr>
          <w:lang w:val="en-GB"/>
        </w:rPr>
      </w:pPr>
    </w:p>
    <w:p w14:paraId="50067B95" w14:textId="738C0B0E" w:rsidR="00AB0D5D" w:rsidRDefault="006C0736" w:rsidP="009074F5">
      <w:pPr>
        <w:spacing w:line="276" w:lineRule="auto"/>
        <w:jc w:val="center"/>
        <w:rPr>
          <w:lang w:val="en-GB"/>
        </w:rPr>
      </w:pPr>
      <w:r>
        <w:rPr>
          <w:lang w:val="en-GB"/>
        </w:rPr>
        <w:t xml:space="preserve">Paper prepared for the EUSA Conference 2017, Miami, </w:t>
      </w:r>
      <w:proofErr w:type="gramStart"/>
      <w:r>
        <w:rPr>
          <w:lang w:val="en-GB"/>
        </w:rPr>
        <w:t>4</w:t>
      </w:r>
      <w:proofErr w:type="gramEnd"/>
      <w:r>
        <w:rPr>
          <w:lang w:val="en-GB"/>
        </w:rPr>
        <w:t>-6 May</w:t>
      </w:r>
    </w:p>
    <w:p w14:paraId="6C799045" w14:textId="77777777" w:rsidR="00DB3A75" w:rsidRDefault="00DB3A75" w:rsidP="009074F5">
      <w:pPr>
        <w:spacing w:line="276" w:lineRule="auto"/>
        <w:jc w:val="center"/>
        <w:rPr>
          <w:lang w:val="en-GB"/>
        </w:rPr>
      </w:pPr>
    </w:p>
    <w:p w14:paraId="0EA0A074" w14:textId="675514B8" w:rsidR="00DB3A75" w:rsidRPr="00586598" w:rsidRDefault="003D1D56" w:rsidP="009074F5">
      <w:pPr>
        <w:spacing w:line="276" w:lineRule="auto"/>
        <w:jc w:val="center"/>
        <w:rPr>
          <w:lang w:val="en-GB"/>
        </w:rPr>
      </w:pPr>
      <w:r>
        <w:rPr>
          <w:lang w:val="en-GB"/>
        </w:rPr>
        <w:t xml:space="preserve"> Draft</w:t>
      </w:r>
      <w:r w:rsidR="00DB3A75">
        <w:rPr>
          <w:lang w:val="en-GB"/>
        </w:rPr>
        <w:t xml:space="preserve"> – Do not cite without permission of the authors</w:t>
      </w:r>
      <w:r w:rsidR="00217C63">
        <w:rPr>
          <w:lang w:val="en-GB"/>
        </w:rPr>
        <w:t>, comments welcome!</w:t>
      </w:r>
    </w:p>
    <w:p w14:paraId="23F70238" w14:textId="77777777" w:rsidR="00DE7941" w:rsidRPr="00586598" w:rsidRDefault="00DE7941" w:rsidP="009074F5">
      <w:pPr>
        <w:spacing w:line="276" w:lineRule="auto"/>
        <w:jc w:val="both"/>
        <w:rPr>
          <w:b/>
          <w:i/>
          <w:lang w:val="en-GB"/>
        </w:rPr>
      </w:pPr>
    </w:p>
    <w:p w14:paraId="561CD544" w14:textId="77777777" w:rsidR="00DE7941" w:rsidRPr="00586598" w:rsidRDefault="00DE7941" w:rsidP="009074F5">
      <w:pPr>
        <w:spacing w:line="276" w:lineRule="auto"/>
        <w:jc w:val="both"/>
        <w:rPr>
          <w:b/>
          <w:i/>
          <w:lang w:val="en-GB"/>
        </w:rPr>
      </w:pPr>
    </w:p>
    <w:p w14:paraId="2B2E7103" w14:textId="1B0E47CB" w:rsidR="00DE7941" w:rsidRPr="00EA5EF0" w:rsidRDefault="00DE7941" w:rsidP="00EA5EF0">
      <w:pPr>
        <w:spacing w:line="276" w:lineRule="auto"/>
        <w:rPr>
          <w:b/>
          <w:sz w:val="28"/>
          <w:lang w:val="en-GB"/>
        </w:rPr>
      </w:pPr>
      <w:r w:rsidRPr="00EA5EF0">
        <w:rPr>
          <w:b/>
          <w:sz w:val="28"/>
          <w:lang w:val="en-GB"/>
        </w:rPr>
        <w:t>Abstract</w:t>
      </w:r>
      <w:r w:rsidR="006C0736">
        <w:rPr>
          <w:b/>
          <w:sz w:val="28"/>
          <w:lang w:val="en-GB"/>
        </w:rPr>
        <w:t>:</w:t>
      </w:r>
    </w:p>
    <w:p w14:paraId="68D9D9B3" w14:textId="42BA4D3F" w:rsidR="00BF7ACB" w:rsidRPr="00A23D95" w:rsidRDefault="00BF7ACB" w:rsidP="009074F5">
      <w:pPr>
        <w:spacing w:line="276" w:lineRule="auto"/>
        <w:jc w:val="both"/>
        <w:rPr>
          <w:i/>
          <w:lang w:val="en-GB"/>
        </w:rPr>
      </w:pPr>
      <w:r w:rsidRPr="00A23D95">
        <w:rPr>
          <w:i/>
          <w:lang w:val="en-GB"/>
        </w:rPr>
        <w:t xml:space="preserve">In the past years we have </w:t>
      </w:r>
      <w:r w:rsidR="000664CE">
        <w:rPr>
          <w:i/>
          <w:lang w:val="en-GB"/>
        </w:rPr>
        <w:t>witnessed</w:t>
      </w:r>
      <w:r w:rsidRPr="00A23D95">
        <w:rPr>
          <w:i/>
          <w:lang w:val="en-GB"/>
        </w:rPr>
        <w:t xml:space="preserve"> a somewhat paradoxical evolution in EU trade politics. While the Lisbon Treaty was </w:t>
      </w:r>
      <w:r w:rsidR="000664CE">
        <w:rPr>
          <w:i/>
          <w:lang w:val="en-GB"/>
        </w:rPr>
        <w:t>intended</w:t>
      </w:r>
      <w:r w:rsidRPr="00A23D95">
        <w:rPr>
          <w:i/>
          <w:lang w:val="en-GB"/>
        </w:rPr>
        <w:t xml:space="preserve"> to facilitate the adoption of trade agreements by bolstering the exclusive supranational competence of the European Union, (</w:t>
      </w:r>
      <w:proofErr w:type="gramStart"/>
      <w:r w:rsidRPr="00A23D95">
        <w:rPr>
          <w:i/>
          <w:lang w:val="en-GB"/>
        </w:rPr>
        <w:t>sub)national</w:t>
      </w:r>
      <w:proofErr w:type="gramEnd"/>
      <w:r w:rsidRPr="00A23D95">
        <w:rPr>
          <w:i/>
          <w:lang w:val="en-GB"/>
        </w:rPr>
        <w:t xml:space="preserve"> Parliaments have now become more involved in trade policy than ever before.</w:t>
      </w:r>
      <w:r w:rsidR="000D7B77" w:rsidRPr="00A23D95">
        <w:rPr>
          <w:i/>
          <w:lang w:val="en-GB"/>
        </w:rPr>
        <w:t xml:space="preserve"> </w:t>
      </w:r>
      <w:r w:rsidR="006C0736" w:rsidRPr="00A23D95">
        <w:rPr>
          <w:i/>
          <w:lang w:val="en-GB"/>
        </w:rPr>
        <w:t>This has been exemplified by the Walloon Region’s</w:t>
      </w:r>
      <w:r w:rsidR="00EA5EF0">
        <w:rPr>
          <w:i/>
          <w:lang w:val="en-GB"/>
        </w:rPr>
        <w:t xml:space="preserve"> temporary</w:t>
      </w:r>
      <w:r w:rsidR="006C0736" w:rsidRPr="00A23D95">
        <w:rPr>
          <w:i/>
          <w:lang w:val="en-GB"/>
        </w:rPr>
        <w:t xml:space="preserve"> refusal to allow the Belgian Government to sign the EU-Canada trade agreement CETA.</w:t>
      </w:r>
      <w:r w:rsidRPr="00A23D95">
        <w:rPr>
          <w:i/>
          <w:lang w:val="en-GB"/>
        </w:rPr>
        <w:t xml:space="preserve"> We investigate this shift in involvement </w:t>
      </w:r>
      <w:r w:rsidR="006C0736" w:rsidRPr="00A23D95">
        <w:rPr>
          <w:i/>
          <w:lang w:val="en-GB"/>
        </w:rPr>
        <w:t xml:space="preserve">by analysing </w:t>
      </w:r>
      <w:r w:rsidR="00321CED">
        <w:rPr>
          <w:i/>
          <w:lang w:val="en-GB"/>
        </w:rPr>
        <w:t>p</w:t>
      </w:r>
      <w:r w:rsidR="00FD2FFF">
        <w:rPr>
          <w:i/>
          <w:lang w:val="en-GB"/>
        </w:rPr>
        <w:t>arliament</w:t>
      </w:r>
      <w:r w:rsidR="006C0736" w:rsidRPr="00A23D95">
        <w:rPr>
          <w:i/>
          <w:lang w:val="en-GB"/>
        </w:rPr>
        <w:t xml:space="preserve">ary activity on trade policy in the Belgian Federal, Flemish and Walloon </w:t>
      </w:r>
      <w:r w:rsidR="00FD2FFF">
        <w:rPr>
          <w:i/>
          <w:lang w:val="en-GB"/>
        </w:rPr>
        <w:t>Parliament</w:t>
      </w:r>
      <w:r w:rsidR="00564F43">
        <w:rPr>
          <w:i/>
          <w:lang w:val="en-GB"/>
        </w:rPr>
        <w:t>s</w:t>
      </w:r>
      <w:r w:rsidR="006C0736" w:rsidRPr="00A23D95">
        <w:rPr>
          <w:i/>
          <w:lang w:val="en-GB"/>
        </w:rPr>
        <w:t xml:space="preserve">. We find that these </w:t>
      </w:r>
      <w:r w:rsidR="00FD2FFF">
        <w:rPr>
          <w:i/>
          <w:lang w:val="en-GB"/>
        </w:rPr>
        <w:t>Parliament</w:t>
      </w:r>
      <w:r w:rsidR="006C0736" w:rsidRPr="00A23D95">
        <w:rPr>
          <w:i/>
          <w:lang w:val="en-GB"/>
        </w:rPr>
        <w:t>s paid little attention to EU trade policy i</w:t>
      </w:r>
      <w:r w:rsidRPr="00A23D95">
        <w:rPr>
          <w:i/>
          <w:lang w:val="en-GB"/>
        </w:rPr>
        <w:t>n the past fifteen</w:t>
      </w:r>
      <w:r w:rsidR="006C0736" w:rsidRPr="00A23D95">
        <w:rPr>
          <w:i/>
          <w:lang w:val="en-GB"/>
        </w:rPr>
        <w:t xml:space="preserve"> years</w:t>
      </w:r>
      <w:r w:rsidRPr="00A23D95">
        <w:rPr>
          <w:i/>
          <w:lang w:val="en-GB"/>
        </w:rPr>
        <w:t>. This has changed since</w:t>
      </w:r>
      <w:r w:rsidR="000664CE">
        <w:rPr>
          <w:i/>
          <w:lang w:val="en-GB"/>
        </w:rPr>
        <w:t xml:space="preserve"> 2013</w:t>
      </w:r>
      <w:r w:rsidR="00A23D95">
        <w:rPr>
          <w:i/>
          <w:lang w:val="en-GB"/>
        </w:rPr>
        <w:t xml:space="preserve"> in all three </w:t>
      </w:r>
      <w:r w:rsidR="00FD2FFF">
        <w:rPr>
          <w:i/>
          <w:lang w:val="en-GB"/>
        </w:rPr>
        <w:t>Parliament</w:t>
      </w:r>
      <w:r w:rsidR="00A23D95">
        <w:rPr>
          <w:i/>
          <w:lang w:val="en-GB"/>
        </w:rPr>
        <w:t>s</w:t>
      </w:r>
      <w:r w:rsidRPr="00A23D95">
        <w:rPr>
          <w:i/>
          <w:lang w:val="en-GB"/>
        </w:rPr>
        <w:t>.</w:t>
      </w:r>
      <w:r w:rsidR="006C0736" w:rsidRPr="00A23D95">
        <w:rPr>
          <w:i/>
          <w:lang w:val="en-GB"/>
        </w:rPr>
        <w:t xml:space="preserve"> </w:t>
      </w:r>
      <w:r w:rsidRPr="00A23D95">
        <w:rPr>
          <w:i/>
          <w:lang w:val="en-GB"/>
        </w:rPr>
        <w:t xml:space="preserve">Combining a variety of sources, we conclude that several interacting factors have fuelled this increase in </w:t>
      </w:r>
      <w:r w:rsidR="00F25696">
        <w:rPr>
          <w:i/>
          <w:lang w:val="en-GB"/>
        </w:rPr>
        <w:t>parliamentary</w:t>
      </w:r>
      <w:r w:rsidRPr="00A23D95">
        <w:rPr>
          <w:i/>
          <w:lang w:val="en-GB"/>
        </w:rPr>
        <w:t xml:space="preserve"> involvement. First, </w:t>
      </w:r>
      <w:r w:rsidR="00A23D95" w:rsidRPr="00A23D95">
        <w:rPr>
          <w:i/>
          <w:lang w:val="en-GB"/>
        </w:rPr>
        <w:t>TTIP has generated an unseen amount of mobilisation and contestation</w:t>
      </w:r>
      <w:r w:rsidR="000E2ACF">
        <w:rPr>
          <w:i/>
          <w:lang w:val="en-GB"/>
        </w:rPr>
        <w:t>, and this has led politicians</w:t>
      </w:r>
      <w:r w:rsidR="00A23D95" w:rsidRPr="00A23D95">
        <w:rPr>
          <w:i/>
          <w:lang w:val="en-GB"/>
        </w:rPr>
        <w:t xml:space="preserve"> to join the fray as well</w:t>
      </w:r>
      <w:r w:rsidRPr="00A23D95">
        <w:rPr>
          <w:i/>
          <w:lang w:val="en-GB"/>
        </w:rPr>
        <w:t>. Second</w:t>
      </w:r>
      <w:r w:rsidR="00A23D95">
        <w:rPr>
          <w:i/>
          <w:lang w:val="en-GB"/>
        </w:rPr>
        <w:t>,</w:t>
      </w:r>
      <w:r w:rsidR="00A23D95" w:rsidRPr="00A23D95">
        <w:rPr>
          <w:i/>
          <w:lang w:val="en-GB"/>
        </w:rPr>
        <w:t xml:space="preserve"> TTIP (the EU-US trade agreement) and CETA contain ‘deep trade’ provisions that </w:t>
      </w:r>
      <w:r w:rsidR="000E2ACF">
        <w:rPr>
          <w:i/>
          <w:lang w:val="en-GB"/>
        </w:rPr>
        <w:t>touch upon sensitive issues for national</w:t>
      </w:r>
      <w:r w:rsidR="00A23D95" w:rsidRPr="00A23D95">
        <w:rPr>
          <w:i/>
          <w:lang w:val="en-GB"/>
        </w:rPr>
        <w:t xml:space="preserve"> </w:t>
      </w:r>
      <w:r w:rsidR="000E2ACF">
        <w:rPr>
          <w:i/>
          <w:lang w:val="en-GB"/>
        </w:rPr>
        <w:t>politician</w:t>
      </w:r>
      <w:r w:rsidR="00A23D95" w:rsidRPr="00A23D95">
        <w:rPr>
          <w:i/>
          <w:lang w:val="en-GB"/>
        </w:rPr>
        <w:t>s</w:t>
      </w:r>
      <w:r w:rsidRPr="00A23D95">
        <w:rPr>
          <w:i/>
          <w:lang w:val="en-GB"/>
        </w:rPr>
        <w:t xml:space="preserve">. Finally, the </w:t>
      </w:r>
      <w:proofErr w:type="gramStart"/>
      <w:r w:rsidRPr="00A23D95">
        <w:rPr>
          <w:i/>
          <w:lang w:val="en-GB"/>
        </w:rPr>
        <w:t>asy</w:t>
      </w:r>
      <w:r w:rsidR="000E2ACF">
        <w:rPr>
          <w:i/>
          <w:lang w:val="en-GB"/>
        </w:rPr>
        <w:t>mmetry between the Walloon and F</w:t>
      </w:r>
      <w:r w:rsidRPr="00A23D95">
        <w:rPr>
          <w:i/>
          <w:lang w:val="en-GB"/>
        </w:rPr>
        <w:t>ederal governing coalitions have</w:t>
      </w:r>
      <w:proofErr w:type="gramEnd"/>
      <w:r w:rsidRPr="00A23D95">
        <w:rPr>
          <w:i/>
          <w:lang w:val="en-GB"/>
        </w:rPr>
        <w:t xml:space="preserve"> favoured a more activist opposition by Wallonia, while Flanders’ centre-right </w:t>
      </w:r>
      <w:r w:rsidR="00C67682" w:rsidRPr="00A23D95">
        <w:rPr>
          <w:i/>
          <w:lang w:val="en-GB"/>
        </w:rPr>
        <w:t>coalition</w:t>
      </w:r>
      <w:r w:rsidRPr="00A23D95">
        <w:rPr>
          <w:i/>
          <w:lang w:val="en-GB"/>
        </w:rPr>
        <w:t xml:space="preserve"> has remained supportive.</w:t>
      </w:r>
    </w:p>
    <w:p w14:paraId="6E56D12D" w14:textId="77777777" w:rsidR="00BF7ACB" w:rsidRPr="00C67682" w:rsidRDefault="00BF7ACB" w:rsidP="009074F5">
      <w:pPr>
        <w:spacing w:line="276" w:lineRule="auto"/>
        <w:rPr>
          <w:rFonts w:asciiTheme="majorHAnsi" w:eastAsiaTheme="majorEastAsia" w:hAnsiTheme="majorHAnsi" w:cstheme="majorBidi"/>
          <w:b/>
          <w:bCs/>
          <w:i/>
          <w:sz w:val="28"/>
          <w:szCs w:val="28"/>
          <w:lang w:val="en-GB"/>
        </w:rPr>
      </w:pPr>
      <w:r w:rsidRPr="00C67682">
        <w:rPr>
          <w:i/>
          <w:lang w:val="en-GB"/>
        </w:rPr>
        <w:br w:type="page"/>
      </w:r>
    </w:p>
    <w:p w14:paraId="573B68E8" w14:textId="1C652A64" w:rsidR="00EE56D3" w:rsidRPr="00D96223" w:rsidRDefault="00652B92" w:rsidP="009074F5">
      <w:pPr>
        <w:pStyle w:val="Kop1"/>
        <w:spacing w:line="276" w:lineRule="auto"/>
        <w:rPr>
          <w:lang w:val="en-GB"/>
        </w:rPr>
      </w:pPr>
      <w:r>
        <w:rPr>
          <w:lang w:val="en-GB"/>
        </w:rPr>
        <w:lastRenderedPageBreak/>
        <w:t xml:space="preserve">1. </w:t>
      </w:r>
      <w:r w:rsidR="00DE7941" w:rsidRPr="007C3BA4">
        <w:rPr>
          <w:lang w:val="en-GB"/>
        </w:rPr>
        <w:t xml:space="preserve">Introduction </w:t>
      </w:r>
    </w:p>
    <w:p w14:paraId="1D34793B" w14:textId="77777777" w:rsidR="00EE56D3" w:rsidRDefault="00EE56D3" w:rsidP="009074F5">
      <w:pPr>
        <w:spacing w:line="276" w:lineRule="auto"/>
        <w:jc w:val="both"/>
        <w:rPr>
          <w:lang w:val="en-GB"/>
        </w:rPr>
      </w:pPr>
    </w:p>
    <w:p w14:paraId="4B827853" w14:textId="25F50A5F" w:rsidR="00B33B77" w:rsidRDefault="00B33B77" w:rsidP="009074F5">
      <w:pPr>
        <w:spacing w:line="276" w:lineRule="auto"/>
        <w:jc w:val="both"/>
        <w:rPr>
          <w:lang w:val="en-GB"/>
        </w:rPr>
      </w:pPr>
      <w:r>
        <w:rPr>
          <w:lang w:val="en-GB"/>
        </w:rPr>
        <w:t xml:space="preserve">In October 2016, the Belgian Walloon Region made the headlines worldwide when it refused to give the authority to the Belgian Federal Government to sign the EU-Canada trade agreement CETA, leading Canadian Prime Minister Justin Trudeau to have to postpone its visit to Brussels </w:t>
      </w:r>
      <w:r w:rsidR="00245DDC">
        <w:rPr>
          <w:lang w:val="en-GB"/>
        </w:rPr>
        <w:t>for</w:t>
      </w:r>
      <w:r>
        <w:rPr>
          <w:lang w:val="en-GB"/>
        </w:rPr>
        <w:t xml:space="preserve"> the signing ceremony. </w:t>
      </w:r>
      <w:r w:rsidR="00321CED">
        <w:rPr>
          <w:lang w:val="en-GB"/>
        </w:rPr>
        <w:t>This is a remarkable development</w:t>
      </w:r>
      <w:r>
        <w:rPr>
          <w:lang w:val="en-GB"/>
        </w:rPr>
        <w:t>, given that th</w:t>
      </w:r>
      <w:r w:rsidR="00245DDC">
        <w:rPr>
          <w:lang w:val="en-GB"/>
        </w:rPr>
        <w:t>e 2009 Lisbon Treaty reforms were</w:t>
      </w:r>
      <w:r>
        <w:rPr>
          <w:lang w:val="en-GB"/>
        </w:rPr>
        <w:t xml:space="preserve"> intended to streamline the negotiation and conclusion of EU trade agreements by</w:t>
      </w:r>
      <w:r w:rsidR="000E2ACF">
        <w:rPr>
          <w:lang w:val="en-GB"/>
        </w:rPr>
        <w:t xml:space="preserve"> enlarging its scope and</w:t>
      </w:r>
      <w:r>
        <w:rPr>
          <w:lang w:val="en-GB"/>
        </w:rPr>
        <w:t xml:space="preserve"> </w:t>
      </w:r>
      <w:r w:rsidR="000E2ACF">
        <w:rPr>
          <w:lang w:val="en-GB"/>
        </w:rPr>
        <w:t>transferring</w:t>
      </w:r>
      <w:r>
        <w:rPr>
          <w:lang w:val="en-GB"/>
        </w:rPr>
        <w:t xml:space="preserve"> the competence of control </w:t>
      </w:r>
      <w:r w:rsidR="000E2ACF">
        <w:rPr>
          <w:lang w:val="en-GB"/>
        </w:rPr>
        <w:t>from</w:t>
      </w:r>
      <w:r>
        <w:rPr>
          <w:lang w:val="en-GB"/>
        </w:rPr>
        <w:t xml:space="preserve"> national legislatures to the European Parliament</w:t>
      </w:r>
      <w:r w:rsidR="000E2ACF">
        <w:rPr>
          <w:lang w:val="en-GB"/>
        </w:rPr>
        <w:t xml:space="preserve"> </w:t>
      </w:r>
      <w:r w:rsidR="000E2ACF">
        <w:rPr>
          <w:lang w:val="en-GB"/>
        </w:rPr>
        <w:fldChar w:fldCharType="begin" w:fldLock="1"/>
      </w:r>
      <w:r w:rsidR="000E2ACF">
        <w:rPr>
          <w:lang w:val="en-GB"/>
        </w:rPr>
        <w:instrText>ADDIN CSL_CITATION { "citationItems" : [ { "id" : "ITEM-1", "itemData" : { "author" : [ { "dropping-particle" : "", "family" : "Krajewski", "given" : "Markus", "non-dropping-particle" : "", "parse-names" : false, "suffix" : "" } ], "container-title" : "European Union Law after the Treaty of Lisbon", "editor" : [ { "dropping-particle" : "", "family" : "Bioni", "given" : "A", "non-dropping-particle" : "", "parse-names" : false, "suffix" : "" }, { "dropping-particle" : "", "family" : "Eeckhout", "given" : "P", "non-dropping-particle" : "", "parse-names" : false, "suffix" : "" } ], "id" : "ITEM-1", "issued" : { "date-parts" : [ [ "2010" ] ] }, "title" : "The Reform of the Common Commercial Policy", "type" : "chapter" }, "uris" : [ "http://www.mendeley.com/documents/?uuid=a7602302-237c-4f8d-b82c-2faf912ac12a" ] } ], "mendeley" : { "formattedCitation" : "(Krajewski, 2010)", "plainTextFormattedCitation" : "(Krajewski, 2010)", "previouslyFormattedCitation" : "(Krajewski, 2010)" }, "properties" : { "noteIndex" : 0 }, "schema" : "https://github.com/citation-style-language/schema/raw/master/csl-citation.json" }</w:instrText>
      </w:r>
      <w:r w:rsidR="000E2ACF">
        <w:rPr>
          <w:lang w:val="en-GB"/>
        </w:rPr>
        <w:fldChar w:fldCharType="separate"/>
      </w:r>
      <w:r w:rsidR="000E2ACF" w:rsidRPr="00C51CE6">
        <w:rPr>
          <w:noProof/>
          <w:lang w:val="en-GB"/>
        </w:rPr>
        <w:t>(</w:t>
      </w:r>
      <w:r w:rsidR="000E2ACF">
        <w:rPr>
          <w:noProof/>
          <w:lang w:val="en-GB"/>
        </w:rPr>
        <w:t xml:space="preserve">cfr. </w:t>
      </w:r>
      <w:r w:rsidR="000E2ACF" w:rsidRPr="00C51CE6">
        <w:rPr>
          <w:noProof/>
          <w:lang w:val="en-GB"/>
        </w:rPr>
        <w:t>Krajewski, 2010)</w:t>
      </w:r>
      <w:r w:rsidR="000E2ACF">
        <w:rPr>
          <w:lang w:val="en-GB"/>
        </w:rPr>
        <w:fldChar w:fldCharType="end"/>
      </w:r>
      <w:proofErr w:type="gramStart"/>
      <w:r w:rsidR="000E2ACF">
        <w:rPr>
          <w:rStyle w:val="Voetnootmarkering"/>
          <w:lang w:val="en-GB"/>
        </w:rPr>
        <w:footnoteReference w:id="1"/>
      </w:r>
      <w:r>
        <w:rPr>
          <w:lang w:val="en-GB"/>
        </w:rPr>
        <w:t>?</w:t>
      </w:r>
      <w:proofErr w:type="gramEnd"/>
      <w:r>
        <w:rPr>
          <w:lang w:val="en-GB"/>
        </w:rPr>
        <w:t xml:space="preserve"> In this paper, we will not go into the legal discussion about the status of the CETA agreement and if it should</w:t>
      </w:r>
      <w:r w:rsidR="00652B92">
        <w:rPr>
          <w:lang w:val="en-GB"/>
        </w:rPr>
        <w:t xml:space="preserve"> have</w:t>
      </w:r>
      <w:r>
        <w:rPr>
          <w:lang w:val="en-GB"/>
        </w:rPr>
        <w:t xml:space="preserve"> be</w:t>
      </w:r>
      <w:r w:rsidR="00652B92">
        <w:rPr>
          <w:lang w:val="en-GB"/>
        </w:rPr>
        <w:t>en</w:t>
      </w:r>
      <w:r>
        <w:rPr>
          <w:lang w:val="en-GB"/>
        </w:rPr>
        <w:t xml:space="preserve"> considered a ‘mixed agreement’ implying Member State ratification</w:t>
      </w:r>
      <w:r w:rsidR="00652B92">
        <w:rPr>
          <w:lang w:val="en-GB"/>
        </w:rPr>
        <w:t xml:space="preserve"> or not</w:t>
      </w:r>
      <w:r>
        <w:rPr>
          <w:lang w:val="en-GB"/>
        </w:rPr>
        <w:t>. We will</w:t>
      </w:r>
      <w:r w:rsidR="00245DDC">
        <w:rPr>
          <w:lang w:val="en-GB"/>
        </w:rPr>
        <w:t xml:space="preserve"> look at the political dimension and</w:t>
      </w:r>
      <w:r>
        <w:rPr>
          <w:lang w:val="en-GB"/>
        </w:rPr>
        <w:t xml:space="preserve"> analyse how exceptional the ‘CETA saga’ was and, if not, why </w:t>
      </w:r>
      <w:r w:rsidR="004D12F9">
        <w:rPr>
          <w:lang w:val="en-GB"/>
        </w:rPr>
        <w:t>(</w:t>
      </w:r>
      <w:proofErr w:type="gramStart"/>
      <w:r w:rsidR="004D12F9">
        <w:rPr>
          <w:lang w:val="en-GB"/>
        </w:rPr>
        <w:t>sub)</w:t>
      </w:r>
      <w:r>
        <w:rPr>
          <w:lang w:val="en-GB"/>
        </w:rPr>
        <w:t>national</w:t>
      </w:r>
      <w:proofErr w:type="gramEnd"/>
      <w:r>
        <w:rPr>
          <w:lang w:val="en-GB"/>
        </w:rPr>
        <w:t xml:space="preserve"> </w:t>
      </w:r>
      <w:r w:rsidR="00FD2FFF">
        <w:rPr>
          <w:lang w:val="en-GB"/>
        </w:rPr>
        <w:t>Parliament</w:t>
      </w:r>
      <w:r>
        <w:rPr>
          <w:lang w:val="en-GB"/>
        </w:rPr>
        <w:t xml:space="preserve">s have become more involved in EU trade agreements, </w:t>
      </w:r>
      <w:r w:rsidR="00245DDC">
        <w:rPr>
          <w:lang w:val="en-GB"/>
        </w:rPr>
        <w:t xml:space="preserve">seemingly in contradiction with (the spirit of) the Lisbon Treaty. </w:t>
      </w:r>
      <w:r w:rsidR="000D7B77">
        <w:rPr>
          <w:lang w:val="en-GB"/>
        </w:rPr>
        <w:t>To find an answer to these questions, we will look at the Belgian case, the arena where the CETA saga played out. We will point out where the Belgian case is idiosyncratic, but will formulate findings and conclusions that can be applied to other EU Member States</w:t>
      </w:r>
      <w:r w:rsidR="00652B92">
        <w:rPr>
          <w:lang w:val="en-GB"/>
        </w:rPr>
        <w:t xml:space="preserve"> as well</w:t>
      </w:r>
      <w:r w:rsidR="000D7B77">
        <w:rPr>
          <w:lang w:val="en-GB"/>
        </w:rPr>
        <w:t xml:space="preserve">. </w:t>
      </w:r>
    </w:p>
    <w:p w14:paraId="0FB29FA4" w14:textId="77777777" w:rsidR="00652B92" w:rsidRDefault="00652B92" w:rsidP="009074F5">
      <w:pPr>
        <w:spacing w:line="276" w:lineRule="auto"/>
        <w:jc w:val="both"/>
        <w:rPr>
          <w:lang w:val="en-GB"/>
        </w:rPr>
      </w:pPr>
    </w:p>
    <w:p w14:paraId="52A3167E" w14:textId="1A815DC5" w:rsidR="00652B92" w:rsidRDefault="00652B92" w:rsidP="009074F5">
      <w:pPr>
        <w:spacing w:line="276" w:lineRule="auto"/>
        <w:jc w:val="both"/>
        <w:rPr>
          <w:lang w:val="en-GB"/>
        </w:rPr>
      </w:pPr>
      <w:r>
        <w:rPr>
          <w:lang w:val="en-GB"/>
        </w:rPr>
        <w:t>The remainder of this paper</w:t>
      </w:r>
      <w:r w:rsidRPr="00586598">
        <w:rPr>
          <w:lang w:val="en-GB"/>
        </w:rPr>
        <w:t xml:space="preserve"> is structured as follows. In the next section, we</w:t>
      </w:r>
      <w:r>
        <w:rPr>
          <w:lang w:val="en-GB"/>
        </w:rPr>
        <w:t xml:space="preserve"> review the literature on EU trade policy-making after the Lisbon Treaty reforms, with a specific focus on the role </w:t>
      </w:r>
      <w:r w:rsidR="00564F43">
        <w:rPr>
          <w:lang w:val="en-GB"/>
        </w:rPr>
        <w:t xml:space="preserve">of </w:t>
      </w:r>
      <w:r w:rsidRPr="002C52DD">
        <w:rPr>
          <w:lang w:val="en-GB"/>
        </w:rPr>
        <w:t xml:space="preserve">Member States’ (national and subnational) </w:t>
      </w:r>
      <w:r w:rsidR="00FD2FFF" w:rsidRPr="002C52DD">
        <w:rPr>
          <w:lang w:val="en-GB"/>
        </w:rPr>
        <w:t>Parliament</w:t>
      </w:r>
      <w:r w:rsidRPr="002C52DD">
        <w:rPr>
          <w:lang w:val="en-GB"/>
        </w:rPr>
        <w:t>s. Subsequently, we discuss the involvement of the Belgi</w:t>
      </w:r>
      <w:r w:rsidR="000E2ACF" w:rsidRPr="002C52DD">
        <w:rPr>
          <w:lang w:val="en-GB"/>
        </w:rPr>
        <w:t xml:space="preserve">an </w:t>
      </w:r>
      <w:r w:rsidR="00FD2FFF" w:rsidRPr="002C52DD">
        <w:rPr>
          <w:lang w:val="en-GB"/>
        </w:rPr>
        <w:t>Parliament</w:t>
      </w:r>
      <w:r w:rsidR="000E2ACF" w:rsidRPr="002C52DD">
        <w:rPr>
          <w:lang w:val="en-GB"/>
        </w:rPr>
        <w:t>s in trade since the start of the century</w:t>
      </w:r>
      <w:r w:rsidRPr="002C52DD">
        <w:rPr>
          <w:lang w:val="en-GB"/>
        </w:rPr>
        <w:t xml:space="preserve">, based on desk research and </w:t>
      </w:r>
      <w:r w:rsidR="005636D8">
        <w:rPr>
          <w:lang w:val="en-GB"/>
        </w:rPr>
        <w:t>twenty</w:t>
      </w:r>
      <w:r w:rsidRPr="002C52DD">
        <w:rPr>
          <w:lang w:val="en-GB"/>
        </w:rPr>
        <w:t xml:space="preserve"> interviews</w:t>
      </w:r>
      <w:r>
        <w:rPr>
          <w:lang w:val="en-GB"/>
        </w:rPr>
        <w:t xml:space="preserve"> with decision-makers and stakeholders in Belgium. In the fourth section, we offer a number of explanations for the recent politicisation of </w:t>
      </w:r>
      <w:r w:rsidR="00564F43">
        <w:rPr>
          <w:lang w:val="en-GB"/>
        </w:rPr>
        <w:t>EU</w:t>
      </w:r>
      <w:r>
        <w:rPr>
          <w:lang w:val="en-GB"/>
        </w:rPr>
        <w:t xml:space="preserve"> trade policy in Belgium. We conclude with some reflections about the implications of these developments for the future of EU trade policy. </w:t>
      </w:r>
    </w:p>
    <w:p w14:paraId="7C7F9942" w14:textId="77777777" w:rsidR="00652B92" w:rsidRDefault="00652B92" w:rsidP="009074F5">
      <w:pPr>
        <w:spacing w:line="276" w:lineRule="auto"/>
        <w:jc w:val="both"/>
        <w:rPr>
          <w:lang w:val="en-GB"/>
        </w:rPr>
      </w:pPr>
    </w:p>
    <w:p w14:paraId="674EF34C" w14:textId="1AD642D2" w:rsidR="00B33B77" w:rsidRPr="00A23D95" w:rsidRDefault="00652B92" w:rsidP="009074F5">
      <w:pPr>
        <w:spacing w:line="276" w:lineRule="auto"/>
        <w:jc w:val="both"/>
        <w:rPr>
          <w:b/>
          <w:sz w:val="28"/>
          <w:lang w:val="en-GB"/>
        </w:rPr>
      </w:pPr>
      <w:r w:rsidRPr="00A23D95">
        <w:rPr>
          <w:b/>
          <w:sz w:val="28"/>
          <w:lang w:val="en-GB"/>
        </w:rPr>
        <w:t xml:space="preserve">2. National </w:t>
      </w:r>
      <w:r w:rsidR="00FD2FFF">
        <w:rPr>
          <w:b/>
          <w:sz w:val="28"/>
          <w:lang w:val="en-GB"/>
        </w:rPr>
        <w:t>Parliament</w:t>
      </w:r>
      <w:r w:rsidRPr="00A23D95">
        <w:rPr>
          <w:b/>
          <w:sz w:val="28"/>
          <w:lang w:val="en-GB"/>
        </w:rPr>
        <w:t>s in EU trade policy after Lisbon</w:t>
      </w:r>
    </w:p>
    <w:p w14:paraId="46277A87" w14:textId="77777777" w:rsidR="00652B92" w:rsidRDefault="00652B92" w:rsidP="009074F5">
      <w:pPr>
        <w:spacing w:line="276" w:lineRule="auto"/>
        <w:jc w:val="both"/>
        <w:rPr>
          <w:lang w:val="en-GB"/>
        </w:rPr>
      </w:pPr>
    </w:p>
    <w:p w14:paraId="31ED267E" w14:textId="4F853315" w:rsidR="006E3CC7" w:rsidRDefault="003C0609" w:rsidP="009074F5">
      <w:pPr>
        <w:spacing w:line="276" w:lineRule="auto"/>
        <w:jc w:val="both"/>
        <w:rPr>
          <w:lang w:val="en-GB"/>
        </w:rPr>
      </w:pPr>
      <w:r>
        <w:rPr>
          <w:lang w:val="en-GB"/>
        </w:rPr>
        <w:t xml:space="preserve">Although </w:t>
      </w:r>
      <w:r w:rsidR="00EE56D3">
        <w:rPr>
          <w:lang w:val="en-GB"/>
        </w:rPr>
        <w:t xml:space="preserve">trade policy has been a supranational competence from the </w:t>
      </w:r>
      <w:r w:rsidR="00A47E56">
        <w:rPr>
          <w:lang w:val="en-GB"/>
        </w:rPr>
        <w:t xml:space="preserve">outset </w:t>
      </w:r>
      <w:r w:rsidR="00EE56D3">
        <w:rPr>
          <w:lang w:val="en-GB"/>
        </w:rPr>
        <w:t>of European integration</w:t>
      </w:r>
      <w:r w:rsidR="00C47174">
        <w:rPr>
          <w:lang w:val="en-GB"/>
        </w:rPr>
        <w:t xml:space="preserve">, </w:t>
      </w:r>
      <w:r>
        <w:rPr>
          <w:lang w:val="en-GB"/>
        </w:rPr>
        <w:t xml:space="preserve">there have always been political and judicial struggles over the exact scope of this competence and the division of labour among EU and national </w:t>
      </w:r>
      <w:r w:rsidR="00564F43">
        <w:rPr>
          <w:lang w:val="en-GB"/>
        </w:rPr>
        <w:t xml:space="preserve">levels </w:t>
      </w:r>
      <w:r w:rsidR="004531A8">
        <w:rPr>
          <w:lang w:val="en-GB"/>
        </w:rPr>
        <w:fldChar w:fldCharType="begin" w:fldLock="1"/>
      </w:r>
      <w:r w:rsidR="00C51CE6">
        <w:rPr>
          <w:lang w:val="en-GB"/>
        </w:rPr>
        <w:instrText>ADDIN CSL_CITATION { "citationItems" : [ { "id" : "ITEM-1", "itemData" : { "DOI" : "10.1111/j.1468-5965.2006.00667.x", "ISBN" : "1468-5965", "ISSN" : "00219886", "abstract" : "Despite the rise of 'mixity', the Commission is nonetheless the key European player in the WTO, even regarding issues that are not exclusive EC competences. While established integration theories struggle to explain this phenomenon, this article argues that the external institutional context should be brought into the analysis.", "author" : [ { "dropping-particle" : "", "family" : "Billiet", "given" : "Stijn", "non-dropping-particle" : "", "parse-names" : false, "suffix" : "" } ], "container-title" : "Journal of Common Market Studies", "id" : "ITEM-1", "issue" : "5", "issued" : { "date-parts" : [ [ "2006" ] ] }, "page" : "899-919", "title" : "From GATT to the WTO: The internal struggle for external competences in the EU", "type" : "article-journal", "volume" : "44" }, "uris" : [ "http://www.mendeley.com/documents/?uuid=330fa064-0992-4966-8335-6f277f50b1c0" ] }, { "id" : "ITEM-2", "itemData" : { "author" : [ { "dropping-particle" : "", "family" : "Young", "given" : "Alasdair", "non-dropping-particle" : "", "parse-names" : false, "suffix" : "" }, { "dropping-particle" : "", "family" : "Holmes", "given" : "Peter", "non-dropping-particle" : "", "parse-names" : false, "suffix" : "" }, { "dropping-particle" : "", "family" : "Rollo", "given" : "Jim", "non-dropping-particle" : "", "parse-names" : false, "suffix" : "" } ], "container-title" : "SEI Working Paper No.37", "id" : "ITEM-2", "issue" : "37", "issued" : { "date-parts" : [ [ "2000" ] ] }, "title" : "The European Trade Agenda after Seattle", "type" : "article-journal" }, "uris" : [ "http://www.mendeley.com/documents/?uuid=5cbd6fd6-109a-4a90-8d53-66c26dae3d62" ] } ], "mendeley" : { "formattedCitation" : "(Billiet, 2006; Young, Holmes, &amp; Rollo, 2000)", "plainTextFormattedCitation" : "(Billiet, 2006; Young, Holmes, &amp; Rollo, 2000)", "previouslyFormattedCitation" : "(Billiet, 2006; Young, Holmes, &amp; Rollo, 2000)" }, "properties" : { "noteIndex" : 0 }, "schema" : "https://github.com/citation-style-language/schema/raw/master/csl-citation.json" }</w:instrText>
      </w:r>
      <w:r w:rsidR="004531A8">
        <w:rPr>
          <w:lang w:val="en-GB"/>
        </w:rPr>
        <w:fldChar w:fldCharType="separate"/>
      </w:r>
      <w:r w:rsidR="00C51CE6" w:rsidRPr="00C51CE6">
        <w:rPr>
          <w:noProof/>
          <w:lang w:val="en-GB"/>
        </w:rPr>
        <w:t>(Billiet, 2006; Young, Holmes, &amp; Rollo, 2000)</w:t>
      </w:r>
      <w:r w:rsidR="004531A8">
        <w:rPr>
          <w:lang w:val="en-GB"/>
        </w:rPr>
        <w:fldChar w:fldCharType="end"/>
      </w:r>
      <w:r w:rsidR="004531A8">
        <w:rPr>
          <w:lang w:val="en-GB"/>
        </w:rPr>
        <w:t>.</w:t>
      </w:r>
      <w:r w:rsidR="00772A3B">
        <w:rPr>
          <w:lang w:val="en-GB"/>
        </w:rPr>
        <w:t xml:space="preserve"> </w:t>
      </w:r>
      <w:r w:rsidR="006E3CC7">
        <w:rPr>
          <w:lang w:val="en-GB"/>
        </w:rPr>
        <w:t>At its core, much of this debate has revolved around the trade-off between efficiency (by increasing supranational authority and Commission autonomy) and legitimacy</w:t>
      </w:r>
      <w:r w:rsidR="00564F43">
        <w:rPr>
          <w:lang w:val="en-GB"/>
        </w:rPr>
        <w:t xml:space="preserve"> (by ensuring control by representatives </w:t>
      </w:r>
      <w:r w:rsidR="000E2ACF">
        <w:rPr>
          <w:lang w:val="en-GB"/>
        </w:rPr>
        <w:t>close to</w:t>
      </w:r>
      <w:r w:rsidR="00564F43">
        <w:rPr>
          <w:lang w:val="en-GB"/>
        </w:rPr>
        <w:t xml:space="preserve"> the citizens)</w:t>
      </w:r>
      <w:r w:rsidR="00A47E56">
        <w:rPr>
          <w:lang w:val="en-GB"/>
        </w:rPr>
        <w:t xml:space="preserve">: how can </w:t>
      </w:r>
      <w:r w:rsidR="009818B6">
        <w:rPr>
          <w:lang w:val="en-GB"/>
        </w:rPr>
        <w:t>the EU</w:t>
      </w:r>
      <w:r w:rsidR="00A47E56">
        <w:rPr>
          <w:lang w:val="en-GB"/>
        </w:rPr>
        <w:t xml:space="preserve"> negotiate and conclude ambitious </w:t>
      </w:r>
      <w:r w:rsidR="009818B6">
        <w:rPr>
          <w:lang w:val="en-GB"/>
        </w:rPr>
        <w:t>agreements while at the same time safeguarding (</w:t>
      </w:r>
      <w:proofErr w:type="gramStart"/>
      <w:r w:rsidR="009818B6">
        <w:rPr>
          <w:lang w:val="en-GB"/>
        </w:rPr>
        <w:t>sub)national</w:t>
      </w:r>
      <w:proofErr w:type="gramEnd"/>
      <w:r w:rsidR="009818B6">
        <w:rPr>
          <w:lang w:val="en-GB"/>
        </w:rPr>
        <w:t xml:space="preserve"> interests and involvement</w:t>
      </w:r>
      <w:r w:rsidR="006E3CC7">
        <w:rPr>
          <w:lang w:val="en-GB"/>
        </w:rPr>
        <w:t xml:space="preserve"> </w:t>
      </w:r>
      <w:r w:rsidR="004531A8">
        <w:rPr>
          <w:lang w:val="en-GB"/>
        </w:rPr>
        <w:fldChar w:fldCharType="begin" w:fldLock="1"/>
      </w:r>
      <w:r w:rsidR="004531A8">
        <w:rPr>
          <w:lang w:val="en-GB"/>
        </w:rPr>
        <w:instrText>ADDIN CSL_CITATION { "citationItems" : [ { "id" : "ITEM-1", "itemData" : { "author" : [ { "dropping-particle" : "", "family" : "Meunier", "given" : "Sophie", "non-dropping-particle" : "", "parse-names" : false, "suffix" : "" } ], "id" : "ITEM-1", "issued" : { "date-parts" : [ [ "2005" ] ] }, "publisher" : "Princeton University Press", "publisher-place" : "Princeton", "title" : "Trading Voices: The European Union in International Commercial Negotiations", "type" : "book" }, "uris" : [ "http://www.mendeley.com/documents/?uuid=f28d5465-c109-47d7-8cb6-ce93d6cd9e0d" ] } ], "mendeley" : { "formattedCitation" : "(Meunier, 2005)", "plainTextFormattedCitation" : "(Meunier, 2005)", "previouslyFormattedCitation" : "(Meunier, 2005)" }, "properties" : { "noteIndex" : 0 }, "schema" : "https://github.com/citation-style-language/schema/raw/master/csl-citation.json" }</w:instrText>
      </w:r>
      <w:r w:rsidR="004531A8">
        <w:rPr>
          <w:lang w:val="en-GB"/>
        </w:rPr>
        <w:fldChar w:fldCharType="separate"/>
      </w:r>
      <w:r w:rsidR="004531A8" w:rsidRPr="004531A8">
        <w:rPr>
          <w:noProof/>
          <w:lang w:val="en-GB"/>
        </w:rPr>
        <w:t>(Meunier, 2005)</w:t>
      </w:r>
      <w:r w:rsidR="004531A8">
        <w:rPr>
          <w:lang w:val="en-GB"/>
        </w:rPr>
        <w:fldChar w:fldCharType="end"/>
      </w:r>
      <w:r w:rsidR="000E2ACF">
        <w:rPr>
          <w:lang w:val="en-GB"/>
        </w:rPr>
        <w:t>?</w:t>
      </w:r>
    </w:p>
    <w:p w14:paraId="4905018A" w14:textId="77777777" w:rsidR="006E3CC7" w:rsidRDefault="006E3CC7" w:rsidP="009074F5">
      <w:pPr>
        <w:spacing w:line="276" w:lineRule="auto"/>
        <w:jc w:val="both"/>
        <w:rPr>
          <w:lang w:val="en-GB"/>
        </w:rPr>
      </w:pPr>
    </w:p>
    <w:p w14:paraId="2A31D147" w14:textId="684655D7" w:rsidR="00D16F40" w:rsidRDefault="00C47174" w:rsidP="009074F5">
      <w:pPr>
        <w:spacing w:line="276" w:lineRule="auto"/>
        <w:jc w:val="both"/>
        <w:rPr>
          <w:lang w:val="en-GB"/>
        </w:rPr>
      </w:pPr>
      <w:r>
        <w:rPr>
          <w:lang w:val="en-GB"/>
        </w:rPr>
        <w:t>The Lisbon Treaty</w:t>
      </w:r>
      <w:r w:rsidR="006E3CC7">
        <w:rPr>
          <w:lang w:val="en-GB"/>
        </w:rPr>
        <w:t xml:space="preserve"> attempted</w:t>
      </w:r>
      <w:r w:rsidR="00CF23DC">
        <w:rPr>
          <w:lang w:val="en-GB"/>
        </w:rPr>
        <w:t xml:space="preserve"> to </w:t>
      </w:r>
      <w:r w:rsidR="006E3CC7">
        <w:rPr>
          <w:lang w:val="en-GB"/>
        </w:rPr>
        <w:t xml:space="preserve">resolve </w:t>
      </w:r>
      <w:r w:rsidR="00CF23DC">
        <w:rPr>
          <w:lang w:val="en-GB"/>
        </w:rPr>
        <w:t xml:space="preserve">this trade-off </w:t>
      </w:r>
      <w:r w:rsidR="006E3CC7">
        <w:rPr>
          <w:lang w:val="en-GB"/>
        </w:rPr>
        <w:t xml:space="preserve">by transcending it </w:t>
      </w:r>
      <w:r w:rsidR="004531A8">
        <w:rPr>
          <w:lang w:val="en-GB"/>
        </w:rPr>
        <w:fldChar w:fldCharType="begin" w:fldLock="1"/>
      </w:r>
      <w:r w:rsidR="007A766D">
        <w:rPr>
          <w:lang w:val="en-GB"/>
        </w:rPr>
        <w:instrText>ADDIN CSL_CITATION { "citationItems" : [ { "id" : "ITEM-1", "itemData" : { "ISBN" : "140947657X", "abstract" : "European Union Economic Diplomacy provides the first comprehensive analysis of the factors that determine the role of the EU in economic diplomacy. In an up-to-date treatment that includes consideration of the impact of the Treaty of Lisbon, it contains a comprehensive explanation of decision making and negotiating processes in the core areas of trade, financial market regulation, environmental diplomacy and development co-operation. The book is intended for those interested in EU policy making, but also those who simply need to understand how the EU functions in the field of economic diplomacy.", "author" : [ { "dropping-particle" : "", "family" : "Woolcock", "given" : "Dr Stephen", "non-dropping-particle" : "", "parse-names" : false, "suffix" : "" } ], "id" : "ITEM-1", "issued" : { "date-parts" : [ [ "2013" ] ] }, "number-of-pages" : "220", "publisher" : "Ashgate Publishing", "title" : "European Union Economic Diplomacy: The Role of the EU in External Economic Relations", "type" : "book" }, "uris" : [ "http://www.mendeley.com/documents/?uuid=c9cc2438-6323-458c-b6ac-1456f39a9ca3" ] }, { "id" : "ITEM-2", "itemData" : { "author" : [ { "dropping-particle" : "", "family" : "Devuyst", "given" : "Youri", "non-dropping-particle" : "", "parse-names" : false, "suffix" : "" } ], "container-title" : "Journal of International Business &amp; Law", "id" : "ITEM-2", "issued" : { "date-parts" : [ [ "2013" ] ] }, "title" : "European union law and practice in the negotation and conclusion of international trade agreements", "type" : "article-journal" }, "prefix" : "cfr. ", "uris" : [ "http://www.mendeley.com/documents/?uuid=e983fc86-89f4-46c4-bec5-d8593c4d6db8" ] } ], "mendeley" : { "formattedCitation" : "(cfr. Devuyst, 2013; Woolcock, 2013)", "plainTextFormattedCitation" : "(cfr. Devuyst, 2013; Woolcock, 2013)", "previouslyFormattedCitation" : "(cfr. Devuyst, 2013; Woolcock, 2013)" }, "properties" : { "noteIndex" : 0 }, "schema" : "https://github.com/citation-style-language/schema/raw/master/csl-citation.json" }</w:instrText>
      </w:r>
      <w:r w:rsidR="004531A8">
        <w:rPr>
          <w:lang w:val="en-GB"/>
        </w:rPr>
        <w:fldChar w:fldCharType="separate"/>
      </w:r>
      <w:r w:rsidR="004531A8" w:rsidRPr="004531A8">
        <w:rPr>
          <w:noProof/>
          <w:lang w:val="en-GB"/>
        </w:rPr>
        <w:t>(cfr. Devuyst, 2013; Woolcock, 2013)</w:t>
      </w:r>
      <w:r w:rsidR="004531A8">
        <w:rPr>
          <w:lang w:val="en-GB"/>
        </w:rPr>
        <w:fldChar w:fldCharType="end"/>
      </w:r>
      <w:r w:rsidR="004531A8">
        <w:rPr>
          <w:lang w:val="en-GB"/>
        </w:rPr>
        <w:t>.</w:t>
      </w:r>
      <w:r w:rsidR="00CF23DC">
        <w:rPr>
          <w:lang w:val="en-GB"/>
        </w:rPr>
        <w:t xml:space="preserve"> </w:t>
      </w:r>
      <w:proofErr w:type="gramStart"/>
      <w:r w:rsidR="006E3CC7">
        <w:rPr>
          <w:lang w:val="en-GB"/>
        </w:rPr>
        <w:t xml:space="preserve">On the one hand, the ‘efficiency’ dimension was strengthened by expanding the scope </w:t>
      </w:r>
      <w:r w:rsidR="00E630E8">
        <w:rPr>
          <w:lang w:val="en-GB"/>
        </w:rPr>
        <w:t>of</w:t>
      </w:r>
      <w:r w:rsidR="00CF23DC">
        <w:rPr>
          <w:lang w:val="en-GB"/>
        </w:rPr>
        <w:t xml:space="preserve"> supranational</w:t>
      </w:r>
      <w:r w:rsidR="00564F43">
        <w:rPr>
          <w:lang w:val="en-GB"/>
        </w:rPr>
        <w:t xml:space="preserve"> trade</w:t>
      </w:r>
      <w:r w:rsidR="00CF23DC">
        <w:rPr>
          <w:lang w:val="en-GB"/>
        </w:rPr>
        <w:t xml:space="preserve"> competence</w:t>
      </w:r>
      <w:r w:rsidR="005E3A88">
        <w:rPr>
          <w:lang w:val="en-GB"/>
        </w:rPr>
        <w:t xml:space="preserve"> (which now also </w:t>
      </w:r>
      <w:r w:rsidR="00CF23DC">
        <w:rPr>
          <w:lang w:val="en-GB"/>
        </w:rPr>
        <w:t>cover</w:t>
      </w:r>
      <w:r w:rsidR="00564F43">
        <w:rPr>
          <w:lang w:val="en-GB"/>
        </w:rPr>
        <w:t>s</w:t>
      </w:r>
      <w:r w:rsidR="00CF23DC">
        <w:rPr>
          <w:lang w:val="en-GB"/>
        </w:rPr>
        <w:t xml:space="preserve"> </w:t>
      </w:r>
      <w:r w:rsidR="0070110C">
        <w:rPr>
          <w:lang w:val="en-GB"/>
        </w:rPr>
        <w:t>services, intellectual property rights and foreign direct investment</w:t>
      </w:r>
      <w:r w:rsidR="005E3A88">
        <w:rPr>
          <w:lang w:val="en-GB"/>
        </w:rPr>
        <w:t xml:space="preserve">), thereby limiting the need for national </w:t>
      </w:r>
      <w:r w:rsidR="00F25696">
        <w:rPr>
          <w:lang w:val="en-GB"/>
        </w:rPr>
        <w:t>parliamentary</w:t>
      </w:r>
      <w:r w:rsidR="00E630E8">
        <w:rPr>
          <w:lang w:val="en-GB"/>
        </w:rPr>
        <w:t xml:space="preserve"> ratification</w:t>
      </w:r>
      <w:proofErr w:type="gramEnd"/>
      <w:r w:rsidR="00E630E8">
        <w:rPr>
          <w:lang w:val="en-GB"/>
        </w:rPr>
        <w:t xml:space="preserve">. </w:t>
      </w:r>
      <w:r w:rsidR="0086035B">
        <w:rPr>
          <w:lang w:val="en-GB"/>
        </w:rPr>
        <w:t>T</w:t>
      </w:r>
      <w:r w:rsidR="00D96223">
        <w:rPr>
          <w:lang w:val="en-GB"/>
        </w:rPr>
        <w:t>his</w:t>
      </w:r>
      <w:r w:rsidR="00E630E8">
        <w:rPr>
          <w:lang w:val="en-GB"/>
        </w:rPr>
        <w:t xml:space="preserve"> change</w:t>
      </w:r>
      <w:r w:rsidR="00D96223">
        <w:rPr>
          <w:lang w:val="en-GB"/>
        </w:rPr>
        <w:t xml:space="preserve"> </w:t>
      </w:r>
      <w:r w:rsidR="00E630E8">
        <w:rPr>
          <w:lang w:val="en-GB"/>
        </w:rPr>
        <w:t>was necessary</w:t>
      </w:r>
      <w:r w:rsidR="00D96223">
        <w:rPr>
          <w:lang w:val="en-GB"/>
        </w:rPr>
        <w:t xml:space="preserve">, it </w:t>
      </w:r>
      <w:r w:rsidR="00B67AF5">
        <w:rPr>
          <w:lang w:val="en-GB"/>
        </w:rPr>
        <w:t>was</w:t>
      </w:r>
      <w:r w:rsidR="00D96223">
        <w:rPr>
          <w:lang w:val="en-GB"/>
        </w:rPr>
        <w:t xml:space="preserve"> argued, </w:t>
      </w:r>
      <w:r w:rsidR="00E630E8">
        <w:rPr>
          <w:lang w:val="en-GB"/>
        </w:rPr>
        <w:t xml:space="preserve">to </w:t>
      </w:r>
      <w:r w:rsidR="00D96223">
        <w:rPr>
          <w:lang w:val="en-GB"/>
        </w:rPr>
        <w:t>make the EU a more reliable and efficient negotiating partner</w:t>
      </w:r>
      <w:r w:rsidR="00217C63">
        <w:rPr>
          <w:lang w:val="en-GB"/>
        </w:rPr>
        <w:t xml:space="preserve">. </w:t>
      </w:r>
      <w:r w:rsidR="005E3A88">
        <w:rPr>
          <w:lang w:val="en-GB"/>
        </w:rPr>
        <w:t xml:space="preserve">On the other hand, </w:t>
      </w:r>
      <w:r w:rsidR="00CF23DC">
        <w:rPr>
          <w:lang w:val="en-GB"/>
        </w:rPr>
        <w:t>the</w:t>
      </w:r>
      <w:r w:rsidR="005E3A88">
        <w:rPr>
          <w:lang w:val="en-GB"/>
        </w:rPr>
        <w:t xml:space="preserve"> ‘legitimacy’ of the EU’s trade policies was to be bolstered by expanding the role of the</w:t>
      </w:r>
      <w:r w:rsidR="00CF23DC">
        <w:rPr>
          <w:lang w:val="en-GB"/>
        </w:rPr>
        <w:t xml:space="preserve"> European </w:t>
      </w:r>
      <w:r w:rsidR="001A05A0">
        <w:rPr>
          <w:lang w:val="en-GB"/>
        </w:rPr>
        <w:t>Parliament</w:t>
      </w:r>
      <w:r w:rsidR="005E3A88">
        <w:rPr>
          <w:lang w:val="en-GB"/>
        </w:rPr>
        <w:t xml:space="preserve"> (EP)</w:t>
      </w:r>
      <w:r w:rsidR="005E3A88">
        <w:rPr>
          <w:rStyle w:val="Voetnootmarkering"/>
          <w:lang w:val="en-GB"/>
        </w:rPr>
        <w:footnoteReference w:id="2"/>
      </w:r>
      <w:r w:rsidR="005E3A88">
        <w:rPr>
          <w:lang w:val="en-GB"/>
        </w:rPr>
        <w:t>.</w:t>
      </w:r>
      <w:r w:rsidR="006B42A6">
        <w:rPr>
          <w:lang w:val="en-GB"/>
        </w:rPr>
        <w:t xml:space="preserve"> In that way, it was considered that the Lisbon Treaty reforms boosted EU trade policy legitimacy</w:t>
      </w:r>
      <w:r w:rsidR="000E2ACF">
        <w:rPr>
          <w:lang w:val="en-GB"/>
        </w:rPr>
        <w:t>.</w:t>
      </w:r>
      <w:r w:rsidR="00CE6092">
        <w:rPr>
          <w:lang w:val="en-GB"/>
        </w:rPr>
        <w:t xml:space="preserve"> </w:t>
      </w:r>
      <w:r w:rsidR="000E2ACF">
        <w:rPr>
          <w:lang w:val="en-GB"/>
        </w:rPr>
        <w:t xml:space="preserve">Before this double reform, </w:t>
      </w:r>
      <w:r w:rsidR="006B42A6">
        <w:rPr>
          <w:lang w:val="en-GB"/>
        </w:rPr>
        <w:t xml:space="preserve">national </w:t>
      </w:r>
      <w:r w:rsidR="00FD2FFF">
        <w:rPr>
          <w:lang w:val="en-GB"/>
        </w:rPr>
        <w:t>Parliament</w:t>
      </w:r>
      <w:r w:rsidR="006B42A6">
        <w:rPr>
          <w:lang w:val="en-GB"/>
        </w:rPr>
        <w:t>s had</w:t>
      </w:r>
      <w:r w:rsidR="005E3A88">
        <w:rPr>
          <w:lang w:val="en-GB"/>
        </w:rPr>
        <w:t xml:space="preserve"> </w:t>
      </w:r>
      <w:r w:rsidR="00652B92">
        <w:rPr>
          <w:lang w:val="en-GB"/>
        </w:rPr>
        <w:t>‘abdicated their control over the making of trade policy’</w:t>
      </w:r>
      <w:r w:rsidR="00564F43">
        <w:rPr>
          <w:lang w:val="en-GB"/>
        </w:rPr>
        <w:t xml:space="preserve"> </w:t>
      </w:r>
      <w:r w:rsidR="00321CED">
        <w:rPr>
          <w:lang w:val="en-GB"/>
        </w:rPr>
        <w:t xml:space="preserve">in EU exclusive trade agreements </w:t>
      </w:r>
      <w:r w:rsidR="00564F43">
        <w:rPr>
          <w:lang w:val="en-GB"/>
        </w:rPr>
        <w:t>formally, while the European Parli</w:t>
      </w:r>
      <w:r w:rsidR="00CE6092">
        <w:rPr>
          <w:lang w:val="en-GB"/>
        </w:rPr>
        <w:t xml:space="preserve">ament </w:t>
      </w:r>
      <w:r w:rsidR="000E2ACF">
        <w:rPr>
          <w:lang w:val="en-GB"/>
        </w:rPr>
        <w:t>held no role either</w:t>
      </w:r>
      <w:r w:rsidR="00564F43">
        <w:rPr>
          <w:lang w:val="en-GB"/>
        </w:rPr>
        <w:t xml:space="preserve">, creating a democratic deficit </w:t>
      </w:r>
      <w:r w:rsidR="00652B92">
        <w:rPr>
          <w:lang w:val="en-GB"/>
        </w:rPr>
        <w:t>(</w:t>
      </w:r>
      <w:proofErr w:type="spellStart"/>
      <w:r w:rsidR="00652B92">
        <w:rPr>
          <w:lang w:val="en-GB"/>
        </w:rPr>
        <w:t>Meunier</w:t>
      </w:r>
      <w:proofErr w:type="spellEnd"/>
      <w:r w:rsidR="00652B92">
        <w:rPr>
          <w:lang w:val="en-GB"/>
        </w:rPr>
        <w:t xml:space="preserve"> 2005: 191). </w:t>
      </w:r>
      <w:r w:rsidR="00631005">
        <w:rPr>
          <w:lang w:val="en-GB"/>
        </w:rPr>
        <w:t xml:space="preserve">Moreover, national </w:t>
      </w:r>
      <w:r w:rsidR="00FD2FFF">
        <w:rPr>
          <w:lang w:val="en-GB"/>
        </w:rPr>
        <w:t>Parliament</w:t>
      </w:r>
      <w:r w:rsidR="00631005">
        <w:rPr>
          <w:lang w:val="en-GB"/>
        </w:rPr>
        <w:t xml:space="preserve">s were seen as having abdicated their control function </w:t>
      </w:r>
      <w:r w:rsidR="000E2ACF">
        <w:rPr>
          <w:i/>
          <w:lang w:val="en-GB"/>
        </w:rPr>
        <w:t>de facto</w:t>
      </w:r>
      <w:r w:rsidR="000E2ACF">
        <w:rPr>
          <w:lang w:val="en-GB"/>
        </w:rPr>
        <w:t xml:space="preserve"> also</w:t>
      </w:r>
      <w:r w:rsidR="00631005">
        <w:rPr>
          <w:lang w:val="en-GB"/>
        </w:rPr>
        <w:t xml:space="preserve"> when they held the ratification competence in mixed agreements: ‘[</w:t>
      </w:r>
      <w:proofErr w:type="gramStart"/>
      <w:r w:rsidR="00631005">
        <w:rPr>
          <w:lang w:val="en-GB"/>
        </w:rPr>
        <w:t>m]</w:t>
      </w:r>
      <w:proofErr w:type="spellStart"/>
      <w:r w:rsidR="00631005">
        <w:rPr>
          <w:lang w:val="en-GB"/>
        </w:rPr>
        <w:t>ost</w:t>
      </w:r>
      <w:proofErr w:type="spellEnd"/>
      <w:proofErr w:type="gramEnd"/>
      <w:r w:rsidR="00631005">
        <w:rPr>
          <w:lang w:val="en-GB"/>
        </w:rPr>
        <w:t xml:space="preserve"> member state </w:t>
      </w:r>
      <w:r w:rsidR="00FD2FFF">
        <w:rPr>
          <w:lang w:val="en-GB"/>
        </w:rPr>
        <w:t>Parliament</w:t>
      </w:r>
      <w:r w:rsidR="00631005">
        <w:rPr>
          <w:lang w:val="en-GB"/>
        </w:rPr>
        <w:t>s have never been able – or perhaps interested enough – to provide effective scrutiny of EC external trade policy as they are two steps removed from the real negotiations’ (</w:t>
      </w:r>
      <w:proofErr w:type="spellStart"/>
      <w:r w:rsidR="00631005">
        <w:rPr>
          <w:lang w:val="en-GB"/>
        </w:rPr>
        <w:t>Woolcock</w:t>
      </w:r>
      <w:proofErr w:type="spellEnd"/>
      <w:r w:rsidR="00631005">
        <w:rPr>
          <w:lang w:val="en-GB"/>
        </w:rPr>
        <w:t xml:space="preserve"> 2010: 7). </w:t>
      </w:r>
      <w:r w:rsidR="000E2ACF">
        <w:rPr>
          <w:lang w:val="en-GB"/>
        </w:rPr>
        <w:t xml:space="preserve">Hence, several EU trade policy observers considered the Lisbon Treaty reforms as an unequivocal win-win for the effectiveness and legitimacy of EU trade </w:t>
      </w:r>
      <w:proofErr w:type="gramStart"/>
      <w:r w:rsidR="000E2ACF">
        <w:rPr>
          <w:lang w:val="en-GB"/>
        </w:rPr>
        <w:t>policy,</w:t>
      </w:r>
      <w:proofErr w:type="gramEnd"/>
      <w:r w:rsidR="00C71C83">
        <w:rPr>
          <w:lang w:val="en-GB"/>
        </w:rPr>
        <w:t xml:space="preserve"> ‘go[</w:t>
      </w:r>
      <w:proofErr w:type="spellStart"/>
      <w:r w:rsidR="00C71C83">
        <w:rPr>
          <w:lang w:val="en-GB"/>
        </w:rPr>
        <w:t>ing</w:t>
      </w:r>
      <w:proofErr w:type="spellEnd"/>
      <w:r w:rsidR="00C71C83">
        <w:rPr>
          <w:lang w:val="en-GB"/>
        </w:rPr>
        <w:t>] a considerable way to filling the democratic deficit that previously existed with the technocratic decision-making process’</w:t>
      </w:r>
      <w:r w:rsidR="00CE6092">
        <w:rPr>
          <w:lang w:val="en-GB"/>
        </w:rPr>
        <w:t xml:space="preserve"> (</w:t>
      </w:r>
      <w:proofErr w:type="spellStart"/>
      <w:r w:rsidR="00CE6092">
        <w:rPr>
          <w:lang w:val="en-GB"/>
        </w:rPr>
        <w:t>Woolcock</w:t>
      </w:r>
      <w:proofErr w:type="spellEnd"/>
      <w:r w:rsidR="00CE6092">
        <w:rPr>
          <w:lang w:val="en-GB"/>
        </w:rPr>
        <w:t xml:space="preserve"> 2010:14). </w:t>
      </w:r>
    </w:p>
    <w:p w14:paraId="461BA0BB" w14:textId="77777777" w:rsidR="00D16F40" w:rsidRDefault="00D16F40" w:rsidP="009074F5">
      <w:pPr>
        <w:spacing w:line="276" w:lineRule="auto"/>
        <w:jc w:val="both"/>
        <w:rPr>
          <w:lang w:val="en-GB"/>
        </w:rPr>
      </w:pPr>
    </w:p>
    <w:p w14:paraId="03CE70D8" w14:textId="54366709" w:rsidR="00536012" w:rsidRDefault="000E2ACF" w:rsidP="009074F5">
      <w:pPr>
        <w:spacing w:line="276" w:lineRule="auto"/>
        <w:jc w:val="both"/>
        <w:rPr>
          <w:lang w:val="en-GB"/>
        </w:rPr>
      </w:pPr>
      <w:r>
        <w:rPr>
          <w:lang w:val="en-GB"/>
        </w:rPr>
        <w:t>The reforms were</w:t>
      </w:r>
      <w:r w:rsidR="00C71C83">
        <w:rPr>
          <w:lang w:val="en-GB"/>
        </w:rPr>
        <w:t xml:space="preserve"> not universally welcomed</w:t>
      </w:r>
      <w:r w:rsidR="00CE6092">
        <w:rPr>
          <w:lang w:val="en-GB"/>
        </w:rPr>
        <w:t>, however</w:t>
      </w:r>
      <w:r w:rsidR="00C71C83">
        <w:rPr>
          <w:lang w:val="en-GB"/>
        </w:rPr>
        <w:t>.</w:t>
      </w:r>
      <w:r w:rsidR="007B79D7">
        <w:rPr>
          <w:lang w:val="en-GB"/>
        </w:rPr>
        <w:t xml:space="preserve"> On the one hand, two authorities in the legal discipline of EU external relations, Marc </w:t>
      </w:r>
      <w:proofErr w:type="spellStart"/>
      <w:r w:rsidR="007B79D7">
        <w:rPr>
          <w:lang w:val="en-GB"/>
        </w:rPr>
        <w:t>Maresceau</w:t>
      </w:r>
      <w:proofErr w:type="spellEnd"/>
      <w:r w:rsidR="007B79D7">
        <w:rPr>
          <w:lang w:val="en-GB"/>
        </w:rPr>
        <w:t xml:space="preserve"> and Joseph </w:t>
      </w:r>
      <w:proofErr w:type="spellStart"/>
      <w:r w:rsidR="007B79D7">
        <w:rPr>
          <w:lang w:val="en-GB"/>
        </w:rPr>
        <w:t>Weiler</w:t>
      </w:r>
      <w:proofErr w:type="spellEnd"/>
      <w:r w:rsidR="007B79D7">
        <w:rPr>
          <w:lang w:val="en-GB"/>
        </w:rPr>
        <w:t>, expressed their scepticism about the impact of the European Parliament’s new powers on the effectiveness of EU tra</w:t>
      </w:r>
      <w:r w:rsidR="00D87B40">
        <w:rPr>
          <w:lang w:val="en-GB"/>
        </w:rPr>
        <w:t xml:space="preserve">de policy (cited in </w:t>
      </w:r>
      <w:proofErr w:type="spellStart"/>
      <w:r w:rsidR="00D87B40">
        <w:rPr>
          <w:lang w:val="en-GB"/>
        </w:rPr>
        <w:t>Devuyst</w:t>
      </w:r>
      <w:proofErr w:type="spellEnd"/>
      <w:r w:rsidR="00D87B40">
        <w:rPr>
          <w:lang w:val="en-GB"/>
        </w:rPr>
        <w:t xml:space="preserve"> 2013</w:t>
      </w:r>
      <w:r w:rsidR="007B79D7">
        <w:rPr>
          <w:lang w:val="en-GB"/>
        </w:rPr>
        <w:t>: 311-312).</w:t>
      </w:r>
      <w:r w:rsidR="00F54A5C">
        <w:rPr>
          <w:lang w:val="en-GB"/>
        </w:rPr>
        <w:t xml:space="preserve"> </w:t>
      </w:r>
      <w:r w:rsidR="007B79D7">
        <w:rPr>
          <w:lang w:val="en-GB"/>
        </w:rPr>
        <w:t>On the other hand</w:t>
      </w:r>
      <w:r w:rsidR="00F54A5C">
        <w:rPr>
          <w:lang w:val="en-GB"/>
        </w:rPr>
        <w:t xml:space="preserve">, some scholars pointed out that giving the European Parliament more power in trade </w:t>
      </w:r>
      <w:proofErr w:type="gramStart"/>
      <w:r w:rsidR="00F54A5C">
        <w:rPr>
          <w:lang w:val="en-GB"/>
        </w:rPr>
        <w:t>may</w:t>
      </w:r>
      <w:proofErr w:type="gramEnd"/>
      <w:r w:rsidR="00F54A5C">
        <w:rPr>
          <w:lang w:val="en-GB"/>
        </w:rPr>
        <w:t xml:space="preserve"> </w:t>
      </w:r>
      <w:r>
        <w:rPr>
          <w:lang w:val="en-GB"/>
        </w:rPr>
        <w:t>be positive in terms of control at the supranational level, but that this may create new problems.</w:t>
      </w:r>
      <w:r w:rsidR="00F54A5C">
        <w:rPr>
          <w:lang w:val="en-GB"/>
        </w:rPr>
        <w:t xml:space="preserve"> </w:t>
      </w:r>
      <w:r>
        <w:rPr>
          <w:lang w:val="en-GB"/>
        </w:rPr>
        <w:t>As several policy domains potentially affected by deep trade agreements (e.g. social policy) remain national competences and (</w:t>
      </w:r>
      <w:proofErr w:type="gramStart"/>
      <w:r>
        <w:rPr>
          <w:lang w:val="en-GB"/>
        </w:rPr>
        <w:t>re)distributive</w:t>
      </w:r>
      <w:proofErr w:type="gramEnd"/>
      <w:r>
        <w:rPr>
          <w:lang w:val="en-GB"/>
        </w:rPr>
        <w:t xml:space="preserve"> consequences of trade agreements have to be mainly dealt with at the Member State level in the EU’s overall architecture</w:t>
      </w:r>
      <w:r w:rsidR="000664CE">
        <w:rPr>
          <w:rStyle w:val="Voetnootmarkering"/>
          <w:lang w:val="en-GB"/>
        </w:rPr>
        <w:footnoteReference w:id="3"/>
      </w:r>
      <w:r>
        <w:rPr>
          <w:lang w:val="en-GB"/>
        </w:rPr>
        <w:t xml:space="preserve">, the loss of power of national </w:t>
      </w:r>
      <w:r w:rsidR="00FD2FFF">
        <w:rPr>
          <w:lang w:val="en-GB"/>
        </w:rPr>
        <w:t>Parliament</w:t>
      </w:r>
      <w:r>
        <w:rPr>
          <w:lang w:val="en-GB"/>
        </w:rPr>
        <w:t>s could weaken the legitimacy of an expanded EU trade policy</w:t>
      </w:r>
      <w:r w:rsidR="00F54A5C">
        <w:rPr>
          <w:lang w:val="en-GB"/>
        </w:rPr>
        <w:t xml:space="preserve">. Since </w:t>
      </w:r>
      <w:r w:rsidR="0086035B">
        <w:rPr>
          <w:lang w:val="en-GB"/>
        </w:rPr>
        <w:t xml:space="preserve">the </w:t>
      </w:r>
      <w:r w:rsidR="00F54A5C">
        <w:rPr>
          <w:lang w:val="en-GB"/>
        </w:rPr>
        <w:t>EU’s new competences went well beyond classic ‘at-the-border’ instruments such as tariffs, expanding into the ‘deep trade’ zone of regulatory and normative issues</w:t>
      </w:r>
      <w:r w:rsidR="004531A8">
        <w:rPr>
          <w:lang w:val="en-GB"/>
        </w:rPr>
        <w:t xml:space="preserve"> </w:t>
      </w:r>
      <w:r w:rsidR="004531A8">
        <w:rPr>
          <w:lang w:val="en-GB"/>
        </w:rPr>
        <w:fldChar w:fldCharType="begin" w:fldLock="1"/>
      </w:r>
      <w:r w:rsidR="00C51CE6">
        <w:rPr>
          <w:lang w:val="en-GB"/>
        </w:rPr>
        <w:instrText>ADDIN CSL_CITATION { "citationItems" : [ { "id" : "ITEM-1", "itemData" : { "DOI" : "10.1111/j.1468-5965.2007.00748.x", "ISBN" : "0021-9886", "ISSN" : "00219886", "PMID" : "270", "abstract" : "The European Union is a key player in the Doha Development Round of multilateral trade negotiations. This article argues that its negotiating position reflects distinctive patterns of politics underlying three aspects of trade policy \u2013 traditional trade policy, commercial policy and social trade policy \u2013 characterized by different sets of actors and political dynamics. Although there is significant variation in the substance of the EU's position within each aspect of trade policy, their distinctive patterns of politics help to explain why the EU's negotiating position is most liberal in traditional trade policy and least in social trade policy.", "author" : [ { "dropping-particle" : "", "family" : "Young", "given" : "Alasdair", "non-dropping-particle" : "", "parse-names" : false, "suffix" : "" } ], "container-title" : "Journal of Common Market Studies", "id" : "ITEM-1", "issue" : "4", "issued" : { "date-parts" : [ [ "2007" ] ] }, "page" : "789-811", "title" : "Trade politics ain't what it used to be: The European union in the doha round", "type" : "article-journal", "volume" : "45" }, "uris" : [ "http://www.mendeley.com/documents/?uuid=c6c33732-f5ac-4dc6-b3f1-5c01387e758f" ] } ], "mendeley" : { "formattedCitation" : "(Young, 2007)", "plainTextFormattedCitation" : "(Young, 2007)", "previouslyFormattedCitation" : "(Young, 2007)" }, "properties" : { "noteIndex" : 0 }, "schema" : "https://github.com/citation-style-language/schema/raw/master/csl-citation.json" }</w:instrText>
      </w:r>
      <w:r w:rsidR="004531A8">
        <w:rPr>
          <w:lang w:val="en-GB"/>
        </w:rPr>
        <w:fldChar w:fldCharType="separate"/>
      </w:r>
      <w:r w:rsidR="00C51CE6" w:rsidRPr="00C51CE6">
        <w:rPr>
          <w:noProof/>
          <w:lang w:val="en-GB"/>
        </w:rPr>
        <w:t>(Young, 2007)</w:t>
      </w:r>
      <w:r w:rsidR="004531A8">
        <w:rPr>
          <w:lang w:val="en-GB"/>
        </w:rPr>
        <w:fldChar w:fldCharType="end"/>
      </w:r>
      <w:r w:rsidR="004531A8">
        <w:rPr>
          <w:lang w:val="en-GB"/>
        </w:rPr>
        <w:t>,</w:t>
      </w:r>
      <w:r w:rsidR="00F54A5C">
        <w:rPr>
          <w:lang w:val="en-GB"/>
        </w:rPr>
        <w:t xml:space="preserve"> ‘subsidiarity’ did not </w:t>
      </w:r>
      <w:r w:rsidR="00FE4E19">
        <w:rPr>
          <w:lang w:val="en-GB"/>
        </w:rPr>
        <w:t>unambiguously</w:t>
      </w:r>
      <w:r w:rsidR="00F54A5C">
        <w:rPr>
          <w:lang w:val="en-GB"/>
        </w:rPr>
        <w:t xml:space="preserve"> favour further Europeanization</w:t>
      </w:r>
      <w:r w:rsidR="00C51CE6">
        <w:rPr>
          <w:lang w:val="en-GB"/>
        </w:rPr>
        <w:t xml:space="preserve"> </w:t>
      </w:r>
      <w:r w:rsidR="00C51CE6">
        <w:rPr>
          <w:lang w:val="en-GB"/>
        </w:rPr>
        <w:fldChar w:fldCharType="begin" w:fldLock="1"/>
      </w:r>
      <w:r w:rsidR="00C51CE6">
        <w:rPr>
          <w:lang w:val="en-GB"/>
        </w:rPr>
        <w:instrText>ADDIN CSL_CITATION { "citationItems" : [ { "id" : "ITEM-1", "itemData" : { "author" : [ { "dropping-particle" : "", "family" : "Bossuyt", "given" : "Fabienne", "non-dropping-particle" : "", "parse-names" : false, "suffix" : "" } ], "container-title" : "Res Publica", "id" : "ITEM-1", "issued" : { "date-parts" : [ [ "2012" ] ] }, "title" : "De impact van multilevel governance op de democratische input in het EU-handelsbeleid onder het Verdrag van Lissabon", "type" : "article-journal", "volume" : "1" }, "uris" : [ "http://www.mendeley.com/documents/?uuid=32b75268-3b85-43f9-a2c8-5354f83630a8" ] }, { "id" : "ITEM-2", "itemData" : { "author" : [ { "dropping-particle" : "", "family" : "Ville", "given" : "Ferdi", "non-dropping-particle" : "De", "parse-names" : false, "suffix" : "" } ], "container-title" : "Subsidiarity and multi-level governance", "id" : "ITEM-2", "issued" : { "date-parts" : [ [ "2012" ] ] }, "page" : "125-136", "publisher" : "Koninklijke Vlaamse Academie van Belgi\u00eb voor Wetenschappen en Kunsten", "publisher-place" : "Brussels", "title" : "Subsidiarity and EU trade policy: overview of the (complex) discussion, treaty of Lisbon, and implications for Flanders", "type" : "chapter" }, "uris" : [ "http://www.mendeley.com/documents/?uuid=6d3b8f95-4f44-43df-a521-2a9afd638113" ] } ], "mendeley" : { "formattedCitation" : "(Bossuyt, 2012; De Ville, 2012)", "plainTextFormattedCitation" : "(Bossuyt, 2012; De Ville, 2012)", "previouslyFormattedCitation" : "(Bossuyt, 2012; De Ville, 2012)" }, "properties" : { "noteIndex" : 0 }, "schema" : "https://github.com/citation-style-language/schema/raw/master/csl-citation.json" }</w:instrText>
      </w:r>
      <w:r w:rsidR="00C51CE6">
        <w:rPr>
          <w:lang w:val="en-GB"/>
        </w:rPr>
        <w:fldChar w:fldCharType="separate"/>
      </w:r>
      <w:r w:rsidR="00C51CE6" w:rsidRPr="00C51CE6">
        <w:rPr>
          <w:noProof/>
          <w:lang w:val="en-GB"/>
        </w:rPr>
        <w:t>(Bossuyt, 2012; De Ville, 2012)</w:t>
      </w:r>
      <w:r w:rsidR="00C51CE6">
        <w:rPr>
          <w:lang w:val="en-GB"/>
        </w:rPr>
        <w:fldChar w:fldCharType="end"/>
      </w:r>
      <w:r w:rsidR="00F54A5C">
        <w:rPr>
          <w:lang w:val="en-GB"/>
        </w:rPr>
        <w:t xml:space="preserve">. </w:t>
      </w:r>
      <w:r w:rsidR="00233944">
        <w:rPr>
          <w:lang w:val="en-GB"/>
        </w:rPr>
        <w:t xml:space="preserve">Seen </w:t>
      </w:r>
      <w:r w:rsidR="00233944">
        <w:rPr>
          <w:lang w:val="en-GB"/>
        </w:rPr>
        <w:lastRenderedPageBreak/>
        <w:t xml:space="preserve">from this angle, </w:t>
      </w:r>
      <w:r w:rsidR="00630FCC">
        <w:rPr>
          <w:lang w:val="en-GB"/>
        </w:rPr>
        <w:t xml:space="preserve">the Lisbon Treaty changes did not overcome the fundamental trade governance question: how </w:t>
      </w:r>
      <w:r w:rsidR="0012133E">
        <w:rPr>
          <w:lang w:val="en-GB"/>
        </w:rPr>
        <w:t>can</w:t>
      </w:r>
      <w:r w:rsidR="00630FCC">
        <w:rPr>
          <w:lang w:val="en-GB"/>
        </w:rPr>
        <w:t xml:space="preserve"> we reconcile the benefits of </w:t>
      </w:r>
      <w:r w:rsidR="0012133E">
        <w:rPr>
          <w:lang w:val="en-GB"/>
        </w:rPr>
        <w:t xml:space="preserve">(institutionalized) </w:t>
      </w:r>
      <w:r w:rsidR="00630FCC">
        <w:rPr>
          <w:lang w:val="en-GB"/>
        </w:rPr>
        <w:t>open trade, with the right of (</w:t>
      </w:r>
      <w:proofErr w:type="gramStart"/>
      <w:r w:rsidR="00630FCC">
        <w:rPr>
          <w:lang w:val="en-GB"/>
        </w:rPr>
        <w:t>sub)national</w:t>
      </w:r>
      <w:proofErr w:type="gramEnd"/>
      <w:r w:rsidR="00630FCC">
        <w:rPr>
          <w:lang w:val="en-GB"/>
        </w:rPr>
        <w:t xml:space="preserve"> authorities to pursue legitimate domestic policy goals</w:t>
      </w:r>
      <w:r w:rsidR="00C51CE6">
        <w:rPr>
          <w:lang w:val="en-GB"/>
        </w:rPr>
        <w:t xml:space="preserve"> </w:t>
      </w:r>
      <w:r w:rsidR="00C51CE6">
        <w:rPr>
          <w:lang w:val="en-GB"/>
        </w:rPr>
        <w:fldChar w:fldCharType="begin" w:fldLock="1"/>
      </w:r>
      <w:r w:rsidR="00466BC5">
        <w:rPr>
          <w:lang w:val="en-GB"/>
        </w:rPr>
        <w:instrText>ADDIN CSL_CITATION { "citationItems" : [ { "id" : "ITEM-1", "itemData" : { "author" : [ { "dropping-particle" : "", "family" : "Ville", "given" : "Ferdi", "non-dropping-particle" : "De", "parse-names" : false, "suffix" : "" } ], "container-title" : "Subsidiarity and multi-level governance", "id" : "ITEM-1", "issued" : { "date-parts" : [ [ "2012" ] ] }, "page" : "125-136", "publisher" : "Koninklijke Vlaamse Academie van Belgi\u00eb voor Wetenschappen en Kunsten", "publisher-place" : "Brussels", "title" : "Subsidiarity and EU trade policy: overview of the (complex) discussion, treaty of Lisbon, and implications for Flanders", "type" : "chapter" }, "uris" : [ "http://www.mendeley.com/documents/?uuid=6d3b8f95-4f44-43df-a521-2a9afd638113" ] }, { "id" : "ITEM-2", "itemData" : { "author" : [ { "dropping-particle" : "", "family" : "Rodrik", "given" : "Dani", "non-dropping-particle" : "", "parse-names" : false, "suffix" : "" } ], "container-title" : "Harvard University, July", "id" : "ITEM-2", "issued" : { "date-parts" : [ [ "2007" ] ] }, "title" : "How to save globalization from its cheerleaders", "type" : "article-journal" }, "uris" : [ "http://www.mendeley.com/documents/?uuid=df178a86-09ef-45dd-bf61-189dacd12de3" ] }, { "id" : "ITEM-3", "itemData" : { "author" : [ { "dropping-particle" : "", "family" : "Howse", "given" : "R", "non-dropping-particle" : "", "parse-names" : false, "suffix" : "" }, { "dropping-particle" : "", "family" : "Nicola\u00efdis", "given" : "Kalypso", "non-dropping-particle" : "", "parse-names" : false, "suffix" : "" } ], "container-title" : "Governance", "id" : "ITEM-3", "issue" : "1", "issued" : { "date-parts" : [ [ "2003" ] ] }, "page" : "73-94", "title" : "Enhancing WTO legitimacy: constitutionalization or global subsidiarity?", "type" : "article-journal", "volume" : "16" }, "prefix" : "see also ", "uris" : [ "http://www.mendeley.com/documents/?uuid=bfd6fb41-dc3c-49cf-a0fa-b382aed6b6da" ] } ], "mendeley" : { "formattedCitation" : "(De Ville, 2012; see also Howse &amp; Nicola\u00efdis, 2003; Rodrik, 2007)", "plainTextFormattedCitation" : "(De Ville, 2012; see also Howse &amp; Nicola\u00efdis, 2003; Rodrik, 2007)", "previouslyFormattedCitation" : "(De Ville, 2012; see also Howse &amp; Nicola\u00efdis, 2003; Rodrik, 2007)" }, "properties" : { "noteIndex" : 0 }, "schema" : "https://github.com/citation-style-language/schema/raw/master/csl-citation.json" }</w:instrText>
      </w:r>
      <w:r w:rsidR="00C51CE6">
        <w:rPr>
          <w:lang w:val="en-GB"/>
        </w:rPr>
        <w:fldChar w:fldCharType="separate"/>
      </w:r>
      <w:r w:rsidR="00466BC5" w:rsidRPr="00466BC5">
        <w:rPr>
          <w:noProof/>
          <w:lang w:val="en-GB"/>
        </w:rPr>
        <w:t>(De Ville, 2012; see also Howse &amp; Nicolaïdis, 2003; Rodrik, 2007)</w:t>
      </w:r>
      <w:r w:rsidR="00C51CE6">
        <w:rPr>
          <w:lang w:val="en-GB"/>
        </w:rPr>
        <w:fldChar w:fldCharType="end"/>
      </w:r>
      <w:r w:rsidR="00C51CE6">
        <w:rPr>
          <w:lang w:val="en-GB"/>
        </w:rPr>
        <w:t xml:space="preserve">. </w:t>
      </w:r>
    </w:p>
    <w:p w14:paraId="66838E0D" w14:textId="77777777" w:rsidR="00C10531" w:rsidRDefault="00C10531" w:rsidP="009074F5">
      <w:pPr>
        <w:spacing w:line="276" w:lineRule="auto"/>
        <w:jc w:val="both"/>
        <w:rPr>
          <w:lang w:val="en-GB"/>
        </w:rPr>
      </w:pPr>
    </w:p>
    <w:p w14:paraId="0026A16E" w14:textId="7354B1E1" w:rsidR="007275FE" w:rsidRDefault="00CC5ACF" w:rsidP="009074F5">
      <w:pPr>
        <w:spacing w:line="276" w:lineRule="auto"/>
        <w:jc w:val="both"/>
        <w:rPr>
          <w:lang w:val="en-GB"/>
        </w:rPr>
      </w:pPr>
      <w:r>
        <w:rPr>
          <w:lang w:val="en-GB"/>
        </w:rPr>
        <w:t>This latter perspective is our starting point to understand the ‘CETA saga’. The apparent paradox of sudden (</w:t>
      </w:r>
      <w:proofErr w:type="gramStart"/>
      <w:r>
        <w:rPr>
          <w:lang w:val="en-GB"/>
        </w:rPr>
        <w:t>sub)national</w:t>
      </w:r>
      <w:proofErr w:type="gramEnd"/>
      <w:r>
        <w:rPr>
          <w:lang w:val="en-GB"/>
        </w:rPr>
        <w:t xml:space="preserve"> activity on an EU trade agreement</w:t>
      </w:r>
      <w:r w:rsidR="00FE4E19">
        <w:rPr>
          <w:lang w:val="en-GB"/>
        </w:rPr>
        <w:t>,</w:t>
      </w:r>
      <w:r>
        <w:rPr>
          <w:lang w:val="en-GB"/>
        </w:rPr>
        <w:t xml:space="preserve"> while the Lisbon Treaty intended to do away with this</w:t>
      </w:r>
      <w:r w:rsidR="00FE4E19">
        <w:rPr>
          <w:lang w:val="en-GB"/>
        </w:rPr>
        <w:t>,</w:t>
      </w:r>
      <w:r>
        <w:rPr>
          <w:lang w:val="en-GB"/>
        </w:rPr>
        <w:t xml:space="preserve"> could be the consequence of the deeper intrusion of post-Lisbon EU trade agreements. In the remainder of this paper, we will focus empirically on Belgium to answer two questions. First, how does the ‘CETA saga’ fit in the wider context of (</w:t>
      </w:r>
      <w:proofErr w:type="gramStart"/>
      <w:r>
        <w:rPr>
          <w:lang w:val="en-GB"/>
        </w:rPr>
        <w:t>sub)national</w:t>
      </w:r>
      <w:proofErr w:type="gramEnd"/>
      <w:r>
        <w:rPr>
          <w:lang w:val="en-GB"/>
        </w:rPr>
        <w:t xml:space="preserve"> </w:t>
      </w:r>
      <w:r w:rsidR="00F25696">
        <w:rPr>
          <w:lang w:val="en-GB"/>
        </w:rPr>
        <w:t>parliamentary</w:t>
      </w:r>
      <w:r w:rsidR="00FE4E19">
        <w:rPr>
          <w:lang w:val="en-GB"/>
        </w:rPr>
        <w:t xml:space="preserve"> trade</w:t>
      </w:r>
      <w:r>
        <w:rPr>
          <w:lang w:val="en-GB"/>
        </w:rPr>
        <w:t xml:space="preserve"> activity before and after the Lisbon Treaty? Second, how can we explain this evolution? </w:t>
      </w:r>
      <w:r w:rsidR="007275FE">
        <w:rPr>
          <w:lang w:val="en-GB"/>
        </w:rPr>
        <w:t>Recently, a limited number of authors have looked at similar questions.</w:t>
      </w:r>
      <w:r w:rsidR="00536012">
        <w:rPr>
          <w:lang w:val="en-GB"/>
        </w:rPr>
        <w:t xml:space="preserve"> </w:t>
      </w:r>
      <w:proofErr w:type="spellStart"/>
      <w:r w:rsidR="00536012">
        <w:rPr>
          <w:lang w:val="en-GB"/>
        </w:rPr>
        <w:t>Rosén</w:t>
      </w:r>
      <w:proofErr w:type="spellEnd"/>
      <w:r w:rsidR="00536012">
        <w:rPr>
          <w:lang w:val="en-GB"/>
        </w:rPr>
        <w:t xml:space="preserve"> (2016) has discussed the disagreement during the Constitutional Convention, which would later lead to the Lisbon Treaty, about the desirability of handing the European Parliament co-decision competence in trade. She concludes that the European Parliament has succeeded during these negotiations to convince the other Convention members that this transfer of power was in line with the EU’s constitutional principles and the </w:t>
      </w:r>
      <w:proofErr w:type="spellStart"/>
      <w:r w:rsidR="00536012">
        <w:rPr>
          <w:lang w:val="en-GB"/>
        </w:rPr>
        <w:t>Laeken</w:t>
      </w:r>
      <w:proofErr w:type="spellEnd"/>
      <w:r w:rsidR="00536012">
        <w:rPr>
          <w:lang w:val="en-GB"/>
        </w:rPr>
        <w:t xml:space="preserve"> Declaration’s emphasis on legitimacy (and not doing so would lead to inconsistencies). </w:t>
      </w:r>
      <w:proofErr w:type="spellStart"/>
      <w:r w:rsidRPr="00CC5ACF">
        <w:rPr>
          <w:lang w:val="en-GB"/>
        </w:rPr>
        <w:t>Jančić</w:t>
      </w:r>
      <w:proofErr w:type="spellEnd"/>
      <w:r>
        <w:rPr>
          <w:lang w:val="en-GB"/>
        </w:rPr>
        <w:t xml:space="preserve"> </w:t>
      </w:r>
      <w:r w:rsidR="00E67774">
        <w:rPr>
          <w:lang w:val="en-GB"/>
        </w:rPr>
        <w:t>(2017)</w:t>
      </w:r>
      <w:r w:rsidR="007275FE">
        <w:rPr>
          <w:lang w:val="en-GB"/>
        </w:rPr>
        <w:t xml:space="preserve"> has studied</w:t>
      </w:r>
      <w:r w:rsidR="00E67774">
        <w:rPr>
          <w:lang w:val="en-GB"/>
        </w:rPr>
        <w:t xml:space="preserve"> the involvement of national </w:t>
      </w:r>
      <w:r w:rsidR="00FD2FFF">
        <w:rPr>
          <w:lang w:val="en-GB"/>
        </w:rPr>
        <w:t>Parliament</w:t>
      </w:r>
      <w:r w:rsidR="00E67774">
        <w:rPr>
          <w:lang w:val="en-GB"/>
        </w:rPr>
        <w:t xml:space="preserve">s in TTIP, </w:t>
      </w:r>
      <w:r>
        <w:rPr>
          <w:lang w:val="en-GB"/>
        </w:rPr>
        <w:t>focusing</w:t>
      </w:r>
      <w:r w:rsidR="00E67774">
        <w:rPr>
          <w:lang w:val="en-GB"/>
        </w:rPr>
        <w:t xml:space="preserve"> on the UK and France. </w:t>
      </w:r>
      <w:r w:rsidR="00744E28">
        <w:rPr>
          <w:lang w:val="en-GB"/>
        </w:rPr>
        <w:t>H</w:t>
      </w:r>
      <w:r w:rsidR="00E67774">
        <w:rPr>
          <w:lang w:val="en-GB"/>
        </w:rPr>
        <w:t xml:space="preserve">is intent </w:t>
      </w:r>
      <w:r w:rsidR="007275FE">
        <w:rPr>
          <w:lang w:val="en-GB"/>
        </w:rPr>
        <w:t>was</w:t>
      </w:r>
      <w:r w:rsidR="00E67774">
        <w:rPr>
          <w:lang w:val="en-GB"/>
        </w:rPr>
        <w:t xml:space="preserve"> to explain differences in </w:t>
      </w:r>
      <w:r w:rsidR="00F25696">
        <w:rPr>
          <w:lang w:val="en-GB"/>
        </w:rPr>
        <w:t>parliamentary</w:t>
      </w:r>
      <w:r w:rsidR="00E67774">
        <w:rPr>
          <w:lang w:val="en-GB"/>
        </w:rPr>
        <w:t xml:space="preserve"> influence over the executive</w:t>
      </w:r>
      <w:r>
        <w:rPr>
          <w:lang w:val="en-GB"/>
        </w:rPr>
        <w:t xml:space="preserve"> in the negotiations</w:t>
      </w:r>
      <w:r w:rsidR="00E67774">
        <w:rPr>
          <w:lang w:val="en-GB"/>
        </w:rPr>
        <w:t xml:space="preserve">, through a comparison of the </w:t>
      </w:r>
      <w:r w:rsidR="00744E28">
        <w:rPr>
          <w:lang w:val="en-GB"/>
        </w:rPr>
        <w:t xml:space="preserve">UK and France. He finds that ‘the key factors of </w:t>
      </w:r>
      <w:r w:rsidR="00F25696">
        <w:rPr>
          <w:lang w:val="en-GB"/>
        </w:rPr>
        <w:t>parliamentary</w:t>
      </w:r>
      <w:r w:rsidR="00744E28">
        <w:rPr>
          <w:lang w:val="en-GB"/>
        </w:rPr>
        <w:t xml:space="preserve"> influence over the executive in EU external trade relations are the nature of the agreement, information access, and the level of fusion between the government and </w:t>
      </w:r>
      <w:r w:rsidR="00F25696">
        <w:rPr>
          <w:lang w:val="en-GB"/>
        </w:rPr>
        <w:t>parliamentary</w:t>
      </w:r>
      <w:r w:rsidR="00744E28">
        <w:rPr>
          <w:lang w:val="en-GB"/>
        </w:rPr>
        <w:t xml:space="preserve"> majority’ (2017: 216). O</w:t>
      </w:r>
      <w:r w:rsidR="00E67774">
        <w:rPr>
          <w:lang w:val="en-GB"/>
        </w:rPr>
        <w:t xml:space="preserve">ur aim is to explain why national </w:t>
      </w:r>
      <w:r w:rsidR="00FD2FFF">
        <w:rPr>
          <w:lang w:val="en-GB"/>
        </w:rPr>
        <w:t>Parliament</w:t>
      </w:r>
      <w:r w:rsidR="00E67774">
        <w:rPr>
          <w:lang w:val="en-GB"/>
        </w:rPr>
        <w:t xml:space="preserve">s have taken up their scrutiny function at a time </w:t>
      </w:r>
      <w:r w:rsidR="00CE6092">
        <w:rPr>
          <w:lang w:val="en-GB"/>
        </w:rPr>
        <w:t>when</w:t>
      </w:r>
      <w:r w:rsidR="00E67774">
        <w:rPr>
          <w:lang w:val="en-GB"/>
        </w:rPr>
        <w:t xml:space="preserve"> they seemed to have lost this competence, while they had neglected this role in the past when they held the formal responsibility. </w:t>
      </w:r>
    </w:p>
    <w:p w14:paraId="052B83A1" w14:textId="77777777" w:rsidR="00F07E1A" w:rsidRDefault="00F07E1A" w:rsidP="009074F5">
      <w:pPr>
        <w:spacing w:line="276" w:lineRule="auto"/>
        <w:jc w:val="both"/>
        <w:rPr>
          <w:lang w:val="en-GB"/>
        </w:rPr>
      </w:pPr>
    </w:p>
    <w:p w14:paraId="599A64DA" w14:textId="513182EA" w:rsidR="00F07E1A" w:rsidRDefault="00F07E1A" w:rsidP="009074F5">
      <w:pPr>
        <w:spacing w:line="276" w:lineRule="auto"/>
        <w:jc w:val="both"/>
        <w:rPr>
          <w:lang w:val="en-GB"/>
        </w:rPr>
      </w:pPr>
      <w:r>
        <w:rPr>
          <w:lang w:val="en-GB"/>
        </w:rPr>
        <w:t>In the next section, we</w:t>
      </w:r>
      <w:r w:rsidR="007275FE">
        <w:rPr>
          <w:lang w:val="en-GB"/>
        </w:rPr>
        <w:t xml:space="preserve"> descriptively</w:t>
      </w:r>
      <w:r>
        <w:rPr>
          <w:lang w:val="en-GB"/>
        </w:rPr>
        <w:t xml:space="preserve"> map the evolution of </w:t>
      </w:r>
      <w:r w:rsidR="00F25696">
        <w:rPr>
          <w:lang w:val="en-GB"/>
        </w:rPr>
        <w:t>parliamentary</w:t>
      </w:r>
      <w:r>
        <w:rPr>
          <w:lang w:val="en-GB"/>
        </w:rPr>
        <w:t xml:space="preserve"> activity in Belgium over the past two decades. </w:t>
      </w:r>
      <w:r w:rsidR="00536012">
        <w:rPr>
          <w:lang w:val="en-GB"/>
        </w:rPr>
        <w:t xml:space="preserve">Subsequently, we offer explanations for this </w:t>
      </w:r>
      <w:r w:rsidR="00CC5ACF">
        <w:rPr>
          <w:lang w:val="en-GB"/>
        </w:rPr>
        <w:t>evolution</w:t>
      </w:r>
      <w:r w:rsidR="00536012">
        <w:rPr>
          <w:lang w:val="en-GB"/>
        </w:rPr>
        <w:t>.</w:t>
      </w:r>
      <w:r w:rsidR="007275FE">
        <w:rPr>
          <w:lang w:val="en-GB"/>
        </w:rPr>
        <w:t xml:space="preserve"> These explanations have been </w:t>
      </w:r>
      <w:proofErr w:type="spellStart"/>
      <w:r w:rsidR="007275FE">
        <w:rPr>
          <w:lang w:val="en-GB"/>
        </w:rPr>
        <w:t>abductively</w:t>
      </w:r>
      <w:proofErr w:type="spellEnd"/>
      <w:r w:rsidR="007275FE">
        <w:rPr>
          <w:lang w:val="en-GB"/>
        </w:rPr>
        <w:t xml:space="preserve"> generated (e.g. </w:t>
      </w:r>
      <w:proofErr w:type="spellStart"/>
      <w:r w:rsidR="007275FE">
        <w:rPr>
          <w:lang w:val="en-GB"/>
        </w:rPr>
        <w:t>Friedrichs</w:t>
      </w:r>
      <w:proofErr w:type="spellEnd"/>
      <w:r w:rsidR="007275FE">
        <w:rPr>
          <w:lang w:val="en-GB"/>
        </w:rPr>
        <w:t xml:space="preserve"> &amp; </w:t>
      </w:r>
      <w:proofErr w:type="spellStart"/>
      <w:r w:rsidR="007275FE">
        <w:rPr>
          <w:lang w:val="en-GB"/>
        </w:rPr>
        <w:t>Kratochwil</w:t>
      </w:r>
      <w:proofErr w:type="spellEnd"/>
      <w:r w:rsidR="007275FE">
        <w:rPr>
          <w:lang w:val="en-GB"/>
        </w:rPr>
        <w:t xml:space="preserve"> 2009). </w:t>
      </w:r>
      <w:r w:rsidR="00CC5ACF">
        <w:rPr>
          <w:lang w:val="en-GB"/>
        </w:rPr>
        <w:t>This</w:t>
      </w:r>
      <w:r w:rsidR="007275FE">
        <w:rPr>
          <w:lang w:val="en-GB"/>
        </w:rPr>
        <w:t xml:space="preserve"> means that </w:t>
      </w:r>
      <w:r w:rsidR="00005BED">
        <w:rPr>
          <w:lang w:val="en-GB"/>
        </w:rPr>
        <w:t>our search for them</w:t>
      </w:r>
      <w:r w:rsidR="007275FE">
        <w:rPr>
          <w:lang w:val="en-GB"/>
        </w:rPr>
        <w:t xml:space="preserve"> </w:t>
      </w:r>
      <w:r w:rsidR="00005BED">
        <w:rPr>
          <w:lang w:val="en-GB"/>
        </w:rPr>
        <w:t>has</w:t>
      </w:r>
      <w:r w:rsidR="007275FE">
        <w:rPr>
          <w:lang w:val="en-GB"/>
        </w:rPr>
        <w:t xml:space="preserve"> been guided by</w:t>
      </w:r>
      <w:r w:rsidR="00CC5ACF">
        <w:rPr>
          <w:lang w:val="en-GB"/>
        </w:rPr>
        <w:t xml:space="preserve"> the literature discussed in this section and by</w:t>
      </w:r>
      <w:r w:rsidR="007275FE">
        <w:rPr>
          <w:lang w:val="en-GB"/>
        </w:rPr>
        <w:t xml:space="preserve"> our</w:t>
      </w:r>
      <w:r w:rsidR="00CC5ACF">
        <w:rPr>
          <w:lang w:val="en-GB"/>
        </w:rPr>
        <w:t xml:space="preserve"> own</w:t>
      </w:r>
      <w:r w:rsidR="007275FE">
        <w:rPr>
          <w:lang w:val="en-GB"/>
        </w:rPr>
        <w:t xml:space="preserve"> previous research on </w:t>
      </w:r>
      <w:r w:rsidR="00005BED">
        <w:rPr>
          <w:lang w:val="en-GB"/>
        </w:rPr>
        <w:t>Belgian involvement in EU trade policy,</w:t>
      </w:r>
      <w:r w:rsidR="00FE4E19">
        <w:rPr>
          <w:lang w:val="en-GB"/>
        </w:rPr>
        <w:t xml:space="preserve"> on</w:t>
      </w:r>
      <w:r w:rsidR="00005BED">
        <w:rPr>
          <w:lang w:val="en-GB"/>
        </w:rPr>
        <w:t xml:space="preserve"> </w:t>
      </w:r>
      <w:r w:rsidR="007275FE">
        <w:rPr>
          <w:lang w:val="en-GB"/>
        </w:rPr>
        <w:t xml:space="preserve">recent EU trade </w:t>
      </w:r>
      <w:r w:rsidR="00005BED">
        <w:rPr>
          <w:lang w:val="en-GB"/>
        </w:rPr>
        <w:t>agreements,</w:t>
      </w:r>
      <w:r w:rsidR="007275FE">
        <w:rPr>
          <w:lang w:val="en-GB"/>
        </w:rPr>
        <w:t xml:space="preserve"> and</w:t>
      </w:r>
      <w:r w:rsidR="00FE4E19">
        <w:rPr>
          <w:lang w:val="en-GB"/>
        </w:rPr>
        <w:t xml:space="preserve"> in</w:t>
      </w:r>
      <w:r w:rsidR="007275FE">
        <w:rPr>
          <w:lang w:val="en-GB"/>
        </w:rPr>
        <w:t xml:space="preserve"> </w:t>
      </w:r>
      <w:r w:rsidR="00005BED">
        <w:rPr>
          <w:lang w:val="en-GB"/>
        </w:rPr>
        <w:t>politicisation of the policy domain</w:t>
      </w:r>
      <w:r w:rsidR="007275FE">
        <w:rPr>
          <w:lang w:val="en-GB"/>
        </w:rPr>
        <w:t xml:space="preserve"> (e.g. Bollen et al. 2015; De Ville &amp; Siles-Brügge 2016; </w:t>
      </w:r>
      <w:r w:rsidR="00005BED">
        <w:rPr>
          <w:lang w:val="en-GB"/>
        </w:rPr>
        <w:t>Gheyle 2016</w:t>
      </w:r>
      <w:r w:rsidR="007275FE">
        <w:rPr>
          <w:lang w:val="en-GB"/>
        </w:rPr>
        <w:t>)</w:t>
      </w:r>
      <w:r w:rsidR="00005BED">
        <w:rPr>
          <w:lang w:val="en-GB"/>
        </w:rPr>
        <w:t xml:space="preserve">, while during our analysis of </w:t>
      </w:r>
      <w:r w:rsidR="00F25696">
        <w:rPr>
          <w:lang w:val="en-GB"/>
        </w:rPr>
        <w:t>parliamentary</w:t>
      </w:r>
      <w:r w:rsidR="00005BED">
        <w:rPr>
          <w:lang w:val="en-GB"/>
        </w:rPr>
        <w:t xml:space="preserve"> debates and interviews we have been open for alternative interpretations.  </w:t>
      </w:r>
      <w:r w:rsidR="00536012">
        <w:rPr>
          <w:lang w:val="en-GB"/>
        </w:rPr>
        <w:t xml:space="preserve"> </w:t>
      </w:r>
    </w:p>
    <w:p w14:paraId="38FC4085" w14:textId="66B6C1A3" w:rsidR="00C47174" w:rsidRPr="006E20E5" w:rsidRDefault="00536012" w:rsidP="009074F5">
      <w:pPr>
        <w:pStyle w:val="Kop1"/>
        <w:spacing w:line="276" w:lineRule="auto"/>
        <w:rPr>
          <w:lang w:val="en-GB"/>
        </w:rPr>
      </w:pPr>
      <w:r>
        <w:rPr>
          <w:lang w:val="en-GB"/>
        </w:rPr>
        <w:t xml:space="preserve">3. </w:t>
      </w:r>
      <w:r w:rsidR="00CA45D7">
        <w:rPr>
          <w:lang w:val="en-GB"/>
        </w:rPr>
        <w:t>National</w:t>
      </w:r>
      <w:r w:rsidR="003B01C5">
        <w:rPr>
          <w:lang w:val="en-GB"/>
        </w:rPr>
        <w:t xml:space="preserve"> </w:t>
      </w:r>
      <w:r w:rsidR="00F25696">
        <w:rPr>
          <w:lang w:val="en-GB"/>
        </w:rPr>
        <w:t>parliamentary</w:t>
      </w:r>
      <w:r w:rsidR="00CA45D7" w:rsidRPr="006E20E5">
        <w:rPr>
          <w:lang w:val="en-GB"/>
        </w:rPr>
        <w:t xml:space="preserve"> </w:t>
      </w:r>
      <w:r w:rsidR="006240C7" w:rsidRPr="006E20E5">
        <w:rPr>
          <w:lang w:val="en-GB"/>
        </w:rPr>
        <w:t>involvement in EU trade policy: the case of Belgium</w:t>
      </w:r>
    </w:p>
    <w:p w14:paraId="197AC20E" w14:textId="77777777" w:rsidR="00802C59" w:rsidRPr="00A47E56" w:rsidRDefault="00802C59" w:rsidP="009074F5">
      <w:pPr>
        <w:spacing w:line="276" w:lineRule="auto"/>
        <w:jc w:val="both"/>
        <w:rPr>
          <w:rStyle w:val="Verwijzingopmerking"/>
          <w:lang w:val="en-US"/>
        </w:rPr>
      </w:pPr>
    </w:p>
    <w:p w14:paraId="61EB6803" w14:textId="0A91FCCC" w:rsidR="00331316" w:rsidRPr="00332454" w:rsidRDefault="00536012" w:rsidP="009074F5">
      <w:pPr>
        <w:pStyle w:val="Kop2"/>
        <w:spacing w:line="276" w:lineRule="auto"/>
        <w:rPr>
          <w:b w:val="0"/>
        </w:rPr>
      </w:pPr>
      <w:r w:rsidRPr="00332454">
        <w:rPr>
          <w:b w:val="0"/>
        </w:rPr>
        <w:lastRenderedPageBreak/>
        <w:t xml:space="preserve">3.1. </w:t>
      </w:r>
      <w:r w:rsidR="006E20EF" w:rsidRPr="00332454">
        <w:rPr>
          <w:b w:val="0"/>
        </w:rPr>
        <w:t>Trade-Policy</w:t>
      </w:r>
      <w:r w:rsidR="007C3BA4" w:rsidRPr="00332454">
        <w:rPr>
          <w:b w:val="0"/>
        </w:rPr>
        <w:t xml:space="preserve"> Making </w:t>
      </w:r>
      <w:r w:rsidR="006E20EF" w:rsidRPr="00332454">
        <w:rPr>
          <w:b w:val="0"/>
        </w:rPr>
        <w:t>in Belgium</w:t>
      </w:r>
    </w:p>
    <w:p w14:paraId="65E856F8" w14:textId="77777777" w:rsidR="00331316" w:rsidRPr="00243E23" w:rsidRDefault="00331316" w:rsidP="009074F5">
      <w:pPr>
        <w:spacing w:line="276" w:lineRule="auto"/>
        <w:jc w:val="both"/>
        <w:rPr>
          <w:lang w:val="en-US"/>
        </w:rPr>
      </w:pPr>
    </w:p>
    <w:p w14:paraId="160DE437" w14:textId="3A8AAAA1" w:rsidR="006F4B6E" w:rsidRDefault="006F4B6E" w:rsidP="009074F5">
      <w:pPr>
        <w:spacing w:line="276" w:lineRule="auto"/>
        <w:jc w:val="both"/>
        <w:rPr>
          <w:lang w:val="en-US"/>
        </w:rPr>
      </w:pPr>
      <w:r w:rsidRPr="006F4B6E">
        <w:rPr>
          <w:lang w:val="en-US"/>
        </w:rPr>
        <w:t xml:space="preserve">Since the late </w:t>
      </w:r>
      <w:r w:rsidR="00802C59">
        <w:rPr>
          <w:lang w:val="en-US"/>
        </w:rPr>
        <w:t>1980s</w:t>
      </w:r>
      <w:r w:rsidRPr="006F4B6E">
        <w:rPr>
          <w:lang w:val="en-US"/>
        </w:rPr>
        <w:t xml:space="preserve">, a series of constitutional reforms have altered the </w:t>
      </w:r>
      <w:r w:rsidR="00332454">
        <w:rPr>
          <w:lang w:val="en-US"/>
        </w:rPr>
        <w:t>way that foreign</w:t>
      </w:r>
      <w:r w:rsidRPr="006F4B6E">
        <w:rPr>
          <w:lang w:val="en-US"/>
        </w:rPr>
        <w:t xml:space="preserve"> and trade</w:t>
      </w:r>
      <w:r w:rsidR="0086035B">
        <w:rPr>
          <w:lang w:val="en-US"/>
        </w:rPr>
        <w:t xml:space="preserve"> </w:t>
      </w:r>
      <w:r w:rsidRPr="006F4B6E">
        <w:rPr>
          <w:lang w:val="en-US"/>
        </w:rPr>
        <w:t xml:space="preserve">policies are formulated in Belgium. </w:t>
      </w:r>
      <w:r w:rsidR="005170B4">
        <w:rPr>
          <w:lang w:val="en-US"/>
        </w:rPr>
        <w:t>First, t</w:t>
      </w:r>
      <w:r w:rsidRPr="006F4B6E">
        <w:rPr>
          <w:lang w:val="en-US"/>
        </w:rPr>
        <w:t xml:space="preserve">he </w:t>
      </w:r>
      <w:r w:rsidR="00A966A2">
        <w:rPr>
          <w:lang w:val="en-US"/>
        </w:rPr>
        <w:t>“</w:t>
      </w:r>
      <w:proofErr w:type="spellStart"/>
      <w:r w:rsidR="00202EA0">
        <w:rPr>
          <w:lang w:val="en-US"/>
        </w:rPr>
        <w:t>Sint-Michiels</w:t>
      </w:r>
      <w:proofErr w:type="spellEnd"/>
      <w:r w:rsidR="00202EA0">
        <w:rPr>
          <w:lang w:val="en-US"/>
        </w:rPr>
        <w:t xml:space="preserve"> Agreement</w:t>
      </w:r>
      <w:r w:rsidR="00A966A2">
        <w:rPr>
          <w:lang w:val="en-US"/>
        </w:rPr>
        <w:t>”</w:t>
      </w:r>
      <w:r w:rsidRPr="006F4B6E">
        <w:rPr>
          <w:lang w:val="en-US"/>
        </w:rPr>
        <w:t xml:space="preserve"> of 1993</w:t>
      </w:r>
      <w:r w:rsidR="002C3F70">
        <w:rPr>
          <w:lang w:val="en-US"/>
        </w:rPr>
        <w:t xml:space="preserve"> </w:t>
      </w:r>
      <w:r w:rsidR="00CA45D7">
        <w:rPr>
          <w:lang w:val="en-US"/>
        </w:rPr>
        <w:t>granted</w:t>
      </w:r>
      <w:r w:rsidRPr="006F4B6E">
        <w:rPr>
          <w:lang w:val="en-US"/>
        </w:rPr>
        <w:t xml:space="preserve"> the </w:t>
      </w:r>
      <w:r w:rsidR="00CA45D7">
        <w:rPr>
          <w:lang w:val="en-US"/>
        </w:rPr>
        <w:t>sub-national</w:t>
      </w:r>
      <w:r w:rsidR="00CA45D7" w:rsidRPr="006F4B6E">
        <w:rPr>
          <w:lang w:val="en-US"/>
        </w:rPr>
        <w:t xml:space="preserve"> </w:t>
      </w:r>
      <w:r w:rsidRPr="006F4B6E">
        <w:rPr>
          <w:lang w:val="en-US"/>
        </w:rPr>
        <w:t>governments the ability to sign international agreements in matters where they h</w:t>
      </w:r>
      <w:r w:rsidR="005170B4">
        <w:rPr>
          <w:lang w:val="en-US"/>
        </w:rPr>
        <w:t>o</w:t>
      </w:r>
      <w:r w:rsidRPr="006F4B6E">
        <w:rPr>
          <w:lang w:val="en-US"/>
        </w:rPr>
        <w:t>ld exclusive competence.</w:t>
      </w:r>
      <w:r w:rsidR="005170B4">
        <w:rPr>
          <w:lang w:val="en-US"/>
        </w:rPr>
        <w:t xml:space="preserve"> Subsequently, in 2001</w:t>
      </w:r>
      <w:r w:rsidR="005170B4" w:rsidRPr="006F4B6E">
        <w:rPr>
          <w:lang w:val="en-US"/>
        </w:rPr>
        <w:t xml:space="preserve"> and 2016, the remaining chunks of export</w:t>
      </w:r>
      <w:r w:rsidR="005170B4">
        <w:rPr>
          <w:lang w:val="en-US"/>
        </w:rPr>
        <w:t xml:space="preserve"> </w:t>
      </w:r>
      <w:r w:rsidR="005170B4" w:rsidRPr="006F4B6E">
        <w:rPr>
          <w:lang w:val="en-US"/>
        </w:rPr>
        <w:t>policy were regionalized, along with federal funds and personnel</w:t>
      </w:r>
      <w:r w:rsidR="005170B4" w:rsidRPr="00010708">
        <w:rPr>
          <w:rStyle w:val="Voetnootmarkering"/>
        </w:rPr>
        <w:footnoteReference w:id="4"/>
      </w:r>
      <w:r w:rsidR="00FE4E19">
        <w:rPr>
          <w:lang w:val="en-US"/>
        </w:rPr>
        <w:t>.</w:t>
      </w:r>
      <w:r w:rsidRPr="006F4B6E">
        <w:rPr>
          <w:lang w:val="en-US"/>
        </w:rPr>
        <w:t xml:space="preserve"> A non-hierarchical system </w:t>
      </w:r>
      <w:r w:rsidR="00536012">
        <w:rPr>
          <w:lang w:val="en-US"/>
        </w:rPr>
        <w:t>has been</w:t>
      </w:r>
      <w:r w:rsidR="00536012" w:rsidRPr="006F4B6E">
        <w:rPr>
          <w:lang w:val="en-US"/>
        </w:rPr>
        <w:t xml:space="preserve"> </w:t>
      </w:r>
      <w:r w:rsidRPr="006F4B6E">
        <w:rPr>
          <w:lang w:val="en-US"/>
        </w:rPr>
        <w:t xml:space="preserve">set in place, in which the federal level </w:t>
      </w:r>
      <w:r w:rsidR="00536012">
        <w:rPr>
          <w:lang w:val="en-US"/>
        </w:rPr>
        <w:t>is</w:t>
      </w:r>
      <w:r w:rsidR="00536012" w:rsidRPr="006F4B6E">
        <w:rPr>
          <w:lang w:val="en-US"/>
        </w:rPr>
        <w:t xml:space="preserve"> </w:t>
      </w:r>
      <w:r w:rsidRPr="006F4B6E">
        <w:rPr>
          <w:lang w:val="en-US"/>
        </w:rPr>
        <w:t>primarily in charge of coordinating</w:t>
      </w:r>
      <w:r w:rsidR="00332454">
        <w:rPr>
          <w:lang w:val="en-US"/>
        </w:rPr>
        <w:t xml:space="preserve"> with</w:t>
      </w:r>
      <w:r w:rsidRPr="006F4B6E">
        <w:rPr>
          <w:lang w:val="en-US"/>
        </w:rPr>
        <w:t xml:space="preserve"> the other levels</w:t>
      </w:r>
      <w:r w:rsidR="005170B4">
        <w:rPr>
          <w:lang w:val="en-US"/>
        </w:rPr>
        <w:t xml:space="preserve"> to find Belgian positions over EU trade policy issues</w:t>
      </w:r>
      <w:r w:rsidRPr="006F4B6E">
        <w:rPr>
          <w:lang w:val="en-US"/>
        </w:rPr>
        <w:t xml:space="preserve">. Belgium </w:t>
      </w:r>
      <w:r w:rsidR="00536012">
        <w:rPr>
          <w:lang w:val="en-US"/>
        </w:rPr>
        <w:t>can</w:t>
      </w:r>
      <w:r w:rsidR="00536012" w:rsidRPr="006F4B6E">
        <w:rPr>
          <w:lang w:val="en-US"/>
        </w:rPr>
        <w:t xml:space="preserve"> </w:t>
      </w:r>
      <w:r w:rsidRPr="006F4B6E">
        <w:rPr>
          <w:lang w:val="en-US"/>
        </w:rPr>
        <w:t xml:space="preserve">now no longer take any stance unless Wallonia, Brussels and Flanders (i.e. the communal/regional governments) </w:t>
      </w:r>
      <w:r w:rsidR="00332454">
        <w:rPr>
          <w:lang w:val="en-US"/>
        </w:rPr>
        <w:t>are</w:t>
      </w:r>
      <w:r w:rsidRPr="006F4B6E">
        <w:rPr>
          <w:lang w:val="en-US"/>
        </w:rPr>
        <w:t xml:space="preserve"> able to reach an agreement. Without consensus</w:t>
      </w:r>
      <w:r w:rsidR="00202EA0">
        <w:rPr>
          <w:lang w:val="en-US"/>
        </w:rPr>
        <w:t>,</w:t>
      </w:r>
      <w:r w:rsidRPr="006F4B6E">
        <w:rPr>
          <w:lang w:val="en-US"/>
        </w:rPr>
        <w:t xml:space="preserve"> Belgium</w:t>
      </w:r>
      <w:r w:rsidR="00E122DA">
        <w:rPr>
          <w:lang w:val="en-US"/>
        </w:rPr>
        <w:t xml:space="preserve"> would need to abstain. </w:t>
      </w:r>
      <w:r w:rsidRPr="006F4B6E">
        <w:rPr>
          <w:lang w:val="en-US"/>
        </w:rPr>
        <w:t>These transitions were not always very smooth, and were often accompanied by inter-institutional struggles</w:t>
      </w:r>
      <w:r w:rsidR="004531A8">
        <w:rPr>
          <w:lang w:val="en-US"/>
        </w:rPr>
        <w:t xml:space="preserve"> </w:t>
      </w:r>
      <w:r w:rsidR="004531A8">
        <w:rPr>
          <w:lang w:val="en-US"/>
        </w:rPr>
        <w:fldChar w:fldCharType="begin" w:fldLock="1"/>
      </w:r>
      <w:r w:rsidR="007A766D">
        <w:rPr>
          <w:lang w:val="en-US"/>
        </w:rPr>
        <w:instrText>ADDIN CSL_CITATION { "citationItems" : [ { "id" : "ITEM-1", "itemData" : { "author" : [ { "dropping-particle" : "", "family" : "Coolsaet", "given" : "Rik", "non-dropping-particle" : "", "parse-names" : false, "suffix" : "" } ], "id" : "ITEM-1", "issued" : { "date-parts" : [ [ "2015" ] ] }, "title" : "Belgie en zijn buitenlandse politiek: 1830-2015", "type" : "article" }, "uris" : [ "http://www.mendeley.com/documents/?uuid=9bd5df0c-6d12-49a2-a7b2-b13de45276a3" ] }, { "id" : "ITEM-2", "itemData" : { "author" : [ { "dropping-particle" : "", "family" : "Bollen", "given" : "Yelter", "non-dropping-particle" : "", "parse-names" : false, "suffix" : "" }, { "dropping-particle" : "", "family" : "Derous", "given" : "Marjolein", "non-dropping-particle" : "", "parse-names" : false, "suffix" : "" }, { "dropping-particle" : "", "family" : "Ville", "given" : "Ferdi", "non-dropping-particle" : "De", "parse-names" : false, "suffix" : "" }, { "dropping-particle" : "", "family" : "Gheyle", "given" : "Niels", "non-dropping-particle" : "", "parse-names" : false, "suffix" : "" }, { "dropping-particle" : "", "family" : "Orbie", "given" : "Jan", "non-dropping-particle" : "", "parse-names" : false, "suffix" : "" }, { "dropping-particle" : "", "family" : "Putte", "given" : "Lore", "non-dropping-particle" : "Van den", "parse-names" : false, "suffix" : "" } ], "container-title" : "Studia Diplomatica", "id" : "ITEM-2", "issue" : "2", "issued" : { "date-parts" : [ [ "2015" ] ] }, "page" : "73-90", "title" : "Belgium\u2019s role in EU Trade Policy", "type" : "article-journal", "volume" : "68" }, "uris" : [ "http://www.mendeley.com/documents/?uuid=c5d55290-56ad-4108-a430-78c5f4746771" ] } ], "mendeley" : { "formattedCitation" : "(Bollen et al., 2015; Coolsaet, 2015)", "plainTextFormattedCitation" : "(Bollen et al., 2015; Coolsaet, 2015)", "previouslyFormattedCitation" : "(Bollen et al., 2015; Coolsaet, 2015)" }, "properties" : { "noteIndex" : 0 }, "schema" : "https://github.com/citation-style-language/schema/raw/master/csl-citation.json" }</w:instrText>
      </w:r>
      <w:r w:rsidR="004531A8">
        <w:rPr>
          <w:lang w:val="en-US"/>
        </w:rPr>
        <w:fldChar w:fldCharType="separate"/>
      </w:r>
      <w:r w:rsidR="00466BC5" w:rsidRPr="00466BC5">
        <w:rPr>
          <w:noProof/>
          <w:lang w:val="en-US"/>
        </w:rPr>
        <w:t>(Bollen et al., 2015; Coolsaet, 2015)</w:t>
      </w:r>
      <w:r w:rsidR="004531A8">
        <w:rPr>
          <w:lang w:val="en-US"/>
        </w:rPr>
        <w:fldChar w:fldCharType="end"/>
      </w:r>
      <w:r w:rsidRPr="00010708">
        <w:rPr>
          <w:rStyle w:val="Voetnootmarkering"/>
        </w:rPr>
        <w:footnoteReference w:id="5"/>
      </w:r>
      <w:r w:rsidR="00FE4E19">
        <w:rPr>
          <w:lang w:val="en-US"/>
        </w:rPr>
        <w:t>.</w:t>
      </w:r>
    </w:p>
    <w:p w14:paraId="7556EEA9" w14:textId="77777777" w:rsidR="006F4B6E" w:rsidRPr="006F4B6E" w:rsidRDefault="006F4B6E" w:rsidP="009074F5">
      <w:pPr>
        <w:spacing w:line="276" w:lineRule="auto"/>
        <w:rPr>
          <w:lang w:val="en-US"/>
        </w:rPr>
      </w:pPr>
    </w:p>
    <w:p w14:paraId="70DFEA96" w14:textId="71FA6CB8" w:rsidR="003C2943" w:rsidRDefault="006F4B6E" w:rsidP="009074F5">
      <w:pPr>
        <w:spacing w:line="276" w:lineRule="auto"/>
        <w:jc w:val="both"/>
        <w:rPr>
          <w:lang w:val="en-US"/>
        </w:rPr>
      </w:pPr>
      <w:r w:rsidRPr="006F4B6E">
        <w:rPr>
          <w:lang w:val="en-US"/>
        </w:rPr>
        <w:t>This devolution has led to the construction of regional trade administrations and export agencies, as well as the growth of an intensive process of coordination between the f</w:t>
      </w:r>
      <w:r w:rsidR="003C2943">
        <w:rPr>
          <w:lang w:val="en-US"/>
        </w:rPr>
        <w:t xml:space="preserve">ederal and sub-national levels, organized by the ministry of Foreign Affairs. </w:t>
      </w:r>
      <w:r>
        <w:rPr>
          <w:lang w:val="en-US"/>
        </w:rPr>
        <w:t xml:space="preserve">This coordinative webbing has also spread to the sub-national levels, where various parties and departments now have to come to a </w:t>
      </w:r>
      <w:r w:rsidRPr="00035730">
        <w:rPr>
          <w:lang w:val="en-US"/>
        </w:rPr>
        <w:t>regional</w:t>
      </w:r>
      <w:r>
        <w:rPr>
          <w:lang w:val="en-US"/>
        </w:rPr>
        <w:t xml:space="preserve"> position as well. Flanders has dealt with this by creating institutions similar to those at the Federal level</w:t>
      </w:r>
      <w:r w:rsidR="003C2943">
        <w:rPr>
          <w:lang w:val="en-US"/>
        </w:rPr>
        <w:t>: with the support of his administration (‘Department International Flanders’) the Flemish minister of foreign trade</w:t>
      </w:r>
      <w:r w:rsidR="003C2943">
        <w:rPr>
          <w:rStyle w:val="Voetnootmarkering"/>
          <w:lang w:val="en-US"/>
        </w:rPr>
        <w:footnoteReference w:id="6"/>
      </w:r>
      <w:r w:rsidR="003C2943">
        <w:rPr>
          <w:lang w:val="en-US"/>
        </w:rPr>
        <w:t xml:space="preserve"> organizes (bi-</w:t>
      </w:r>
      <w:proofErr w:type="gramStart"/>
      <w:r w:rsidR="003C2943">
        <w:rPr>
          <w:lang w:val="en-US"/>
        </w:rPr>
        <w:t>)weekly</w:t>
      </w:r>
      <w:proofErr w:type="gramEnd"/>
      <w:r w:rsidR="003C2943">
        <w:rPr>
          <w:lang w:val="en-US"/>
        </w:rPr>
        <w:t xml:space="preserve"> consultations </w:t>
      </w:r>
      <w:r w:rsidR="00C06E68">
        <w:rPr>
          <w:lang w:val="en-US"/>
        </w:rPr>
        <w:t xml:space="preserve">in </w:t>
      </w:r>
      <w:r w:rsidR="003C2943">
        <w:rPr>
          <w:lang w:val="en-US"/>
        </w:rPr>
        <w:t>a ‘Working group on EU Trade’; here, cabinet-members and technical personnel from all interested departments disc</w:t>
      </w:r>
      <w:r w:rsidR="00802C59">
        <w:rPr>
          <w:lang w:val="en-US"/>
        </w:rPr>
        <w:t>uss policy positions drafted by</w:t>
      </w:r>
      <w:r w:rsidR="003C2943">
        <w:rPr>
          <w:lang w:val="en-US"/>
        </w:rPr>
        <w:t xml:space="preserve"> ‘International Flanders’. Wallonia’s internal decision-mak</w:t>
      </w:r>
      <w:r w:rsidR="00C93E04">
        <w:rPr>
          <w:lang w:val="en-US"/>
        </w:rPr>
        <w:t xml:space="preserve">ing is less institutionalized, and relies on informal contacts between (the </w:t>
      </w:r>
      <w:r w:rsidR="005D0AEB">
        <w:rPr>
          <w:lang w:val="en-US"/>
        </w:rPr>
        <w:t>administration</w:t>
      </w:r>
      <w:r w:rsidR="00A966A2">
        <w:rPr>
          <w:lang w:val="en-US"/>
        </w:rPr>
        <w:t xml:space="preserve"> of) the Minister of C</w:t>
      </w:r>
      <w:r w:rsidR="00C93E04">
        <w:rPr>
          <w:lang w:val="en-US"/>
        </w:rPr>
        <w:t>omme</w:t>
      </w:r>
      <w:r w:rsidR="00A966A2">
        <w:rPr>
          <w:lang w:val="en-US"/>
        </w:rPr>
        <w:t>rce, the regional and communal Heads of G</w:t>
      </w:r>
      <w:r w:rsidR="00C93E04">
        <w:rPr>
          <w:lang w:val="en-US"/>
        </w:rPr>
        <w:t xml:space="preserve">overnment (in charge of foreign affairs), and </w:t>
      </w:r>
      <w:r w:rsidR="005D0AEB">
        <w:rPr>
          <w:lang w:val="en-US"/>
        </w:rPr>
        <w:t>the joint</w:t>
      </w:r>
      <w:r w:rsidR="00C93E04">
        <w:rPr>
          <w:lang w:val="en-US"/>
        </w:rPr>
        <w:t xml:space="preserve"> </w:t>
      </w:r>
      <w:r w:rsidR="005D0AEB">
        <w:rPr>
          <w:lang w:val="en-US"/>
        </w:rPr>
        <w:t xml:space="preserve">international affairs’ </w:t>
      </w:r>
      <w:r w:rsidR="005D0AEB" w:rsidRPr="002C52DD">
        <w:rPr>
          <w:lang w:val="en-US"/>
        </w:rPr>
        <w:t>adm</w:t>
      </w:r>
      <w:r w:rsidR="00A966A2" w:rsidRPr="002C52DD">
        <w:rPr>
          <w:lang w:val="en-US"/>
        </w:rPr>
        <w:t>inistration of the Francophone Community and the Walloon R</w:t>
      </w:r>
      <w:r w:rsidR="005D0AEB" w:rsidRPr="002C52DD">
        <w:rPr>
          <w:lang w:val="en-US"/>
        </w:rPr>
        <w:t>egion, ‘Wallonia-Brussels International’</w:t>
      </w:r>
      <w:r w:rsidR="00D65403" w:rsidRPr="002C52DD">
        <w:rPr>
          <w:lang w:val="en-US"/>
        </w:rPr>
        <w:t xml:space="preserve"> </w:t>
      </w:r>
      <w:r w:rsidR="002C52DD" w:rsidRPr="002C52DD">
        <w:rPr>
          <w:lang w:val="en-US"/>
        </w:rPr>
        <w:t>(</w:t>
      </w:r>
      <w:r w:rsidR="002C52DD">
        <w:rPr>
          <w:lang w:val="en-US"/>
        </w:rPr>
        <w:t>i</w:t>
      </w:r>
      <w:r w:rsidR="002C52DD" w:rsidRPr="002C52DD">
        <w:rPr>
          <w:lang w:val="en-US"/>
        </w:rPr>
        <w:t>nterviews 16 &amp; 17).</w:t>
      </w:r>
      <w:r w:rsidR="002C52DD">
        <w:rPr>
          <w:lang w:val="en-US"/>
        </w:rPr>
        <w:t xml:space="preserve"> </w:t>
      </w:r>
    </w:p>
    <w:p w14:paraId="22B4437F" w14:textId="47794329" w:rsidR="006F4B6E" w:rsidRPr="006F4B6E" w:rsidRDefault="006F4B6E" w:rsidP="009074F5">
      <w:pPr>
        <w:spacing w:line="276" w:lineRule="auto"/>
        <w:jc w:val="both"/>
        <w:rPr>
          <w:lang w:val="en-US"/>
        </w:rPr>
      </w:pPr>
    </w:p>
    <w:p w14:paraId="0FE5B170" w14:textId="07F6A4BE" w:rsidR="006E20EF" w:rsidRPr="00332454" w:rsidRDefault="00536012" w:rsidP="00A23D95">
      <w:pPr>
        <w:pStyle w:val="Kop2"/>
        <w:spacing w:line="276" w:lineRule="auto"/>
        <w:rPr>
          <w:b w:val="0"/>
        </w:rPr>
      </w:pPr>
      <w:r w:rsidRPr="00332454">
        <w:rPr>
          <w:b w:val="0"/>
        </w:rPr>
        <w:t xml:space="preserve">3.2. </w:t>
      </w:r>
      <w:r w:rsidR="00F25696">
        <w:rPr>
          <w:b w:val="0"/>
        </w:rPr>
        <w:t>Parliamentary</w:t>
      </w:r>
      <w:r w:rsidR="006E20EF" w:rsidRPr="00332454">
        <w:rPr>
          <w:b w:val="0"/>
        </w:rPr>
        <w:t xml:space="preserve"> Involvement </w:t>
      </w:r>
    </w:p>
    <w:p w14:paraId="145C5960" w14:textId="77777777" w:rsidR="006240C7" w:rsidRPr="00C56E4F" w:rsidRDefault="006240C7" w:rsidP="009074F5">
      <w:pPr>
        <w:spacing w:line="276" w:lineRule="auto"/>
        <w:jc w:val="both"/>
        <w:rPr>
          <w:lang w:val="en-US"/>
        </w:rPr>
      </w:pPr>
    </w:p>
    <w:p w14:paraId="1D72F349" w14:textId="4A02B23C" w:rsidR="005D0AEB" w:rsidRDefault="00C56E4F" w:rsidP="009074F5">
      <w:pPr>
        <w:spacing w:line="276" w:lineRule="auto"/>
        <w:jc w:val="both"/>
        <w:rPr>
          <w:lang w:val="en-US"/>
        </w:rPr>
      </w:pPr>
      <w:r>
        <w:rPr>
          <w:lang w:val="en-US"/>
        </w:rPr>
        <w:t>T</w:t>
      </w:r>
      <w:r w:rsidR="00802C59">
        <w:rPr>
          <w:lang w:val="en-US"/>
        </w:rPr>
        <w:t xml:space="preserve">he Belgian </w:t>
      </w:r>
      <w:r w:rsidR="001A05A0">
        <w:rPr>
          <w:lang w:val="en-US"/>
        </w:rPr>
        <w:t>Parliament</w:t>
      </w:r>
      <w:r w:rsidRPr="00C56E4F">
        <w:rPr>
          <w:lang w:val="en-US"/>
        </w:rPr>
        <w:t>s are weak and subjugated players in the Belgian system</w:t>
      </w:r>
      <w:r w:rsidR="00D03747">
        <w:rPr>
          <w:lang w:val="en-US"/>
        </w:rPr>
        <w:t>, which is dominated by the parties in government</w:t>
      </w:r>
      <w:r w:rsidR="00ED3B85">
        <w:rPr>
          <w:lang w:val="en-US"/>
        </w:rPr>
        <w:t>.</w:t>
      </w:r>
      <w:r w:rsidR="006160D1" w:rsidRPr="006160D1">
        <w:rPr>
          <w:lang w:val="en-US"/>
        </w:rPr>
        <w:t xml:space="preserve"> </w:t>
      </w:r>
      <w:r w:rsidR="006160D1">
        <w:rPr>
          <w:lang w:val="en-US"/>
        </w:rPr>
        <w:t>T</w:t>
      </w:r>
      <w:r w:rsidR="006160D1" w:rsidRPr="00C56E4F">
        <w:rPr>
          <w:lang w:val="en-US"/>
        </w:rPr>
        <w:t>he real decision</w:t>
      </w:r>
      <w:r w:rsidR="006160D1">
        <w:rPr>
          <w:lang w:val="en-US"/>
        </w:rPr>
        <w:t>s</w:t>
      </w:r>
      <w:r w:rsidR="006160D1" w:rsidRPr="00C56E4F">
        <w:rPr>
          <w:lang w:val="en-US"/>
        </w:rPr>
        <w:t xml:space="preserve"> </w:t>
      </w:r>
      <w:r w:rsidR="006160D1">
        <w:rPr>
          <w:lang w:val="en-US"/>
        </w:rPr>
        <w:t>are</w:t>
      </w:r>
      <w:r w:rsidR="006160D1" w:rsidRPr="00C56E4F">
        <w:rPr>
          <w:lang w:val="en-US"/>
        </w:rPr>
        <w:t xml:space="preserve"> made in the </w:t>
      </w:r>
      <w:r w:rsidR="006160D1" w:rsidRPr="00C56E4F">
        <w:rPr>
          <w:lang w:val="en-US"/>
        </w:rPr>
        <w:lastRenderedPageBreak/>
        <w:t>administrations and</w:t>
      </w:r>
      <w:r w:rsidR="006160D1">
        <w:rPr>
          <w:lang w:val="en-US"/>
        </w:rPr>
        <w:t xml:space="preserve"> at</w:t>
      </w:r>
      <w:r w:rsidR="006160D1" w:rsidRPr="00C56E4F">
        <w:rPr>
          <w:lang w:val="en-US"/>
        </w:rPr>
        <w:t xml:space="preserve"> the </w:t>
      </w:r>
      <w:r w:rsidR="00C80241">
        <w:rPr>
          <w:lang w:val="en-US"/>
        </w:rPr>
        <w:t>inter-</w:t>
      </w:r>
      <w:r w:rsidR="006160D1" w:rsidRPr="00C56E4F">
        <w:rPr>
          <w:lang w:val="en-US"/>
        </w:rPr>
        <w:t>ministerial level</w:t>
      </w:r>
      <w:r w:rsidR="006160D1">
        <w:rPr>
          <w:lang w:val="en-US"/>
        </w:rPr>
        <w:t>, coordinating across the Belgian strata.</w:t>
      </w:r>
      <w:r w:rsidR="00802C59">
        <w:rPr>
          <w:lang w:val="en-US"/>
        </w:rPr>
        <w:t xml:space="preserve"> </w:t>
      </w:r>
      <w:r w:rsidR="006160D1">
        <w:rPr>
          <w:lang w:val="en-US"/>
        </w:rPr>
        <w:t>There is</w:t>
      </w:r>
      <w:r w:rsidR="00A966A2">
        <w:rPr>
          <w:lang w:val="en-US"/>
        </w:rPr>
        <w:t xml:space="preserve"> little reason to expect trade </w:t>
      </w:r>
      <w:r w:rsidR="006160D1">
        <w:rPr>
          <w:lang w:val="en-US"/>
        </w:rPr>
        <w:t xml:space="preserve">policy to be any different, especially since the ‘formal’ role of the </w:t>
      </w:r>
      <w:r w:rsidR="001A05A0">
        <w:rPr>
          <w:lang w:val="en-US"/>
        </w:rPr>
        <w:t>Parliament</w:t>
      </w:r>
      <w:r w:rsidR="006160D1">
        <w:rPr>
          <w:lang w:val="en-US"/>
        </w:rPr>
        <w:t xml:space="preserve">s was </w:t>
      </w:r>
      <w:r w:rsidR="00A966A2">
        <w:rPr>
          <w:lang w:val="en-US"/>
        </w:rPr>
        <w:t xml:space="preserve">always rather </w:t>
      </w:r>
      <w:r w:rsidR="006160D1">
        <w:rPr>
          <w:lang w:val="en-US"/>
        </w:rPr>
        <w:t>limited here</w:t>
      </w:r>
      <w:r w:rsidR="00A966A2">
        <w:rPr>
          <w:lang w:val="en-US"/>
        </w:rPr>
        <w:t xml:space="preserve"> (see infra)</w:t>
      </w:r>
      <w:r w:rsidR="006160D1">
        <w:rPr>
          <w:lang w:val="en-US"/>
        </w:rPr>
        <w:t>. Apart from ratifying treaties, they</w:t>
      </w:r>
      <w:r w:rsidRPr="00C56E4F">
        <w:rPr>
          <w:lang w:val="en-US"/>
        </w:rPr>
        <w:t xml:space="preserve"> </w:t>
      </w:r>
      <w:r w:rsidR="0067357A">
        <w:rPr>
          <w:lang w:val="en-US"/>
        </w:rPr>
        <w:t>could</w:t>
      </w:r>
      <w:r w:rsidRPr="00C56E4F">
        <w:rPr>
          <w:lang w:val="en-US"/>
        </w:rPr>
        <w:t xml:space="preserve"> at most v</w:t>
      </w:r>
      <w:r w:rsidR="005142E2">
        <w:rPr>
          <w:lang w:val="en-US"/>
        </w:rPr>
        <w:t xml:space="preserve">ote for non-binding resolutions. </w:t>
      </w:r>
    </w:p>
    <w:p w14:paraId="405516C8" w14:textId="77777777" w:rsidR="005D0AEB" w:rsidRDefault="005D0AEB" w:rsidP="009074F5">
      <w:pPr>
        <w:spacing w:line="276" w:lineRule="auto"/>
        <w:jc w:val="both"/>
        <w:rPr>
          <w:lang w:val="en-US"/>
        </w:rPr>
      </w:pPr>
    </w:p>
    <w:p w14:paraId="2EC798CF" w14:textId="482BEAB5" w:rsidR="006160D1" w:rsidRDefault="00C80241" w:rsidP="009074F5">
      <w:pPr>
        <w:spacing w:line="276" w:lineRule="auto"/>
        <w:jc w:val="both"/>
        <w:rPr>
          <w:lang w:val="en-US"/>
        </w:rPr>
      </w:pPr>
      <w:r>
        <w:rPr>
          <w:lang w:val="en-US"/>
        </w:rPr>
        <w:t>Yet</w:t>
      </w:r>
      <w:r w:rsidR="00ED3B85">
        <w:rPr>
          <w:lang w:val="en-US"/>
        </w:rPr>
        <w:t xml:space="preserve"> </w:t>
      </w:r>
      <w:r w:rsidR="0067357A">
        <w:rPr>
          <w:lang w:val="en-US"/>
        </w:rPr>
        <w:t xml:space="preserve">their lack of clear avenues for a strong </w:t>
      </w:r>
      <w:r w:rsidR="0067357A">
        <w:rPr>
          <w:i/>
          <w:lang w:val="en-US"/>
        </w:rPr>
        <w:t>formal</w:t>
      </w:r>
      <w:r w:rsidR="0067357A">
        <w:rPr>
          <w:lang w:val="en-US"/>
        </w:rPr>
        <w:t xml:space="preserve"> role in the Belgian trade</w:t>
      </w:r>
      <w:r w:rsidR="000F2DF1">
        <w:rPr>
          <w:lang w:val="en-US"/>
        </w:rPr>
        <w:t xml:space="preserve"> </w:t>
      </w:r>
      <w:r w:rsidR="00882843">
        <w:rPr>
          <w:lang w:val="en-US"/>
        </w:rPr>
        <w:t xml:space="preserve">policy system does not necessarily exclude </w:t>
      </w:r>
      <w:r w:rsidR="00F25696">
        <w:rPr>
          <w:lang w:val="en-US"/>
        </w:rPr>
        <w:t>parliamentary</w:t>
      </w:r>
      <w:r w:rsidR="00882843">
        <w:rPr>
          <w:lang w:val="en-US"/>
        </w:rPr>
        <w:t xml:space="preserve"> influence through other means. Non-binding resolutions, </w:t>
      </w:r>
      <w:r w:rsidR="00F25696">
        <w:rPr>
          <w:lang w:val="en-US"/>
        </w:rPr>
        <w:t>parliamentary</w:t>
      </w:r>
      <w:r w:rsidR="00882843">
        <w:rPr>
          <w:lang w:val="en-US"/>
        </w:rPr>
        <w:t xml:space="preserve"> questions and hearings,</w:t>
      </w:r>
      <w:r>
        <w:rPr>
          <w:lang w:val="en-US"/>
        </w:rPr>
        <w:t xml:space="preserve"> as well as reports and interviews in</w:t>
      </w:r>
      <w:r w:rsidR="0014393F">
        <w:rPr>
          <w:lang w:val="en-US"/>
        </w:rPr>
        <w:t xml:space="preserve"> public media can all put pressure on government policies. Individual members of </w:t>
      </w:r>
      <w:r w:rsidR="001A05A0">
        <w:rPr>
          <w:lang w:val="en-US"/>
        </w:rPr>
        <w:t>Parliament</w:t>
      </w:r>
      <w:r w:rsidR="0014393F">
        <w:rPr>
          <w:lang w:val="en-US"/>
        </w:rPr>
        <w:t xml:space="preserve"> can also build up expertise and a network of their own, for example within the cabinets or through influential stakeholders, that allows them to exert some control over the Belgian position. </w:t>
      </w:r>
      <w:r w:rsidR="006160D1">
        <w:rPr>
          <w:lang w:val="en-US"/>
        </w:rPr>
        <w:t xml:space="preserve">The </w:t>
      </w:r>
      <w:r w:rsidR="001A05A0">
        <w:rPr>
          <w:lang w:val="en-US"/>
        </w:rPr>
        <w:t>Parliament</w:t>
      </w:r>
      <w:r w:rsidR="006160D1">
        <w:rPr>
          <w:lang w:val="en-US"/>
        </w:rPr>
        <w:t xml:space="preserve"> can also serve as a ‘</w:t>
      </w:r>
      <w:r w:rsidR="00C5793B">
        <w:rPr>
          <w:lang w:val="en-US"/>
        </w:rPr>
        <w:t xml:space="preserve">bullhorn’ </w:t>
      </w:r>
      <w:r w:rsidR="006160D1">
        <w:rPr>
          <w:lang w:val="en-US"/>
        </w:rPr>
        <w:t xml:space="preserve">or intermediary </w:t>
      </w:r>
      <w:r w:rsidR="00C5793B">
        <w:rPr>
          <w:lang w:val="en-US"/>
        </w:rPr>
        <w:t xml:space="preserve">for </w:t>
      </w:r>
      <w:r w:rsidR="006160D1">
        <w:rPr>
          <w:lang w:val="en-US"/>
        </w:rPr>
        <w:t>societal (or interest</w:t>
      </w:r>
      <w:r w:rsidR="00202EA0">
        <w:rPr>
          <w:lang w:val="en-US"/>
        </w:rPr>
        <w:t xml:space="preserve"> </w:t>
      </w:r>
      <w:r w:rsidR="006160D1">
        <w:rPr>
          <w:lang w:val="en-US"/>
        </w:rPr>
        <w:t>group) demands.</w:t>
      </w:r>
    </w:p>
    <w:p w14:paraId="0975A754" w14:textId="77777777" w:rsidR="00C80241" w:rsidRDefault="00C80241" w:rsidP="009074F5">
      <w:pPr>
        <w:spacing w:line="276" w:lineRule="auto"/>
        <w:jc w:val="both"/>
        <w:rPr>
          <w:lang w:val="en-US"/>
        </w:rPr>
      </w:pPr>
    </w:p>
    <w:p w14:paraId="6172231B" w14:textId="154735C1" w:rsidR="00536012" w:rsidRPr="00831DE4" w:rsidRDefault="00202EA0" w:rsidP="00FE4E19">
      <w:pPr>
        <w:spacing w:line="276" w:lineRule="auto"/>
        <w:rPr>
          <w:lang w:val="en-US"/>
        </w:rPr>
      </w:pPr>
      <w:r>
        <w:rPr>
          <w:lang w:val="en-US"/>
        </w:rPr>
        <w:t>On the basis of interviews with MPs as well as NGOs and trade officials, it seems that</w:t>
      </w:r>
      <w:r w:rsidR="00C80241">
        <w:rPr>
          <w:lang w:val="en-US"/>
        </w:rPr>
        <w:t xml:space="preserve"> the </w:t>
      </w:r>
      <w:r w:rsidR="001A05A0">
        <w:rPr>
          <w:lang w:val="en-US"/>
        </w:rPr>
        <w:t>Parliament</w:t>
      </w:r>
      <w:r w:rsidR="00C80241">
        <w:rPr>
          <w:lang w:val="en-US"/>
        </w:rPr>
        <w:t xml:space="preserve"> has seldom attempted to play an autonomous role of much importance</w:t>
      </w:r>
      <w:r w:rsidR="003108AC">
        <w:rPr>
          <w:lang w:val="en-US"/>
        </w:rPr>
        <w:t xml:space="preserve">. </w:t>
      </w:r>
      <w:r w:rsidR="004B57C9">
        <w:rPr>
          <w:lang w:val="en-US"/>
        </w:rPr>
        <w:t>A</w:t>
      </w:r>
      <w:r w:rsidR="00F7539E">
        <w:rPr>
          <w:lang w:val="en-US"/>
        </w:rPr>
        <w:t xml:space="preserve">s we will show, this </w:t>
      </w:r>
      <w:r w:rsidR="0002761C">
        <w:rPr>
          <w:lang w:val="en-US"/>
        </w:rPr>
        <w:t xml:space="preserve">has become less true in recent years. </w:t>
      </w:r>
      <w:r w:rsidR="00F7539E">
        <w:rPr>
          <w:lang w:val="en-US"/>
        </w:rPr>
        <w:t xml:space="preserve"> </w:t>
      </w:r>
    </w:p>
    <w:p w14:paraId="72B99F44" w14:textId="77777777" w:rsidR="00536012" w:rsidRPr="00831DE4" w:rsidRDefault="00536012" w:rsidP="00A23D95">
      <w:pPr>
        <w:rPr>
          <w:lang w:val="en-US"/>
        </w:rPr>
      </w:pPr>
    </w:p>
    <w:p w14:paraId="2EF21EE3" w14:textId="57D80C60" w:rsidR="00B9547D" w:rsidRDefault="00536012" w:rsidP="009074F5">
      <w:pPr>
        <w:pStyle w:val="Kop3"/>
        <w:spacing w:line="276" w:lineRule="auto"/>
        <w:rPr>
          <w:lang w:val="en-US"/>
        </w:rPr>
      </w:pPr>
      <w:r>
        <w:rPr>
          <w:lang w:val="en-US"/>
        </w:rPr>
        <w:t xml:space="preserve">3.2.1 </w:t>
      </w:r>
      <w:r w:rsidR="00B9547D">
        <w:rPr>
          <w:lang w:val="en-US"/>
        </w:rPr>
        <w:t xml:space="preserve">Some Data: </w:t>
      </w:r>
      <w:r w:rsidR="00F25696">
        <w:rPr>
          <w:lang w:val="en-US"/>
        </w:rPr>
        <w:t>parliamentary</w:t>
      </w:r>
      <w:r w:rsidR="00B9547D">
        <w:rPr>
          <w:lang w:val="en-US"/>
        </w:rPr>
        <w:t xml:space="preserve"> Scrutiny of Trade Issues</w:t>
      </w:r>
    </w:p>
    <w:p w14:paraId="749CD0BC" w14:textId="77777777" w:rsidR="002B2E49" w:rsidRDefault="002B2E49" w:rsidP="009074F5">
      <w:pPr>
        <w:spacing w:line="276" w:lineRule="auto"/>
        <w:jc w:val="both"/>
        <w:rPr>
          <w:i/>
          <w:u w:val="single"/>
          <w:lang w:val="en-US"/>
        </w:rPr>
      </w:pPr>
    </w:p>
    <w:p w14:paraId="766A8C94" w14:textId="6A96219E" w:rsidR="00B9547D" w:rsidRDefault="005771F0" w:rsidP="009074F5">
      <w:pPr>
        <w:spacing w:line="276" w:lineRule="auto"/>
        <w:jc w:val="both"/>
        <w:rPr>
          <w:lang w:val="en-US"/>
        </w:rPr>
      </w:pPr>
      <w:r>
        <w:rPr>
          <w:lang w:val="en-US"/>
        </w:rPr>
        <w:t xml:space="preserve">Using the search engines from the Walloon, Flemish and Federal </w:t>
      </w:r>
      <w:r w:rsidR="00FD2FFF">
        <w:rPr>
          <w:lang w:val="en-US"/>
        </w:rPr>
        <w:t>Parliament</w:t>
      </w:r>
      <w:r>
        <w:rPr>
          <w:lang w:val="en-US"/>
        </w:rPr>
        <w:t>s</w:t>
      </w:r>
      <w:r w:rsidR="00BA7FCD">
        <w:rPr>
          <w:rStyle w:val="Voetnootmarkering"/>
          <w:lang w:val="en-US"/>
        </w:rPr>
        <w:footnoteReference w:id="7"/>
      </w:r>
      <w:r>
        <w:rPr>
          <w:lang w:val="en-US"/>
        </w:rPr>
        <w:t>, we have constructed a database of all trade-related questions</w:t>
      </w:r>
      <w:r w:rsidR="00BA7FCD">
        <w:rPr>
          <w:rStyle w:val="Voetnootmarkering"/>
          <w:lang w:val="en-US"/>
        </w:rPr>
        <w:footnoteReference w:id="8"/>
      </w:r>
      <w:r>
        <w:rPr>
          <w:lang w:val="en-US"/>
        </w:rPr>
        <w:t xml:space="preserve"> (written and oral)</w:t>
      </w:r>
      <w:r>
        <w:rPr>
          <w:rStyle w:val="Voetnootmarkering"/>
          <w:lang w:val="en-US"/>
        </w:rPr>
        <w:footnoteReference w:id="9"/>
      </w:r>
      <w:r>
        <w:rPr>
          <w:lang w:val="en-US"/>
        </w:rPr>
        <w:t>.</w:t>
      </w:r>
      <w:r w:rsidR="00FD2FFF">
        <w:rPr>
          <w:lang w:val="en-US"/>
        </w:rPr>
        <w:t xml:space="preserve"> While activity on trade broadly defined was present also before 2009, especially in the sub-federal parliaments these were concentrated on issues such as export promotion, trade performance of regional companies or weapons export. In the figures below, we exclude these topics and concentrate on activity related to ‘trade politics’ </w:t>
      </w:r>
      <w:proofErr w:type="spellStart"/>
      <w:r w:rsidR="00FD2FFF" w:rsidRPr="00FD2FFF">
        <w:rPr>
          <w:i/>
          <w:lang w:val="en-US"/>
        </w:rPr>
        <w:t>strictu</w:t>
      </w:r>
      <w:proofErr w:type="spellEnd"/>
      <w:r w:rsidR="00FD2FFF" w:rsidRPr="00FD2FFF">
        <w:rPr>
          <w:i/>
          <w:lang w:val="en-US"/>
        </w:rPr>
        <w:t xml:space="preserve"> </w:t>
      </w:r>
      <w:proofErr w:type="spellStart"/>
      <w:r w:rsidR="00FD2FFF" w:rsidRPr="00FD2FFF">
        <w:rPr>
          <w:i/>
          <w:lang w:val="en-US"/>
        </w:rPr>
        <w:t>sensu</w:t>
      </w:r>
      <w:proofErr w:type="spellEnd"/>
      <w:r w:rsidR="00DA7F67">
        <w:rPr>
          <w:rStyle w:val="Voetnootmarkering"/>
          <w:i/>
          <w:lang w:val="en-US"/>
        </w:rPr>
        <w:footnoteReference w:id="10"/>
      </w:r>
      <w:r w:rsidR="00FD2FFF">
        <w:rPr>
          <w:lang w:val="en-US"/>
        </w:rPr>
        <w:t>.</w:t>
      </w:r>
      <w:r>
        <w:rPr>
          <w:lang w:val="en-US"/>
        </w:rPr>
        <w:t xml:space="preserve"> </w:t>
      </w:r>
      <w:r w:rsidR="00035730">
        <w:rPr>
          <w:lang w:val="en-US"/>
        </w:rPr>
        <w:t>As can be seen from Figure 1</w:t>
      </w:r>
      <w:r w:rsidR="00B9547D" w:rsidRPr="00202EA0">
        <w:rPr>
          <w:lang w:val="en-US"/>
        </w:rPr>
        <w:t>,</w:t>
      </w:r>
      <w:r w:rsidR="00B9547D">
        <w:rPr>
          <w:lang w:val="en-US"/>
        </w:rPr>
        <w:t xml:space="preserve"> in all three the attention for trade issues</w:t>
      </w:r>
      <w:r w:rsidR="00FD2FFF">
        <w:rPr>
          <w:lang w:val="en-US"/>
        </w:rPr>
        <w:t xml:space="preserve"> strictly defined</w:t>
      </w:r>
      <w:r w:rsidR="00B9547D">
        <w:rPr>
          <w:lang w:val="en-US"/>
        </w:rPr>
        <w:t xml:space="preserve"> has ge</w:t>
      </w:r>
      <w:r w:rsidR="00CA7E7B">
        <w:rPr>
          <w:lang w:val="en-US"/>
        </w:rPr>
        <w:t xml:space="preserve">nerally been low but has </w:t>
      </w:r>
      <w:r w:rsidR="00035730">
        <w:rPr>
          <w:lang w:val="en-US"/>
        </w:rPr>
        <w:t>increased enormously sin</w:t>
      </w:r>
      <w:r w:rsidR="00FD2FFF">
        <w:rPr>
          <w:lang w:val="en-US"/>
        </w:rPr>
        <w:t>ce 2013</w:t>
      </w:r>
      <w:r w:rsidR="00CA7E7B">
        <w:rPr>
          <w:lang w:val="en-US"/>
        </w:rPr>
        <w:t xml:space="preserve">. </w:t>
      </w:r>
    </w:p>
    <w:p w14:paraId="175043E4" w14:textId="41E89687" w:rsidR="00B9547D" w:rsidRDefault="00B9547D" w:rsidP="009074F5">
      <w:pPr>
        <w:spacing w:line="276" w:lineRule="auto"/>
        <w:jc w:val="both"/>
        <w:rPr>
          <w:b/>
          <w:i/>
          <w:lang w:val="en-US"/>
        </w:rPr>
      </w:pPr>
    </w:p>
    <w:p w14:paraId="155942FC" w14:textId="77777777" w:rsidR="00035730" w:rsidRPr="00831DE4" w:rsidRDefault="00035730" w:rsidP="009074F5">
      <w:pPr>
        <w:spacing w:line="276" w:lineRule="auto"/>
        <w:jc w:val="center"/>
        <w:rPr>
          <w:lang w:val="en-US"/>
        </w:rPr>
      </w:pPr>
      <w:r w:rsidRPr="00035730">
        <w:rPr>
          <w:noProof/>
          <w:lang w:val="en-US"/>
        </w:rPr>
        <w:t xml:space="preserve"> </w:t>
      </w:r>
    </w:p>
    <w:p w14:paraId="1C6B7944" w14:textId="71FAA6F5" w:rsidR="00035730" w:rsidRPr="00831DE4" w:rsidRDefault="00035730" w:rsidP="00035730">
      <w:pPr>
        <w:pStyle w:val="Bijschrift"/>
        <w:keepNext/>
        <w:jc w:val="center"/>
        <w:rPr>
          <w:lang w:val="en-US"/>
        </w:rPr>
      </w:pPr>
      <w:r w:rsidRPr="00831DE4">
        <w:rPr>
          <w:lang w:val="en-US"/>
        </w:rPr>
        <w:lastRenderedPageBreak/>
        <w:t xml:space="preserve">Figure </w:t>
      </w:r>
      <w:r>
        <w:fldChar w:fldCharType="begin"/>
      </w:r>
      <w:r w:rsidRPr="00831DE4">
        <w:rPr>
          <w:lang w:val="en-US"/>
        </w:rPr>
        <w:instrText xml:space="preserve"> SEQ Figure \* ARABIC </w:instrText>
      </w:r>
      <w:r>
        <w:fldChar w:fldCharType="separate"/>
      </w:r>
      <w:r w:rsidR="00706AF8">
        <w:rPr>
          <w:noProof/>
          <w:lang w:val="en-US"/>
        </w:rPr>
        <w:t>1</w:t>
      </w:r>
      <w:r>
        <w:fldChar w:fldCharType="end"/>
      </w:r>
      <w:r w:rsidRPr="00831DE4">
        <w:rPr>
          <w:lang w:val="en-US"/>
        </w:rPr>
        <w:t xml:space="preserve"> Activity on trade in the Belgian Federal, Flemish and Walloon Parliaments</w:t>
      </w:r>
    </w:p>
    <w:p w14:paraId="3C249C7C" w14:textId="52823331" w:rsidR="000244AE" w:rsidRDefault="00132CDE" w:rsidP="009074F5">
      <w:pPr>
        <w:spacing w:line="276" w:lineRule="auto"/>
        <w:jc w:val="center"/>
        <w:rPr>
          <w:b/>
          <w:i/>
          <w:lang w:val="en-US"/>
        </w:rPr>
      </w:pPr>
      <w:r>
        <w:rPr>
          <w:b/>
          <w:i/>
          <w:noProof/>
          <w:lang w:val="en-US"/>
        </w:rPr>
        <w:drawing>
          <wp:inline distT="0" distB="0" distL="0" distR="0" wp14:anchorId="214626F2" wp14:editId="45951EF5">
            <wp:extent cx="3841115" cy="2529840"/>
            <wp:effectExtent l="0" t="0" r="6985" b="381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41115" cy="2529840"/>
                    </a:xfrm>
                    <a:prstGeom prst="rect">
                      <a:avLst/>
                    </a:prstGeom>
                    <a:noFill/>
                  </pic:spPr>
                </pic:pic>
              </a:graphicData>
            </a:graphic>
          </wp:inline>
        </w:drawing>
      </w:r>
    </w:p>
    <w:p w14:paraId="4D046F02" w14:textId="405C3793" w:rsidR="00C337D7" w:rsidRDefault="00C337D7" w:rsidP="009074F5">
      <w:pPr>
        <w:spacing w:line="276" w:lineRule="auto"/>
        <w:jc w:val="both"/>
        <w:rPr>
          <w:b/>
          <w:i/>
          <w:lang w:val="en-US"/>
        </w:rPr>
      </w:pPr>
    </w:p>
    <w:p w14:paraId="18F5B3A7" w14:textId="74CA8E34" w:rsidR="00FD2FFF" w:rsidRDefault="00CA7E7B" w:rsidP="00FD2FFF">
      <w:pPr>
        <w:spacing w:line="276" w:lineRule="auto"/>
        <w:jc w:val="both"/>
        <w:rPr>
          <w:lang w:val="en-US"/>
        </w:rPr>
      </w:pPr>
      <w:r w:rsidRPr="00CA7E7B">
        <w:rPr>
          <w:lang w:val="en-US"/>
        </w:rPr>
        <w:t xml:space="preserve">In the </w:t>
      </w:r>
      <w:r w:rsidRPr="00FD2FFF">
        <w:rPr>
          <w:lang w:val="en-US"/>
        </w:rPr>
        <w:t xml:space="preserve">federal </w:t>
      </w:r>
      <w:r w:rsidR="00FD2FFF">
        <w:rPr>
          <w:lang w:val="en-US"/>
        </w:rPr>
        <w:t>Parliament</w:t>
      </w:r>
      <w:r w:rsidRPr="00CA7E7B">
        <w:rPr>
          <w:lang w:val="en-US"/>
        </w:rPr>
        <w:t>, the at</w:t>
      </w:r>
      <w:r w:rsidR="00FE4E19">
        <w:rPr>
          <w:lang w:val="en-US"/>
        </w:rPr>
        <w:t>tention paid to trade issues had</w:t>
      </w:r>
      <w:r w:rsidRPr="00CA7E7B">
        <w:rPr>
          <w:lang w:val="en-US"/>
        </w:rPr>
        <w:t xml:space="preserve"> generally been low, with </w:t>
      </w:r>
      <w:r w:rsidR="00FD2FFF">
        <w:rPr>
          <w:lang w:val="en-US"/>
        </w:rPr>
        <w:t>a peak</w:t>
      </w:r>
      <w:r w:rsidRPr="00CA7E7B">
        <w:rPr>
          <w:lang w:val="en-US"/>
        </w:rPr>
        <w:t xml:space="preserve"> in interventions in 2005 (related to textiles and the Doha round</w:t>
      </w:r>
      <w:r w:rsidR="00FD2FFF">
        <w:rPr>
          <w:lang w:val="en-US"/>
        </w:rPr>
        <w:t>). The increase since 2012</w:t>
      </w:r>
      <w:r w:rsidRPr="00CA7E7B">
        <w:rPr>
          <w:lang w:val="en-US"/>
        </w:rPr>
        <w:t xml:space="preserve"> is unprecedente</w:t>
      </w:r>
      <w:r w:rsidR="00FD2FFF">
        <w:rPr>
          <w:lang w:val="en-US"/>
        </w:rPr>
        <w:t>d.</w:t>
      </w:r>
      <w:r>
        <w:rPr>
          <w:lang w:val="en-US"/>
        </w:rPr>
        <w:t xml:space="preserve"> </w:t>
      </w:r>
      <w:r w:rsidRPr="00CA7E7B">
        <w:rPr>
          <w:lang w:val="en-US"/>
        </w:rPr>
        <w:t>This dynamic is not wholly attributable to the i</w:t>
      </w:r>
      <w:r w:rsidR="00FE4E19">
        <w:rPr>
          <w:lang w:val="en-US"/>
        </w:rPr>
        <w:t xml:space="preserve">ncreasing zeal of particular </w:t>
      </w:r>
      <w:proofErr w:type="gramStart"/>
      <w:r w:rsidR="00FE4E19">
        <w:rPr>
          <w:lang w:val="en-US"/>
        </w:rPr>
        <w:t>MP</w:t>
      </w:r>
      <w:r w:rsidRPr="00CA7E7B">
        <w:rPr>
          <w:lang w:val="en-US"/>
        </w:rPr>
        <w:t>s,</w:t>
      </w:r>
      <w:proofErr w:type="gramEnd"/>
      <w:r w:rsidRPr="00CA7E7B">
        <w:rPr>
          <w:lang w:val="en-US"/>
        </w:rPr>
        <w:t xml:space="preserve"> it is also driven by an increase in the </w:t>
      </w:r>
      <w:r w:rsidR="00E84721">
        <w:rPr>
          <w:lang w:val="en-US"/>
        </w:rPr>
        <w:t>number</w:t>
      </w:r>
      <w:r w:rsidR="00E84721" w:rsidRPr="00CA7E7B">
        <w:rPr>
          <w:lang w:val="en-US"/>
        </w:rPr>
        <w:t xml:space="preserve"> </w:t>
      </w:r>
      <w:r w:rsidR="00FE4E19">
        <w:rPr>
          <w:lang w:val="en-US"/>
        </w:rPr>
        <w:t>of MP</w:t>
      </w:r>
      <w:r w:rsidRPr="00CA7E7B">
        <w:rPr>
          <w:lang w:val="en-US"/>
        </w:rPr>
        <w:t xml:space="preserve">s that are active in this theme. In the </w:t>
      </w:r>
      <w:r w:rsidRPr="00FD2FFF">
        <w:rPr>
          <w:lang w:val="en-US"/>
        </w:rPr>
        <w:t xml:space="preserve">Flemish </w:t>
      </w:r>
      <w:r w:rsidR="00FD2FFF">
        <w:rPr>
          <w:lang w:val="en-US"/>
        </w:rPr>
        <w:t>Parliament</w:t>
      </w:r>
      <w:r w:rsidRPr="00CA7E7B">
        <w:rPr>
          <w:lang w:val="en-US"/>
        </w:rPr>
        <w:t xml:space="preserve">, </w:t>
      </w:r>
      <w:r w:rsidRPr="00D52CCB">
        <w:rPr>
          <w:lang w:val="en-US"/>
        </w:rPr>
        <w:t>activity related to trade issues</w:t>
      </w:r>
      <w:r w:rsidRPr="00CA7E7B">
        <w:rPr>
          <w:lang w:val="en-US"/>
        </w:rPr>
        <w:t xml:space="preserve"> has be</w:t>
      </w:r>
      <w:r w:rsidR="00FD2FFF">
        <w:rPr>
          <w:lang w:val="en-US"/>
        </w:rPr>
        <w:t>en slowly increasing after 2009</w:t>
      </w:r>
      <w:r w:rsidR="00663FFD">
        <w:rPr>
          <w:lang w:val="en-US"/>
        </w:rPr>
        <w:t>.</w:t>
      </w:r>
      <w:r w:rsidR="002B2E49">
        <w:rPr>
          <w:lang w:val="en-US"/>
        </w:rPr>
        <w:t xml:space="preserve"> </w:t>
      </w:r>
      <w:r w:rsidR="00A72E42">
        <w:rPr>
          <w:lang w:val="en-US"/>
        </w:rPr>
        <w:t>Just like at the federal level</w:t>
      </w:r>
      <w:r w:rsidR="002B2E49" w:rsidRPr="00CA7E7B">
        <w:rPr>
          <w:lang w:val="en-US"/>
        </w:rPr>
        <w:t>, this</w:t>
      </w:r>
      <w:r w:rsidR="00FD2FFF">
        <w:rPr>
          <w:lang w:val="en-US"/>
        </w:rPr>
        <w:t xml:space="preserve"> growing</w:t>
      </w:r>
      <w:r w:rsidR="002B2E49" w:rsidRPr="00CA7E7B">
        <w:rPr>
          <w:lang w:val="en-US"/>
        </w:rPr>
        <w:t xml:space="preserve"> activity </w:t>
      </w:r>
      <w:r w:rsidR="00FD2FFF">
        <w:rPr>
          <w:lang w:val="en-US"/>
        </w:rPr>
        <w:t>is accompanied by an increasing number of</w:t>
      </w:r>
      <w:r w:rsidR="002B2E49" w:rsidRPr="00CA7E7B">
        <w:rPr>
          <w:lang w:val="en-US"/>
        </w:rPr>
        <w:t xml:space="preserve"> active MPs</w:t>
      </w:r>
      <w:r w:rsidRPr="00CA7E7B">
        <w:rPr>
          <w:lang w:val="en-US"/>
        </w:rPr>
        <w:t xml:space="preserve">. In the </w:t>
      </w:r>
      <w:r w:rsidRPr="00FD2FFF">
        <w:rPr>
          <w:lang w:val="en-US"/>
        </w:rPr>
        <w:t xml:space="preserve">Walloon </w:t>
      </w:r>
      <w:r w:rsidR="00FD2FFF">
        <w:rPr>
          <w:lang w:val="en-US"/>
        </w:rPr>
        <w:t>Parliament</w:t>
      </w:r>
      <w:r w:rsidRPr="00CA7E7B">
        <w:rPr>
          <w:lang w:val="en-US"/>
        </w:rPr>
        <w:t>, as in the other ones, there was a</w:t>
      </w:r>
      <w:r w:rsidRPr="00CA7E7B">
        <w:rPr>
          <w:b/>
          <w:lang w:val="en-US"/>
        </w:rPr>
        <w:t xml:space="preserve"> </w:t>
      </w:r>
      <w:r w:rsidRPr="00CA7E7B">
        <w:rPr>
          <w:lang w:val="en-US"/>
        </w:rPr>
        <w:t xml:space="preserve">steady </w:t>
      </w:r>
      <w:r w:rsidR="00FD2FFF">
        <w:rPr>
          <w:lang w:val="en-US"/>
        </w:rPr>
        <w:t>increase in attention</w:t>
      </w:r>
      <w:r w:rsidR="00BA7FCD">
        <w:rPr>
          <w:lang w:val="en-US"/>
        </w:rPr>
        <w:t>, especially</w:t>
      </w:r>
      <w:r w:rsidR="00FD2FFF">
        <w:rPr>
          <w:lang w:val="en-US"/>
        </w:rPr>
        <w:t xml:space="preserve"> after 2013</w:t>
      </w:r>
      <w:r w:rsidRPr="00CA7E7B">
        <w:rPr>
          <w:lang w:val="en-US"/>
        </w:rPr>
        <w:t>. Again this has been accompani</w:t>
      </w:r>
      <w:r>
        <w:rPr>
          <w:lang w:val="en-US"/>
        </w:rPr>
        <w:t>e</w:t>
      </w:r>
      <w:r w:rsidRPr="00CA7E7B">
        <w:rPr>
          <w:lang w:val="en-US"/>
        </w:rPr>
        <w:t xml:space="preserve">d by a rise in the amount of active MPs. </w:t>
      </w:r>
    </w:p>
    <w:p w14:paraId="1BC42201" w14:textId="77777777" w:rsidR="00FD2FFF" w:rsidRDefault="00FD2FFF" w:rsidP="00FD2FFF">
      <w:pPr>
        <w:spacing w:line="276" w:lineRule="auto"/>
        <w:jc w:val="both"/>
        <w:rPr>
          <w:lang w:val="en-US"/>
        </w:rPr>
      </w:pPr>
    </w:p>
    <w:p w14:paraId="222ED239" w14:textId="77777777" w:rsidR="00BA7FCD" w:rsidRDefault="00C224AB" w:rsidP="00FD2FFF">
      <w:pPr>
        <w:spacing w:line="276" w:lineRule="auto"/>
        <w:jc w:val="both"/>
        <w:rPr>
          <w:lang w:val="en-US"/>
        </w:rPr>
      </w:pPr>
      <w:r>
        <w:rPr>
          <w:lang w:val="en-US"/>
        </w:rPr>
        <w:t xml:space="preserve">The bulk of the extra trade activity has been focused on EU free trade agreements, and within this category on TTIP and CETA in particular. </w:t>
      </w:r>
      <w:r w:rsidR="00BA7FCD">
        <w:rPr>
          <w:lang w:val="en-US"/>
        </w:rPr>
        <w:t>Figure 2</w:t>
      </w:r>
      <w:r>
        <w:rPr>
          <w:lang w:val="en-US"/>
        </w:rPr>
        <w:t xml:space="preserve"> is especially interesting for the sequence of the growing interest that it highlights. This increase started in 2013 with activity on TTIP in the Federal Parliament. In 2015, debate on TTIP was still by far the most important category of trade-related activities in </w:t>
      </w:r>
      <w:r w:rsidR="00BA7FCD">
        <w:rPr>
          <w:lang w:val="en-US"/>
        </w:rPr>
        <w:t>the Federal and Flemish</w:t>
      </w:r>
      <w:r>
        <w:rPr>
          <w:lang w:val="en-US"/>
        </w:rPr>
        <w:t xml:space="preserve"> Parliaments</w:t>
      </w:r>
      <w:r w:rsidR="00BB12A2">
        <w:rPr>
          <w:lang w:val="en-US"/>
        </w:rPr>
        <w:t xml:space="preserve">, </w:t>
      </w:r>
      <w:r w:rsidR="00BA7FCD">
        <w:rPr>
          <w:lang w:val="en-US"/>
        </w:rPr>
        <w:t>while</w:t>
      </w:r>
      <w:r w:rsidR="00BB12A2">
        <w:rPr>
          <w:lang w:val="en-US"/>
        </w:rPr>
        <w:t xml:space="preserve"> in </w:t>
      </w:r>
      <w:r w:rsidR="00BB12A2" w:rsidRPr="00BB12A2">
        <w:rPr>
          <w:lang w:val="en-US"/>
        </w:rPr>
        <w:t>Wallonia</w:t>
      </w:r>
      <w:r w:rsidR="00BB12A2">
        <w:rPr>
          <w:lang w:val="en-US"/>
        </w:rPr>
        <w:t xml:space="preserve"> activity on CETA had already overtaken interest in TTIP</w:t>
      </w:r>
      <w:r>
        <w:rPr>
          <w:lang w:val="en-US"/>
        </w:rPr>
        <w:t>.</w:t>
      </w:r>
      <w:r w:rsidR="00BB12A2">
        <w:rPr>
          <w:lang w:val="en-US"/>
        </w:rPr>
        <w:t xml:space="preserve"> In 2016, finally, CETA was the core trade occupation in all three Parliaments. Also remarkable is that the attention for TTIP and CETA has also led to a</w:t>
      </w:r>
      <w:r w:rsidR="00BA7FCD">
        <w:rPr>
          <w:lang w:val="en-US"/>
        </w:rPr>
        <w:t xml:space="preserve"> very recent</w:t>
      </w:r>
      <w:r w:rsidR="00BB12A2">
        <w:rPr>
          <w:lang w:val="en-US"/>
        </w:rPr>
        <w:t xml:space="preserve"> significant increase in consideration for other FTAs in all three Parliaments. Hence, we can conclude that activity on EU trade policy in Belgian Parliaments has increased since 2013, starting with attention for TTIP, </w:t>
      </w:r>
      <w:r w:rsidR="00BA7FCD">
        <w:rPr>
          <w:lang w:val="en-US"/>
        </w:rPr>
        <w:t>spilling over into</w:t>
      </w:r>
      <w:r w:rsidR="00BB12A2">
        <w:rPr>
          <w:lang w:val="en-US"/>
        </w:rPr>
        <w:t xml:space="preserve"> much commotion around CETA and resulting, in the final year of our analysis, in increased devotion to other trade agreements as well. In the next sections, we look for answer for this boost in activity and the sequence of its components.</w:t>
      </w:r>
    </w:p>
    <w:p w14:paraId="577442AD" w14:textId="79439358" w:rsidR="00BA7FCD" w:rsidRDefault="00BB12A2" w:rsidP="00FD2FFF">
      <w:pPr>
        <w:spacing w:line="276" w:lineRule="auto"/>
        <w:jc w:val="both"/>
        <w:rPr>
          <w:lang w:val="en-US"/>
        </w:rPr>
        <w:sectPr w:rsidR="00BA7FCD" w:rsidSect="00525A17">
          <w:pgSz w:w="11900" w:h="16840"/>
          <w:pgMar w:top="1417" w:right="1417" w:bottom="1417" w:left="1417" w:header="708" w:footer="708" w:gutter="0"/>
          <w:cols w:space="708"/>
          <w:docGrid w:linePitch="360"/>
        </w:sectPr>
      </w:pPr>
      <w:r>
        <w:rPr>
          <w:lang w:val="en-US"/>
        </w:rPr>
        <w:t xml:space="preserve"> </w:t>
      </w:r>
      <w:r w:rsidR="00C224AB">
        <w:rPr>
          <w:lang w:val="en-US"/>
        </w:rPr>
        <w:t xml:space="preserve"> </w:t>
      </w:r>
    </w:p>
    <w:p w14:paraId="4304E4C9" w14:textId="37BFE300" w:rsidR="00C224AB" w:rsidRDefault="00C224AB" w:rsidP="00FD2FFF">
      <w:pPr>
        <w:spacing w:line="276" w:lineRule="auto"/>
        <w:jc w:val="both"/>
        <w:rPr>
          <w:lang w:val="en-US"/>
        </w:rPr>
      </w:pPr>
    </w:p>
    <w:p w14:paraId="5928B2F0" w14:textId="77777777" w:rsidR="00663FFD" w:rsidRDefault="00663FFD" w:rsidP="00FD2FFF">
      <w:pPr>
        <w:spacing w:line="276" w:lineRule="auto"/>
        <w:jc w:val="both"/>
        <w:rPr>
          <w:lang w:val="en-US"/>
        </w:rPr>
      </w:pPr>
    </w:p>
    <w:p w14:paraId="496EE158" w14:textId="3D62A325" w:rsidR="00C224AB" w:rsidRPr="00831DE4" w:rsidRDefault="00C224AB" w:rsidP="00C224AB">
      <w:pPr>
        <w:pStyle w:val="Bijschrift"/>
        <w:keepNext/>
        <w:jc w:val="center"/>
        <w:rPr>
          <w:lang w:val="en-US"/>
        </w:rPr>
      </w:pPr>
      <w:r w:rsidRPr="00831DE4">
        <w:rPr>
          <w:lang w:val="en-US"/>
        </w:rPr>
        <w:t xml:space="preserve">Figure </w:t>
      </w:r>
      <w:r>
        <w:fldChar w:fldCharType="begin"/>
      </w:r>
      <w:r w:rsidRPr="00831DE4">
        <w:rPr>
          <w:lang w:val="en-US"/>
        </w:rPr>
        <w:instrText xml:space="preserve"> SEQ Figure \* ARABIC </w:instrText>
      </w:r>
      <w:r>
        <w:fldChar w:fldCharType="separate"/>
      </w:r>
      <w:r w:rsidR="00706AF8">
        <w:rPr>
          <w:noProof/>
          <w:lang w:val="en-US"/>
        </w:rPr>
        <w:t>2</w:t>
      </w:r>
      <w:r>
        <w:fldChar w:fldCharType="end"/>
      </w:r>
      <w:proofErr w:type="gramStart"/>
      <w:r w:rsidRPr="00831DE4">
        <w:rPr>
          <w:lang w:val="en-US"/>
        </w:rPr>
        <w:t xml:space="preserve"> Activity</w:t>
      </w:r>
      <w:proofErr w:type="gramEnd"/>
      <w:r w:rsidRPr="00831DE4">
        <w:rPr>
          <w:lang w:val="en-US"/>
        </w:rPr>
        <w:t xml:space="preserve"> on CETA, TTIP and other FTAs</w:t>
      </w:r>
      <w:r w:rsidR="00BA7FCD">
        <w:rPr>
          <w:lang w:val="en-US"/>
        </w:rPr>
        <w:t xml:space="preserve"> in the </w:t>
      </w:r>
      <w:r w:rsidR="00D61777">
        <w:rPr>
          <w:lang w:val="en-US"/>
        </w:rPr>
        <w:t>Federal</w:t>
      </w:r>
      <w:r w:rsidR="00BA7FCD">
        <w:rPr>
          <w:lang w:val="en-US"/>
        </w:rPr>
        <w:t xml:space="preserve">, Walloon and </w:t>
      </w:r>
      <w:r w:rsidR="00D61777">
        <w:rPr>
          <w:lang w:val="en-US"/>
        </w:rPr>
        <w:t>Flemish</w:t>
      </w:r>
      <w:r w:rsidR="00BA7FCD">
        <w:rPr>
          <w:lang w:val="en-US"/>
        </w:rPr>
        <w:t xml:space="preserve"> Parliaments</w:t>
      </w:r>
    </w:p>
    <w:p w14:paraId="09658DC3" w14:textId="05D28CC4" w:rsidR="00663FFD" w:rsidRPr="00FD2FFF" w:rsidRDefault="00973DEA" w:rsidP="00C224AB">
      <w:pPr>
        <w:spacing w:line="276" w:lineRule="auto"/>
        <w:jc w:val="center"/>
        <w:rPr>
          <w:lang w:val="en-US"/>
        </w:rPr>
      </w:pPr>
      <w:r>
        <w:rPr>
          <w:noProof/>
          <w:lang w:val="en-US"/>
        </w:rPr>
        <w:drawing>
          <wp:inline distT="0" distB="0" distL="0" distR="0" wp14:anchorId="14C16C04" wp14:editId="338EB3FD">
            <wp:extent cx="8331200" cy="4622800"/>
            <wp:effectExtent l="0" t="0" r="12700" b="25400"/>
            <wp:docPr id="7" name="Grafiek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C71CE90" w14:textId="5BC56802" w:rsidR="00BA7FCD" w:rsidRDefault="00BA7FCD" w:rsidP="009074F5">
      <w:pPr>
        <w:pStyle w:val="Kop3"/>
        <w:spacing w:line="276" w:lineRule="auto"/>
        <w:rPr>
          <w:rFonts w:asciiTheme="minorHAnsi" w:eastAsiaTheme="minorEastAsia" w:hAnsiTheme="minorHAnsi" w:cstheme="minorBidi"/>
          <w:bCs w:val="0"/>
          <w:i w:val="0"/>
          <w:lang w:val="en-US"/>
        </w:rPr>
        <w:sectPr w:rsidR="00BA7FCD" w:rsidSect="00BA7FCD">
          <w:pgSz w:w="16840" w:h="11900" w:orient="landscape"/>
          <w:pgMar w:top="1417" w:right="1417" w:bottom="1417" w:left="1417" w:header="708" w:footer="708" w:gutter="0"/>
          <w:cols w:space="708"/>
          <w:docGrid w:linePitch="360"/>
        </w:sectPr>
      </w:pPr>
    </w:p>
    <w:p w14:paraId="4F48D3E6" w14:textId="0E4660C5" w:rsidR="00B9547D" w:rsidRDefault="005F17AE" w:rsidP="009074F5">
      <w:pPr>
        <w:pStyle w:val="Kop3"/>
        <w:spacing w:line="276" w:lineRule="auto"/>
        <w:rPr>
          <w:lang w:val="en-US"/>
        </w:rPr>
      </w:pPr>
      <w:r>
        <w:rPr>
          <w:lang w:val="en-US"/>
        </w:rPr>
        <w:lastRenderedPageBreak/>
        <w:t xml:space="preserve">3.2.2. </w:t>
      </w:r>
      <w:r w:rsidR="00B9547D" w:rsidRPr="00202EA0">
        <w:rPr>
          <w:lang w:val="en-US"/>
        </w:rPr>
        <w:t>Interviews</w:t>
      </w:r>
      <w:r>
        <w:rPr>
          <w:lang w:val="en-US"/>
        </w:rPr>
        <w:t xml:space="preserve"> and analysis of recent debates</w:t>
      </w:r>
    </w:p>
    <w:p w14:paraId="62BF4115" w14:textId="77777777" w:rsidR="006A4654" w:rsidRPr="00202EA0" w:rsidRDefault="006A4654" w:rsidP="009074F5">
      <w:pPr>
        <w:spacing w:line="276" w:lineRule="auto"/>
        <w:rPr>
          <w:lang w:val="en-US"/>
        </w:rPr>
      </w:pPr>
    </w:p>
    <w:p w14:paraId="2C0F54BF" w14:textId="099F5073" w:rsidR="006A4654" w:rsidRPr="00202EA0" w:rsidRDefault="006A4654" w:rsidP="009074F5">
      <w:pPr>
        <w:spacing w:line="276" w:lineRule="auto"/>
        <w:jc w:val="both"/>
        <w:rPr>
          <w:lang w:val="en-US"/>
        </w:rPr>
      </w:pPr>
      <w:r>
        <w:rPr>
          <w:lang w:val="en-US"/>
        </w:rPr>
        <w:t xml:space="preserve">Next to composing these general figures on the rough ‘quantitative’ trends in </w:t>
      </w:r>
      <w:r w:rsidR="00F25696">
        <w:rPr>
          <w:lang w:val="en-US"/>
        </w:rPr>
        <w:t>parliamentary</w:t>
      </w:r>
      <w:r>
        <w:rPr>
          <w:lang w:val="en-US"/>
        </w:rPr>
        <w:t xml:space="preserve"> scrutiny, we have also conducted a series of interviews with Flemish, Walloon and Federal MPs</w:t>
      </w:r>
      <w:r w:rsidR="00E36025">
        <w:rPr>
          <w:lang w:val="en-US"/>
        </w:rPr>
        <w:t xml:space="preserve"> to substantiate these findings</w:t>
      </w:r>
      <w:r w:rsidR="00CC197A">
        <w:rPr>
          <w:lang w:val="en-US"/>
        </w:rPr>
        <w:t xml:space="preserve">. </w:t>
      </w:r>
      <w:r w:rsidR="00BB12A2">
        <w:rPr>
          <w:lang w:val="en-US"/>
        </w:rPr>
        <w:t>In addition, we</w:t>
      </w:r>
      <w:r w:rsidR="00EB1CB7">
        <w:rPr>
          <w:lang w:val="en-US"/>
        </w:rPr>
        <w:t xml:space="preserve"> looked at the substance of </w:t>
      </w:r>
      <w:r w:rsidR="00F25696">
        <w:rPr>
          <w:lang w:val="en-US"/>
        </w:rPr>
        <w:t>parliamentary</w:t>
      </w:r>
      <w:r w:rsidR="00EB1CB7">
        <w:rPr>
          <w:lang w:val="en-US"/>
        </w:rPr>
        <w:t xml:space="preserve"> debates, hearings and resolutions, while using </w:t>
      </w:r>
      <w:proofErr w:type="spellStart"/>
      <w:r w:rsidR="00EB1CB7">
        <w:rPr>
          <w:lang w:val="en-US"/>
        </w:rPr>
        <w:t>GoPress</w:t>
      </w:r>
      <w:proofErr w:type="spellEnd"/>
      <w:r w:rsidR="00EB1CB7">
        <w:rPr>
          <w:lang w:val="en-US"/>
        </w:rPr>
        <w:t xml:space="preserve"> to perform a cursory analysis of the press’ coverage of recent events.  </w:t>
      </w:r>
    </w:p>
    <w:p w14:paraId="342542F0" w14:textId="77777777" w:rsidR="00B9547D" w:rsidRDefault="00B9547D" w:rsidP="009074F5">
      <w:pPr>
        <w:spacing w:line="276" w:lineRule="auto"/>
        <w:jc w:val="both"/>
        <w:rPr>
          <w:b/>
          <w:i/>
          <w:lang w:val="en-US"/>
        </w:rPr>
      </w:pPr>
    </w:p>
    <w:p w14:paraId="46EE9A59" w14:textId="44763CB0" w:rsidR="00D52CCB" w:rsidRDefault="00D52CCB" w:rsidP="009074F5">
      <w:pPr>
        <w:spacing w:line="276" w:lineRule="auto"/>
        <w:jc w:val="both"/>
        <w:rPr>
          <w:lang w:val="en-US"/>
        </w:rPr>
      </w:pPr>
      <w:r>
        <w:rPr>
          <w:lang w:val="en-US"/>
        </w:rPr>
        <w:t xml:space="preserve">First of all, our interviewees confirmed that </w:t>
      </w:r>
      <w:r w:rsidR="00F25696">
        <w:rPr>
          <w:lang w:val="en-US"/>
        </w:rPr>
        <w:t>parliamentary</w:t>
      </w:r>
      <w:r>
        <w:rPr>
          <w:lang w:val="en-US"/>
        </w:rPr>
        <w:t xml:space="preserve"> </w:t>
      </w:r>
      <w:r w:rsidRPr="00BB12A2">
        <w:rPr>
          <w:lang w:val="en-US"/>
        </w:rPr>
        <w:t>attention</w:t>
      </w:r>
      <w:r>
        <w:rPr>
          <w:lang w:val="en-US"/>
        </w:rPr>
        <w:t xml:space="preserve"> for trade policy has generally been very low, at least until TTIP, and that this had seldom been a divisive, partisan issue</w:t>
      </w:r>
      <w:r w:rsidR="00B0348F">
        <w:rPr>
          <w:lang w:val="en-US"/>
        </w:rPr>
        <w:t xml:space="preserve">. </w:t>
      </w:r>
      <w:r>
        <w:rPr>
          <w:lang w:val="en-US"/>
        </w:rPr>
        <w:t>This is true for all Parliaments.</w:t>
      </w:r>
      <w:r w:rsidRPr="00202EA0">
        <w:rPr>
          <w:lang w:val="en-US"/>
        </w:rPr>
        <w:t xml:space="preserve"> In the </w:t>
      </w:r>
      <w:r w:rsidRPr="001F108D">
        <w:rPr>
          <w:lang w:val="en-US"/>
        </w:rPr>
        <w:t xml:space="preserve">Flemish </w:t>
      </w:r>
      <w:r w:rsidR="00FD2FFF">
        <w:rPr>
          <w:lang w:val="en-US"/>
        </w:rPr>
        <w:t>Parliament</w:t>
      </w:r>
      <w:r>
        <w:rPr>
          <w:lang w:val="en-US"/>
        </w:rPr>
        <w:t xml:space="preserve">, for example, </w:t>
      </w:r>
      <w:r w:rsidR="009074F5">
        <w:rPr>
          <w:lang w:val="en-US"/>
        </w:rPr>
        <w:t>past</w:t>
      </w:r>
      <w:r w:rsidRPr="00202EA0">
        <w:rPr>
          <w:lang w:val="en-US"/>
        </w:rPr>
        <w:t xml:space="preserve"> discussion had often been limited to the economic missions undertaken by Belgium and the regions</w:t>
      </w:r>
      <w:r>
        <w:rPr>
          <w:lang w:val="en-US"/>
        </w:rPr>
        <w:t xml:space="preserve">. </w:t>
      </w:r>
      <w:r w:rsidRPr="00202EA0">
        <w:rPr>
          <w:lang w:val="en-US"/>
        </w:rPr>
        <w:t>With the exception of arms’ trade, there was seldom any discussion o</w:t>
      </w:r>
      <w:r w:rsidR="00B0348F">
        <w:rPr>
          <w:lang w:val="en-US"/>
        </w:rPr>
        <w:t>r</w:t>
      </w:r>
      <w:r w:rsidRPr="00202EA0">
        <w:rPr>
          <w:lang w:val="en-US"/>
        </w:rPr>
        <w:t xml:space="preserve"> larger debate </w:t>
      </w:r>
      <w:r w:rsidR="00B0348F">
        <w:rPr>
          <w:lang w:val="en-US"/>
        </w:rPr>
        <w:t>o</w:t>
      </w:r>
      <w:r w:rsidRPr="00202EA0">
        <w:rPr>
          <w:lang w:val="en-US"/>
        </w:rPr>
        <w:t>n trade policy, which also reflected the lack of real, politically salient cleavages among the parties</w:t>
      </w:r>
      <w:r w:rsidR="002C52DD">
        <w:rPr>
          <w:lang w:val="en-US"/>
        </w:rPr>
        <w:t xml:space="preserve"> (interviews 5, 6, 7)</w:t>
      </w:r>
      <w:r w:rsidRPr="00202EA0">
        <w:rPr>
          <w:lang w:val="en-US"/>
        </w:rPr>
        <w:t>.</w:t>
      </w:r>
      <w:r w:rsidR="00BB12A2">
        <w:rPr>
          <w:lang w:val="en-US"/>
        </w:rPr>
        <w:t xml:space="preserve"> </w:t>
      </w:r>
      <w:r>
        <w:rPr>
          <w:lang w:val="en-US"/>
        </w:rPr>
        <w:t xml:space="preserve">Asked for the percentage of their time spent on trade (in 2016, so after TTIP became a relatively big issue), several of our respondents estimated this was </w:t>
      </w:r>
      <w:r w:rsidR="00BB12A2">
        <w:rPr>
          <w:lang w:val="en-US"/>
        </w:rPr>
        <w:t xml:space="preserve">still </w:t>
      </w:r>
      <w:r>
        <w:rPr>
          <w:lang w:val="en-US"/>
        </w:rPr>
        <w:t xml:space="preserve">at most </w:t>
      </w:r>
      <w:r w:rsidR="00B0348F">
        <w:rPr>
          <w:lang w:val="en-US"/>
        </w:rPr>
        <w:t xml:space="preserve">about </w:t>
      </w:r>
      <w:r w:rsidR="008A583C">
        <w:rPr>
          <w:lang w:val="en-US"/>
        </w:rPr>
        <w:t>5-</w:t>
      </w:r>
      <w:r w:rsidR="00B0348F">
        <w:rPr>
          <w:lang w:val="en-US"/>
        </w:rPr>
        <w:t>10</w:t>
      </w:r>
      <w:r>
        <w:rPr>
          <w:lang w:val="en-US"/>
        </w:rPr>
        <w:t>%, while it was</w:t>
      </w:r>
      <w:r w:rsidR="00BB12A2">
        <w:rPr>
          <w:lang w:val="en-US"/>
        </w:rPr>
        <w:t xml:space="preserve"> even</w:t>
      </w:r>
      <w:r>
        <w:rPr>
          <w:lang w:val="en-US"/>
        </w:rPr>
        <w:t xml:space="preserve"> less in the past. This makes MPs dependent on the expertise (and agenda-setting) of outside players such as NGOs</w:t>
      </w:r>
      <w:r w:rsidR="00BB12A2">
        <w:rPr>
          <w:lang w:val="en-US"/>
        </w:rPr>
        <w:t xml:space="preserve"> (see infra)</w:t>
      </w:r>
      <w:r>
        <w:rPr>
          <w:lang w:val="en-US"/>
        </w:rPr>
        <w:t xml:space="preserve">. </w:t>
      </w:r>
    </w:p>
    <w:p w14:paraId="1081B44D" w14:textId="3FEB74DA" w:rsidR="00D52CCB" w:rsidRDefault="00D52CCB" w:rsidP="009074F5">
      <w:pPr>
        <w:spacing w:line="276" w:lineRule="auto"/>
        <w:jc w:val="both"/>
        <w:rPr>
          <w:lang w:val="en-US"/>
        </w:rPr>
      </w:pPr>
    </w:p>
    <w:p w14:paraId="24BAFDE7" w14:textId="19A4FAE6" w:rsidR="00407B9A" w:rsidRPr="001F108D" w:rsidRDefault="00D52CCB" w:rsidP="009074F5">
      <w:pPr>
        <w:spacing w:line="276" w:lineRule="auto"/>
        <w:jc w:val="both"/>
        <w:rPr>
          <w:lang w:val="en-US"/>
        </w:rPr>
      </w:pPr>
      <w:r>
        <w:rPr>
          <w:lang w:val="en-US"/>
        </w:rPr>
        <w:t>Secondly</w:t>
      </w:r>
      <w:r w:rsidR="00407B9A">
        <w:rPr>
          <w:lang w:val="en-US"/>
        </w:rPr>
        <w:t xml:space="preserve">, our interviewees confirmed that </w:t>
      </w:r>
      <w:r w:rsidR="00F25696">
        <w:rPr>
          <w:lang w:val="en-US"/>
        </w:rPr>
        <w:t>parliamentary</w:t>
      </w:r>
      <w:r w:rsidR="00407B9A">
        <w:rPr>
          <w:lang w:val="en-US"/>
        </w:rPr>
        <w:t xml:space="preserve"> </w:t>
      </w:r>
      <w:r w:rsidR="00407B9A" w:rsidRPr="00A61AB0">
        <w:rPr>
          <w:lang w:val="en-US"/>
        </w:rPr>
        <w:t>ratification</w:t>
      </w:r>
      <w:r w:rsidR="00407B9A">
        <w:rPr>
          <w:lang w:val="en-US"/>
        </w:rPr>
        <w:t xml:space="preserve"> has almost always been a pro-forma </w:t>
      </w:r>
      <w:r w:rsidR="00B0348F">
        <w:rPr>
          <w:lang w:val="en-US"/>
        </w:rPr>
        <w:t xml:space="preserve">– or ‘rubber-stamping’ – </w:t>
      </w:r>
      <w:r w:rsidR="00407B9A">
        <w:rPr>
          <w:lang w:val="en-US"/>
        </w:rPr>
        <w:t xml:space="preserve">procedure. </w:t>
      </w:r>
      <w:r w:rsidR="00407B9A" w:rsidRPr="002C163E">
        <w:rPr>
          <w:lang w:val="en-US"/>
        </w:rPr>
        <w:t xml:space="preserve">One interviewee could recall only one instance in which the </w:t>
      </w:r>
      <w:r w:rsidR="001A05A0">
        <w:rPr>
          <w:lang w:val="en-US"/>
        </w:rPr>
        <w:t>Parliament</w:t>
      </w:r>
      <w:r w:rsidR="00407B9A" w:rsidRPr="002C163E">
        <w:rPr>
          <w:lang w:val="en-US"/>
        </w:rPr>
        <w:t xml:space="preserve"> defied the government by refusing to </w:t>
      </w:r>
      <w:r w:rsidR="00B0348F">
        <w:rPr>
          <w:lang w:val="en-US"/>
        </w:rPr>
        <w:t>ratify</w:t>
      </w:r>
      <w:r w:rsidR="00B0348F" w:rsidRPr="002C163E">
        <w:rPr>
          <w:lang w:val="en-US"/>
        </w:rPr>
        <w:t xml:space="preserve"> </w:t>
      </w:r>
      <w:r w:rsidR="00407B9A" w:rsidRPr="002C163E">
        <w:rPr>
          <w:lang w:val="en-US"/>
        </w:rPr>
        <w:t xml:space="preserve">a signed </w:t>
      </w:r>
      <w:r w:rsidR="00B0348F">
        <w:rPr>
          <w:lang w:val="en-US"/>
        </w:rPr>
        <w:t>agreement</w:t>
      </w:r>
      <w:r w:rsidR="00407B9A" w:rsidRPr="002C163E">
        <w:rPr>
          <w:lang w:val="en-US"/>
        </w:rPr>
        <w:t>, the EU</w:t>
      </w:r>
      <w:r w:rsidR="00407B9A" w:rsidRPr="00217C63">
        <w:rPr>
          <w:lang w:val="en-US"/>
        </w:rPr>
        <w:t xml:space="preserve">-Israel Association Agreement. Yet even here, the </w:t>
      </w:r>
      <w:r w:rsidR="001A05A0" w:rsidRPr="00217C63">
        <w:rPr>
          <w:lang w:val="en-US"/>
        </w:rPr>
        <w:t>Parliament</w:t>
      </w:r>
      <w:r w:rsidR="00407B9A" w:rsidRPr="00217C63">
        <w:rPr>
          <w:lang w:val="en-US"/>
        </w:rPr>
        <w:t xml:space="preserve"> eventually yielded to government pressure and ratified the deal</w:t>
      </w:r>
      <w:r w:rsidR="002C52DD">
        <w:rPr>
          <w:lang w:val="en-US"/>
        </w:rPr>
        <w:t xml:space="preserve"> (interview 6)</w:t>
      </w:r>
      <w:r w:rsidR="00407B9A" w:rsidRPr="00217C63">
        <w:rPr>
          <w:lang w:val="en-US"/>
        </w:rPr>
        <w:t xml:space="preserve">. </w:t>
      </w:r>
      <w:r w:rsidRPr="00217C63">
        <w:rPr>
          <w:lang w:val="en-US"/>
        </w:rPr>
        <w:t xml:space="preserve">More generally, the MPs were aware of the constraints that the Belgium system imposes on </w:t>
      </w:r>
      <w:r w:rsidR="00F25696">
        <w:rPr>
          <w:lang w:val="en-US"/>
        </w:rPr>
        <w:t>parliamentary</w:t>
      </w:r>
      <w:r w:rsidRPr="00217C63">
        <w:rPr>
          <w:lang w:val="en-US"/>
        </w:rPr>
        <w:t xml:space="preserve"> action. They did not believe that the </w:t>
      </w:r>
      <w:r w:rsidR="00F25696">
        <w:rPr>
          <w:lang w:val="en-US"/>
        </w:rPr>
        <w:t>parliamentary</w:t>
      </w:r>
      <w:r w:rsidRPr="00217C63">
        <w:rPr>
          <w:lang w:val="en-US"/>
        </w:rPr>
        <w:t xml:space="preserve"> debates in themselves had much power to shape policy. By the time these dossiers finally end up in the committee, the course and the policy positions of the parties have already been set: the government has decided on its position, negotiations have nearly been completed, if the issue drew civil society’s attention then stakeholders and associated parties have staked out their position and have dug</w:t>
      </w:r>
      <w:r w:rsidRPr="00B0348F">
        <w:rPr>
          <w:lang w:val="en-US"/>
        </w:rPr>
        <w:t xml:space="preserve"> in their heels. Given the </w:t>
      </w:r>
      <w:r w:rsidR="00FD2FFF">
        <w:rPr>
          <w:lang w:val="en-US"/>
        </w:rPr>
        <w:t>Parliament</w:t>
      </w:r>
      <w:r w:rsidRPr="00B0348F">
        <w:rPr>
          <w:lang w:val="en-US"/>
        </w:rPr>
        <w:t>’s subservience to the governing coalition’s policies and dynamics, any subsequent debate (no matter how fiery) is mostly for show.</w:t>
      </w:r>
      <w:r w:rsidR="00C457E8">
        <w:rPr>
          <w:lang w:val="en-US"/>
        </w:rPr>
        <w:t xml:space="preserve"> </w:t>
      </w:r>
      <w:r w:rsidR="00C457E8" w:rsidRPr="001F108D">
        <w:rPr>
          <w:lang w:val="en-US"/>
        </w:rPr>
        <w:t>Especially for MP</w:t>
      </w:r>
      <w:r w:rsidR="00C457E8" w:rsidRPr="00B0348F">
        <w:rPr>
          <w:lang w:val="en-US"/>
        </w:rPr>
        <w:t>s from the governing parties, making use of informal channels to influence decision</w:t>
      </w:r>
      <w:r w:rsidR="009B5CA3">
        <w:rPr>
          <w:lang w:val="en-US"/>
        </w:rPr>
        <w:t>-</w:t>
      </w:r>
      <w:r w:rsidR="00C457E8" w:rsidRPr="00B0348F">
        <w:rPr>
          <w:lang w:val="en-US"/>
        </w:rPr>
        <w:t xml:space="preserve">making at an earlier stage </w:t>
      </w:r>
      <w:r w:rsidR="00C457E8">
        <w:rPr>
          <w:lang w:val="en-US"/>
        </w:rPr>
        <w:t>is</w:t>
      </w:r>
      <w:r w:rsidR="00C457E8" w:rsidRPr="00B0348F">
        <w:rPr>
          <w:lang w:val="en-US"/>
        </w:rPr>
        <w:t xml:space="preserve"> more likely to bear fruit</w:t>
      </w:r>
      <w:r w:rsidR="002C52DD">
        <w:rPr>
          <w:lang w:val="en-US"/>
        </w:rPr>
        <w:t xml:space="preserve"> (interview 6, 5)</w:t>
      </w:r>
      <w:r w:rsidR="00C457E8" w:rsidRPr="00B0348F">
        <w:rPr>
          <w:lang w:val="en-US"/>
        </w:rPr>
        <w:t xml:space="preserve">. </w:t>
      </w:r>
    </w:p>
    <w:p w14:paraId="34AB4C3A" w14:textId="77777777" w:rsidR="00407B9A" w:rsidRDefault="00407B9A" w:rsidP="009074F5">
      <w:pPr>
        <w:spacing w:line="276" w:lineRule="auto"/>
        <w:jc w:val="both"/>
        <w:rPr>
          <w:lang w:val="en-US"/>
        </w:rPr>
      </w:pPr>
    </w:p>
    <w:p w14:paraId="0A942C80" w14:textId="4D969702" w:rsidR="00CA571A" w:rsidRDefault="00E961D3" w:rsidP="009074F5">
      <w:pPr>
        <w:spacing w:line="276" w:lineRule="auto"/>
        <w:jc w:val="both"/>
        <w:rPr>
          <w:lang w:val="en-US"/>
        </w:rPr>
      </w:pPr>
      <w:r>
        <w:rPr>
          <w:lang w:val="en-US"/>
        </w:rPr>
        <w:t>As</w:t>
      </w:r>
      <w:r w:rsidR="00407B9A" w:rsidRPr="005B3BA0">
        <w:rPr>
          <w:lang w:val="en-US"/>
        </w:rPr>
        <w:t xml:space="preserve"> is also evident from </w:t>
      </w:r>
      <w:r w:rsidR="000F2DF1">
        <w:rPr>
          <w:lang w:val="en-US"/>
        </w:rPr>
        <w:t>our interviews</w:t>
      </w:r>
      <w:r w:rsidR="00407B9A" w:rsidRPr="005B3BA0">
        <w:rPr>
          <w:lang w:val="en-US"/>
        </w:rPr>
        <w:t xml:space="preserve">, </w:t>
      </w:r>
      <w:r w:rsidR="00A61AB0">
        <w:rPr>
          <w:lang w:val="en-US"/>
        </w:rPr>
        <w:t>an</w:t>
      </w:r>
      <w:r w:rsidR="00BA7FCD">
        <w:rPr>
          <w:lang w:val="en-US"/>
        </w:rPr>
        <w:t>d</w:t>
      </w:r>
      <w:r w:rsidR="00A61AB0">
        <w:rPr>
          <w:lang w:val="en-US"/>
        </w:rPr>
        <w:t xml:space="preserve"> in line with the statistics presented above</w:t>
      </w:r>
      <w:r w:rsidR="00407B9A" w:rsidRPr="005B3BA0">
        <w:rPr>
          <w:lang w:val="en-US"/>
        </w:rPr>
        <w:t xml:space="preserve">, </w:t>
      </w:r>
      <w:r w:rsidR="00F25696">
        <w:rPr>
          <w:lang w:val="en-US"/>
        </w:rPr>
        <w:t>parliamentary</w:t>
      </w:r>
      <w:r w:rsidR="00407B9A" w:rsidRPr="005B3BA0">
        <w:rPr>
          <w:lang w:val="en-US"/>
        </w:rPr>
        <w:t xml:space="preserve"> work on trade has </w:t>
      </w:r>
      <w:r w:rsidR="00407B9A" w:rsidRPr="00BF7ACB">
        <w:rPr>
          <w:lang w:val="en-US"/>
        </w:rPr>
        <w:t>picked up tremendously in</w:t>
      </w:r>
      <w:r w:rsidR="00407B9A" w:rsidRPr="00B0348F">
        <w:rPr>
          <w:b/>
          <w:lang w:val="en-US"/>
        </w:rPr>
        <w:t xml:space="preserve"> </w:t>
      </w:r>
      <w:r w:rsidR="00407B9A" w:rsidRPr="00A61AB0">
        <w:rPr>
          <w:lang w:val="en-US"/>
        </w:rPr>
        <w:t>recent years</w:t>
      </w:r>
      <w:r w:rsidR="00407B9A" w:rsidRPr="005B3BA0">
        <w:rPr>
          <w:lang w:val="en-US"/>
        </w:rPr>
        <w:t>.</w:t>
      </w:r>
      <w:r w:rsidR="00D020AA">
        <w:rPr>
          <w:lang w:val="en-US"/>
        </w:rPr>
        <w:t xml:space="preserve"> Most of this activity has revolved around the controversial deals with the US and </w:t>
      </w:r>
      <w:r w:rsidR="00D020AA" w:rsidRPr="00217C63">
        <w:rPr>
          <w:lang w:val="en-US"/>
        </w:rPr>
        <w:t xml:space="preserve">Canada. In Flanders for example, TTIP has received a rare amount of </w:t>
      </w:r>
      <w:r w:rsidR="00F25696">
        <w:rPr>
          <w:lang w:val="en-US"/>
        </w:rPr>
        <w:t>parliamentary</w:t>
      </w:r>
      <w:r w:rsidR="00D020AA" w:rsidRPr="00217C63">
        <w:rPr>
          <w:lang w:val="en-US"/>
        </w:rPr>
        <w:t xml:space="preserve"> attention: not only have the negotiations been discussed in multiple</w:t>
      </w:r>
      <w:r w:rsidR="008A583C" w:rsidRPr="00217C63">
        <w:rPr>
          <w:lang w:val="en-US"/>
        </w:rPr>
        <w:t xml:space="preserve"> </w:t>
      </w:r>
      <w:r w:rsidR="00D020AA" w:rsidRPr="00217C63">
        <w:rPr>
          <w:lang w:val="en-US"/>
        </w:rPr>
        <w:t xml:space="preserve">debates, they have also been the subject of </w:t>
      </w:r>
      <w:r w:rsidR="00D020AA" w:rsidRPr="00217C63">
        <w:rPr>
          <w:lang w:val="en-US"/>
        </w:rPr>
        <w:lastRenderedPageBreak/>
        <w:t>hearings with academics, stakeholders and EU/US diplomats and politicians. Even MPs from the (left-wing) opposition were pleased (and a little surprised) with the amount of space allotted to these deals</w:t>
      </w:r>
      <w:r w:rsidR="00A33406">
        <w:rPr>
          <w:lang w:val="en-US"/>
        </w:rPr>
        <w:t xml:space="preserve"> (interview 1)</w:t>
      </w:r>
      <w:r w:rsidR="00D020AA" w:rsidRPr="00217C63">
        <w:rPr>
          <w:lang w:val="en-US"/>
        </w:rPr>
        <w:t>.</w:t>
      </w:r>
      <w:r w:rsidR="00371FFC" w:rsidRPr="00217C63">
        <w:rPr>
          <w:lang w:val="en-US"/>
        </w:rPr>
        <w:t xml:space="preserve"> </w:t>
      </w:r>
      <w:r w:rsidR="00CA571A" w:rsidRPr="00217C63">
        <w:rPr>
          <w:lang w:val="en-US"/>
        </w:rPr>
        <w:t xml:space="preserve">Moreover, the passive consensus has made way </w:t>
      </w:r>
      <w:r w:rsidR="00C457E8" w:rsidRPr="00217C63">
        <w:rPr>
          <w:lang w:val="en-US"/>
        </w:rPr>
        <w:t xml:space="preserve">for </w:t>
      </w:r>
      <w:r w:rsidR="00CA571A" w:rsidRPr="00217C63">
        <w:rPr>
          <w:lang w:val="en-US"/>
        </w:rPr>
        <w:t xml:space="preserve">ideologically charged divisions. Our respondents from the right echoed </w:t>
      </w:r>
      <w:r w:rsidR="00CA571A" w:rsidRPr="00217C63">
        <w:rPr>
          <w:i/>
          <w:lang w:val="en-US"/>
        </w:rPr>
        <w:t xml:space="preserve">the Economist’s </w:t>
      </w:r>
      <w:r w:rsidR="007A766D">
        <w:rPr>
          <w:i/>
          <w:lang w:val="en-US"/>
        </w:rPr>
        <w:fldChar w:fldCharType="begin" w:fldLock="1"/>
      </w:r>
      <w:r w:rsidR="007A766D">
        <w:rPr>
          <w:i/>
          <w:lang w:val="en-US"/>
        </w:rPr>
        <w:instrText>ADDIN CSL_CITATION { "citationItems" : [ { "id" : "ITEM-1", "itemData" : { "URL" : "http://www.economist.com/news/leaders/21702750-farewell-left-versus-right-contest-matters-now-open-against-closed-new?cid1=cust/ednew/n/bl/n/20160728n/owned/n/n/nwl/n/n/n/n %0A%0A", "author" : [ { "dropping-particle" : "", "family" : "The Economist", "given" : "", "non-dropping-particle" : "", "parse-names" : false, "suffix" : "" } ], "id" : "ITEM-1", "issued" : { "date-parts" : [ [ "2016" ] ] }, "title" : "The New Political Divide", "type" : "webpage" }, "suppress-author" : 1, "uris" : [ "http://www.mendeley.com/documents/?uuid=e3feee8a-71d0-4419-8a76-b9f0e71c73b8" ] } ], "mendeley" : { "formattedCitation" : "(2016)", "plainTextFormattedCitation" : "(2016)", "previouslyFormattedCitation" : "(2016)" }, "properties" : { "noteIndex" : 0 }, "schema" : "https://github.com/citation-style-language/schema/raw/master/csl-citation.json" }</w:instrText>
      </w:r>
      <w:r w:rsidR="007A766D">
        <w:rPr>
          <w:i/>
          <w:lang w:val="en-US"/>
        </w:rPr>
        <w:fldChar w:fldCharType="separate"/>
      </w:r>
      <w:r w:rsidR="007A766D" w:rsidRPr="007A766D">
        <w:rPr>
          <w:noProof/>
          <w:lang w:val="en-US"/>
        </w:rPr>
        <w:t>(2016)</w:t>
      </w:r>
      <w:r w:rsidR="007A766D">
        <w:rPr>
          <w:i/>
          <w:lang w:val="en-US"/>
        </w:rPr>
        <w:fldChar w:fldCharType="end"/>
      </w:r>
      <w:r w:rsidR="007A766D">
        <w:rPr>
          <w:i/>
          <w:lang w:val="en-US"/>
        </w:rPr>
        <w:t xml:space="preserve"> </w:t>
      </w:r>
      <w:r w:rsidR="00CA571A" w:rsidRPr="00217C63">
        <w:rPr>
          <w:lang w:val="en-US"/>
        </w:rPr>
        <w:t>observation that old left-right cleavages had been cross-cut by an open-closed divide</w:t>
      </w:r>
      <w:r w:rsidR="009B5CA3">
        <w:rPr>
          <w:lang w:val="en-US"/>
        </w:rPr>
        <w:t>.</w:t>
      </w:r>
      <w:r w:rsidR="007A766D">
        <w:rPr>
          <w:lang w:val="en-US"/>
        </w:rPr>
        <w:t xml:space="preserve"> </w:t>
      </w:r>
      <w:r w:rsidR="00CA571A" w:rsidRPr="00217C63">
        <w:rPr>
          <w:lang w:val="en-US"/>
        </w:rPr>
        <w:t>Substantively, they argued, the Greens and Socialists were now allied with the extreme-right. Our respondents of the left, on the other hand, rejoiced that the ‘TINA’ doctrine had now been challenged, even though the right-wing majority still tended to</w:t>
      </w:r>
      <w:r w:rsidR="00CA571A" w:rsidRPr="0024360D">
        <w:rPr>
          <w:lang w:val="en-US"/>
        </w:rPr>
        <w:t xml:space="preserve"> unreflexively support any proposed trade deal</w:t>
      </w:r>
      <w:r w:rsidR="00A33406">
        <w:rPr>
          <w:lang w:val="en-US"/>
        </w:rPr>
        <w:t xml:space="preserve"> (interviews 1, 3, 5 &amp; 7)</w:t>
      </w:r>
      <w:r w:rsidR="00CA571A" w:rsidRPr="0024360D">
        <w:rPr>
          <w:lang w:val="en-US"/>
        </w:rPr>
        <w:t xml:space="preserve">. </w:t>
      </w:r>
    </w:p>
    <w:p w14:paraId="0709058F" w14:textId="77777777" w:rsidR="00CA571A" w:rsidRDefault="00CA571A" w:rsidP="009074F5">
      <w:pPr>
        <w:spacing w:line="276" w:lineRule="auto"/>
        <w:jc w:val="both"/>
        <w:rPr>
          <w:lang w:val="en-US"/>
        </w:rPr>
      </w:pPr>
    </w:p>
    <w:p w14:paraId="4C9B2A79" w14:textId="3024BE70" w:rsidR="00C457E8" w:rsidRDefault="00CA571A" w:rsidP="009074F5">
      <w:pPr>
        <w:spacing w:line="276" w:lineRule="auto"/>
        <w:jc w:val="both"/>
        <w:rPr>
          <w:lang w:val="en-US"/>
        </w:rPr>
      </w:pPr>
      <w:r>
        <w:rPr>
          <w:lang w:val="en-US"/>
        </w:rPr>
        <w:t xml:space="preserve">The same developments were present, </w:t>
      </w:r>
      <w:r>
        <w:rPr>
          <w:i/>
          <w:lang w:val="en-US"/>
        </w:rPr>
        <w:t xml:space="preserve">a fortiori, </w:t>
      </w:r>
      <w:r>
        <w:rPr>
          <w:lang w:val="en-US"/>
        </w:rPr>
        <w:t xml:space="preserve">in </w:t>
      </w:r>
      <w:r w:rsidR="00371FFC" w:rsidRPr="008C61BE">
        <w:rPr>
          <w:lang w:val="en-US"/>
        </w:rPr>
        <w:t>Wallonia</w:t>
      </w:r>
      <w:r>
        <w:rPr>
          <w:b/>
          <w:lang w:val="en-US"/>
        </w:rPr>
        <w:t xml:space="preserve">. </w:t>
      </w:r>
      <w:r w:rsidRPr="00B0348F">
        <w:rPr>
          <w:lang w:val="en-US"/>
        </w:rPr>
        <w:t>W</w:t>
      </w:r>
      <w:r w:rsidR="00371FFC" w:rsidRPr="003C0609">
        <w:rPr>
          <w:lang w:val="en-US"/>
        </w:rPr>
        <w:t>ith</w:t>
      </w:r>
      <w:r w:rsidR="00371FFC">
        <w:rPr>
          <w:lang w:val="en-US"/>
        </w:rPr>
        <w:t xml:space="preserve"> </w:t>
      </w:r>
      <w:r w:rsidR="00371FFC" w:rsidRPr="00B0348F">
        <w:rPr>
          <w:lang w:val="en-US"/>
        </w:rPr>
        <w:t xml:space="preserve">the arrival of the new </w:t>
      </w:r>
      <w:r w:rsidR="00FD2FFF">
        <w:rPr>
          <w:lang w:val="en-US"/>
        </w:rPr>
        <w:t>Parliament</w:t>
      </w:r>
      <w:r w:rsidR="00371FFC" w:rsidRPr="00B0348F">
        <w:rPr>
          <w:lang w:val="en-US"/>
        </w:rPr>
        <w:t xml:space="preserve"> </w:t>
      </w:r>
      <w:r w:rsidR="00F974D4">
        <w:rPr>
          <w:lang w:val="en-US"/>
        </w:rPr>
        <w:t xml:space="preserve">in </w:t>
      </w:r>
      <w:r w:rsidR="00371FFC" w:rsidRPr="00B0348F">
        <w:rPr>
          <w:lang w:val="en-US"/>
        </w:rPr>
        <w:t xml:space="preserve">May 2014), there was an important shift in the modus </w:t>
      </w:r>
      <w:r w:rsidR="00C457E8">
        <w:rPr>
          <w:lang w:val="en-US"/>
        </w:rPr>
        <w:t>operandi</w:t>
      </w:r>
      <w:r w:rsidR="00C457E8" w:rsidRPr="00B0348F">
        <w:rPr>
          <w:lang w:val="en-US"/>
        </w:rPr>
        <w:t xml:space="preserve"> </w:t>
      </w:r>
      <w:r w:rsidR="00371FFC" w:rsidRPr="00B0348F">
        <w:rPr>
          <w:lang w:val="en-US"/>
        </w:rPr>
        <w:t xml:space="preserve">of the assembly </w:t>
      </w:r>
      <w:r w:rsidR="00C457E8">
        <w:rPr>
          <w:lang w:val="en-US"/>
        </w:rPr>
        <w:t>regarding</w:t>
      </w:r>
      <w:r w:rsidR="00371FFC" w:rsidRPr="00B0348F">
        <w:rPr>
          <w:lang w:val="en-US"/>
        </w:rPr>
        <w:t xml:space="preserve"> trade deals. Whereas before the committee on European Affairs “</w:t>
      </w:r>
      <w:r w:rsidR="00371FFC" w:rsidRPr="00B0348F">
        <w:rPr>
          <w:i/>
          <w:lang w:val="en-US"/>
        </w:rPr>
        <w:t>had not spent resources on scrutinizing the pre-approval phase of the deals</w:t>
      </w:r>
      <w:r w:rsidR="00371FFC" w:rsidRPr="00B0348F">
        <w:rPr>
          <w:lang w:val="en-US"/>
        </w:rPr>
        <w:t>”, it now took an interest in the ongoing TTIP-negotiations, therefore “</w:t>
      </w:r>
      <w:r w:rsidR="00371FFC" w:rsidRPr="00B0348F">
        <w:rPr>
          <w:i/>
          <w:lang w:val="en-US"/>
        </w:rPr>
        <w:t>radically changing the Parliament’s practices by preoccupying itself, proactively, with a potential future treaty, rather than finding, at the time the agreement is enacted, that certain elements could have taken another form”</w:t>
      </w:r>
      <w:r>
        <w:rPr>
          <w:i/>
          <w:lang w:val="en-US"/>
        </w:rPr>
        <w:t xml:space="preserve"> </w:t>
      </w:r>
      <w:r>
        <w:rPr>
          <w:i/>
          <w:lang w:val="en-US"/>
        </w:rPr>
        <w:fldChar w:fldCharType="begin" w:fldLock="1"/>
      </w:r>
      <w:r w:rsidR="00256984">
        <w:rPr>
          <w:i/>
          <w:lang w:val="en-US"/>
        </w:rPr>
        <w:instrText>ADDIN CSL_CITATION { "citationItems" : [ { "id" : "ITEM-1", "itemData" : { "author" : [ { "dropping-particle" : "", "family" : "Comit\u00e9 d'avis charg\u00e9 des questions Europ\u00e9ennes", "given" : "", "non-dropping-particle" : "", "parse-names" : false, "suffix" : "" } ], "id" : "ITEM-1", "issued" : { "date-parts" : [ [ "2015" ] ] }, "title" : "Projet de Partenarait Transatlantique de Commerce et d'investissement entre l'Union Europ\u00e9enne et les \u00c9tats-Unis (TTIP)", "type" : "article-journal" }, "locator" : "1-2", "uris" : [ "http://www.mendeley.com/documents/?uuid=d5764c3c-c9ea-4648-b299-e3f6c087b630" ] } ], "mendeley" : { "formattedCitation" : "(Comit\u00e9 d\u2019avis charg\u00e9 des questions Europ\u00e9ennes, 2015, pp. 1\u20132)", "plainTextFormattedCitation" : "(Comit\u00e9 d\u2019avis charg\u00e9 des questions Europ\u00e9ennes, 2015, pp. 1\u20132)", "previouslyFormattedCitation" : "(Comit\u00e9 d\u2019avis charg\u00e9 des questions Europ\u00e9ennes, 2015, pp. 1\u20132)" }, "properties" : { "noteIndex" : 0 }, "schema" : "https://github.com/citation-style-language/schema/raw/master/csl-citation.json" }</w:instrText>
      </w:r>
      <w:r>
        <w:rPr>
          <w:i/>
          <w:lang w:val="en-US"/>
        </w:rPr>
        <w:fldChar w:fldCharType="separate"/>
      </w:r>
      <w:r w:rsidRPr="00CA571A">
        <w:rPr>
          <w:noProof/>
          <w:lang w:val="en-US"/>
        </w:rPr>
        <w:t>(Comité d’avis chargé des questions Européennes, 2015, pp. 1–2</w:t>
      </w:r>
      <w:r w:rsidR="00F807F5">
        <w:rPr>
          <w:noProof/>
          <w:lang w:val="en-US"/>
        </w:rPr>
        <w:t>, our translation</w:t>
      </w:r>
      <w:r w:rsidRPr="00CA571A">
        <w:rPr>
          <w:noProof/>
          <w:lang w:val="en-US"/>
        </w:rPr>
        <w:t>)</w:t>
      </w:r>
      <w:r>
        <w:rPr>
          <w:i/>
          <w:lang w:val="en-US"/>
        </w:rPr>
        <w:fldChar w:fldCharType="end"/>
      </w:r>
      <w:r>
        <w:rPr>
          <w:i/>
          <w:lang w:val="en-US"/>
        </w:rPr>
        <w:t>.</w:t>
      </w:r>
      <w:r w:rsidR="00371FFC" w:rsidRPr="00B0348F">
        <w:rPr>
          <w:i/>
          <w:lang w:val="en-US"/>
        </w:rPr>
        <w:t xml:space="preserve"> </w:t>
      </w:r>
      <w:r w:rsidR="00371FFC" w:rsidRPr="00B0348F">
        <w:rPr>
          <w:lang w:val="en-US"/>
        </w:rPr>
        <w:t xml:space="preserve">The </w:t>
      </w:r>
      <w:r w:rsidR="00FD2FFF">
        <w:rPr>
          <w:lang w:val="en-US"/>
        </w:rPr>
        <w:t>Parliament</w:t>
      </w:r>
      <w:r w:rsidR="00371FFC" w:rsidRPr="00B0348F">
        <w:rPr>
          <w:lang w:val="en-US"/>
        </w:rPr>
        <w:t xml:space="preserve"> then organized a series of </w:t>
      </w:r>
      <w:r>
        <w:rPr>
          <w:lang w:val="en-US"/>
        </w:rPr>
        <w:t xml:space="preserve">(committee and plenary) </w:t>
      </w:r>
      <w:r w:rsidR="00371FFC" w:rsidRPr="00B0348F">
        <w:rPr>
          <w:lang w:val="en-US"/>
        </w:rPr>
        <w:t>debates, hearings with policy-makers, stakeholders and experts, and also greatly increased the volume of questions directed at the government</w:t>
      </w:r>
      <w:r w:rsidR="00A33406">
        <w:rPr>
          <w:lang w:val="en-US"/>
        </w:rPr>
        <w:t xml:space="preserve"> (interview 2)</w:t>
      </w:r>
      <w:r w:rsidR="00217C63">
        <w:rPr>
          <w:lang w:val="en-US"/>
        </w:rPr>
        <w:t>.</w:t>
      </w:r>
      <w:r w:rsidR="00371FFC" w:rsidRPr="00B0348F">
        <w:rPr>
          <w:lang w:val="en-US"/>
        </w:rPr>
        <w:t xml:space="preserve"> </w:t>
      </w:r>
    </w:p>
    <w:p w14:paraId="1B110F6D" w14:textId="77777777" w:rsidR="00C457E8" w:rsidRDefault="00C457E8" w:rsidP="009074F5">
      <w:pPr>
        <w:spacing w:line="276" w:lineRule="auto"/>
        <w:jc w:val="both"/>
        <w:rPr>
          <w:lang w:val="en-US"/>
        </w:rPr>
      </w:pPr>
    </w:p>
    <w:p w14:paraId="4B85844D" w14:textId="6963AE5B" w:rsidR="008E3729" w:rsidRDefault="00CA571A" w:rsidP="009074F5">
      <w:pPr>
        <w:spacing w:line="276" w:lineRule="auto"/>
        <w:jc w:val="both"/>
        <w:rPr>
          <w:lang w:val="en-US"/>
        </w:rPr>
      </w:pPr>
      <w:r>
        <w:rPr>
          <w:lang w:val="en-US"/>
        </w:rPr>
        <w:t xml:space="preserve">As in Flanders these debates were </w:t>
      </w:r>
      <w:r w:rsidR="00217C63">
        <w:rPr>
          <w:lang w:val="en-US"/>
        </w:rPr>
        <w:t>ideologically charged,</w:t>
      </w:r>
      <w:r>
        <w:rPr>
          <w:lang w:val="en-US"/>
        </w:rPr>
        <w:t xml:space="preserve"> but contrary to</w:t>
      </w:r>
      <w:r w:rsidR="00532330">
        <w:rPr>
          <w:lang w:val="en-US"/>
        </w:rPr>
        <w:t xml:space="preserve"> </w:t>
      </w:r>
      <w:r w:rsidR="00C457E8">
        <w:rPr>
          <w:lang w:val="en-US"/>
        </w:rPr>
        <w:t xml:space="preserve">the </w:t>
      </w:r>
      <w:proofErr w:type="spellStart"/>
      <w:r w:rsidR="00532330">
        <w:rPr>
          <w:lang w:val="en-US"/>
        </w:rPr>
        <w:t>centre</w:t>
      </w:r>
      <w:proofErr w:type="spellEnd"/>
      <w:r w:rsidR="00532330">
        <w:rPr>
          <w:lang w:val="en-US"/>
        </w:rPr>
        <w:t>-right majority’s general satisfaction with the deals in the north</w:t>
      </w:r>
      <w:r w:rsidR="000D1261">
        <w:rPr>
          <w:lang w:val="en-US"/>
        </w:rPr>
        <w:t xml:space="preserve">, in </w:t>
      </w:r>
      <w:r w:rsidR="00532330">
        <w:rPr>
          <w:lang w:val="en-US"/>
        </w:rPr>
        <w:t>Wallonia</w:t>
      </w:r>
      <w:r w:rsidR="000D1261">
        <w:rPr>
          <w:lang w:val="en-US"/>
        </w:rPr>
        <w:t xml:space="preserve"> this led to </w:t>
      </w:r>
      <w:r w:rsidR="000D1261" w:rsidRPr="00217C63">
        <w:rPr>
          <w:lang w:val="en-US"/>
        </w:rPr>
        <w:t xml:space="preserve">a </w:t>
      </w:r>
      <w:r w:rsidR="007D6D8A" w:rsidRPr="00217C63">
        <w:rPr>
          <w:lang w:val="en-US"/>
        </w:rPr>
        <w:t>revolt against the ‘</w:t>
      </w:r>
      <w:r w:rsidR="007D6D8A" w:rsidRPr="008C61BE">
        <w:rPr>
          <w:lang w:val="en-US"/>
        </w:rPr>
        <w:t>rubberstamping’</w:t>
      </w:r>
      <w:r w:rsidR="007D6D8A" w:rsidRPr="00217C63">
        <w:rPr>
          <w:lang w:val="en-US"/>
        </w:rPr>
        <w:t xml:space="preserve"> of FTAs</w:t>
      </w:r>
      <w:r w:rsidR="007D6D8A" w:rsidRPr="005B3BA0">
        <w:rPr>
          <w:lang w:val="en-US"/>
        </w:rPr>
        <w:t xml:space="preserve">. </w:t>
      </w:r>
      <w:r w:rsidR="00217C63">
        <w:rPr>
          <w:lang w:val="en-US"/>
        </w:rPr>
        <w:t>This has so far gone farthest in concern to CETA.</w:t>
      </w:r>
      <w:r w:rsidR="00532330" w:rsidRPr="008A583C">
        <w:rPr>
          <w:lang w:val="en-US"/>
        </w:rPr>
        <w:t xml:space="preserve"> </w:t>
      </w:r>
      <w:r w:rsidR="000D1261" w:rsidRPr="008A583C">
        <w:rPr>
          <w:lang w:val="en-US"/>
        </w:rPr>
        <w:t xml:space="preserve">On 26 May 2015 the </w:t>
      </w:r>
      <w:proofErr w:type="spellStart"/>
      <w:r w:rsidR="000D1261" w:rsidRPr="008A583C">
        <w:rPr>
          <w:lang w:val="en-US"/>
        </w:rPr>
        <w:t>centre</w:t>
      </w:r>
      <w:proofErr w:type="spellEnd"/>
      <w:r w:rsidR="000D1261" w:rsidRPr="008A583C">
        <w:rPr>
          <w:lang w:val="en-US"/>
        </w:rPr>
        <w:t xml:space="preserve">-left PS proposed a resolution </w:t>
      </w:r>
      <w:r w:rsidR="00C457E8" w:rsidRPr="008A583C">
        <w:rPr>
          <w:lang w:val="en-US"/>
        </w:rPr>
        <w:t xml:space="preserve">with </w:t>
      </w:r>
      <w:r w:rsidR="000D1261" w:rsidRPr="008A583C">
        <w:rPr>
          <w:lang w:val="en-US"/>
        </w:rPr>
        <w:t>concern</w:t>
      </w:r>
      <w:r w:rsidR="00C457E8" w:rsidRPr="008A583C">
        <w:rPr>
          <w:lang w:val="en-US"/>
        </w:rPr>
        <w:t>s</w:t>
      </w:r>
      <w:r w:rsidR="000D1261" w:rsidRPr="008A583C">
        <w:rPr>
          <w:lang w:val="en-US"/>
        </w:rPr>
        <w:t xml:space="preserve"> </w:t>
      </w:r>
      <w:r w:rsidR="00C457E8" w:rsidRPr="008A583C">
        <w:rPr>
          <w:lang w:val="en-US"/>
        </w:rPr>
        <w:t xml:space="preserve">about </w:t>
      </w:r>
      <w:r w:rsidR="000D1261" w:rsidRPr="008A583C">
        <w:rPr>
          <w:lang w:val="en-US"/>
        </w:rPr>
        <w:t>CETA, which was adopted (with the support of all parties except for the liberal MR) on 7 April 2016</w:t>
      </w:r>
      <w:r w:rsidR="000D1261" w:rsidRPr="004A234D">
        <w:rPr>
          <w:lang w:val="en-US"/>
        </w:rPr>
        <w:t>. The draft resolution’s wording was strong, calling CETA a ‘Trojan horse’ and opposing the deal as it stood, but became even sharper and more detailed in the final version</w:t>
      </w:r>
      <w:r w:rsidR="000D1261">
        <w:rPr>
          <w:lang w:val="en-US"/>
        </w:rPr>
        <w:t xml:space="preserve"> – now openly asking that the government not give the federal level the power to sign the deal. </w:t>
      </w:r>
      <w:r w:rsidR="000D1261" w:rsidRPr="004A234D">
        <w:rPr>
          <w:lang w:val="en-US"/>
        </w:rPr>
        <w:t xml:space="preserve">On 14 October 2016, the Walloon </w:t>
      </w:r>
      <w:r w:rsidR="00FD2FFF">
        <w:rPr>
          <w:lang w:val="en-US"/>
        </w:rPr>
        <w:t>Parliament</w:t>
      </w:r>
      <w:r w:rsidR="000D1261" w:rsidRPr="004A234D">
        <w:rPr>
          <w:lang w:val="en-US"/>
        </w:rPr>
        <w:t xml:space="preserve"> again confirmed </w:t>
      </w:r>
      <w:r w:rsidR="0023168D">
        <w:rPr>
          <w:lang w:val="en-US"/>
        </w:rPr>
        <w:t xml:space="preserve">its resistance – a message condoned by the Walloon government. </w:t>
      </w:r>
      <w:r w:rsidR="0023168D" w:rsidRPr="00B0348F">
        <w:rPr>
          <w:lang w:val="en-US"/>
        </w:rPr>
        <w:t xml:space="preserve">This triggered an intra-Belgian as well as a European crisis, since it meant that Belgium would not be able to sign the treaty. After </w:t>
      </w:r>
      <w:r w:rsidR="00C457E8">
        <w:rPr>
          <w:lang w:val="en-US"/>
        </w:rPr>
        <w:t xml:space="preserve">several days of hard re-negotiation </w:t>
      </w:r>
      <w:r w:rsidR="008C61BE">
        <w:rPr>
          <w:lang w:val="en-US"/>
        </w:rPr>
        <w:t>by the Walloon Government</w:t>
      </w:r>
      <w:r w:rsidR="00C457E8">
        <w:rPr>
          <w:lang w:val="en-US"/>
        </w:rPr>
        <w:t xml:space="preserve"> and</w:t>
      </w:r>
      <w:r w:rsidR="008C61BE">
        <w:rPr>
          <w:lang w:val="en-US"/>
        </w:rPr>
        <w:t xml:space="preserve"> the other Belgian Governments as well as</w:t>
      </w:r>
      <w:r w:rsidR="00C457E8">
        <w:rPr>
          <w:lang w:val="en-US"/>
        </w:rPr>
        <w:t xml:space="preserve"> with European </w:t>
      </w:r>
      <w:r w:rsidR="008C61BE">
        <w:rPr>
          <w:lang w:val="en-US"/>
        </w:rPr>
        <w:t>institutions (and, defying Belgian and EU constitutional practice</w:t>
      </w:r>
      <w:r w:rsidR="0023168D" w:rsidRPr="00B0348F">
        <w:rPr>
          <w:lang w:val="en-US"/>
        </w:rPr>
        <w:t>,</w:t>
      </w:r>
      <w:r w:rsidR="008C61BE">
        <w:rPr>
          <w:lang w:val="en-US"/>
        </w:rPr>
        <w:t xml:space="preserve"> even between the Walloon Government and the Canadian Minister for Trade)</w:t>
      </w:r>
      <w:r w:rsidR="0023168D" w:rsidRPr="00B0348F">
        <w:rPr>
          <w:lang w:val="en-US"/>
        </w:rPr>
        <w:t xml:space="preserve"> the </w:t>
      </w:r>
      <w:r w:rsidR="00FD2FFF">
        <w:rPr>
          <w:lang w:val="en-US"/>
        </w:rPr>
        <w:t>Parliament</w:t>
      </w:r>
      <w:r w:rsidR="0023168D" w:rsidRPr="00B0348F">
        <w:rPr>
          <w:lang w:val="en-US"/>
        </w:rPr>
        <w:t xml:space="preserve"> </w:t>
      </w:r>
      <w:r w:rsidR="0023168D">
        <w:rPr>
          <w:lang w:val="en-US"/>
        </w:rPr>
        <w:t>did ultimately</w:t>
      </w:r>
      <w:r w:rsidR="0023168D" w:rsidRPr="00B0348F">
        <w:rPr>
          <w:lang w:val="en-US"/>
        </w:rPr>
        <w:t xml:space="preserve"> condone Belgium’s </w:t>
      </w:r>
      <w:r w:rsidR="0023168D">
        <w:rPr>
          <w:lang w:val="en-US"/>
        </w:rPr>
        <w:t>signing</w:t>
      </w:r>
      <w:r w:rsidR="0023168D" w:rsidRPr="00B0348F">
        <w:rPr>
          <w:lang w:val="en-US"/>
        </w:rPr>
        <w:t xml:space="preserve"> of the deal on 28 October 2016</w:t>
      </w:r>
      <w:r w:rsidR="008A583C">
        <w:rPr>
          <w:lang w:val="en-US"/>
        </w:rPr>
        <w:t xml:space="preserve"> (only </w:t>
      </w:r>
      <w:proofErr w:type="spellStart"/>
      <w:r w:rsidR="008A583C">
        <w:rPr>
          <w:lang w:val="en-US"/>
        </w:rPr>
        <w:t>Ecolo</w:t>
      </w:r>
      <w:proofErr w:type="spellEnd"/>
      <w:r w:rsidR="008A583C">
        <w:rPr>
          <w:lang w:val="en-US"/>
        </w:rPr>
        <w:t xml:space="preserve"> and the PTB voted against</w:t>
      </w:r>
      <w:r w:rsidR="008C61BE">
        <w:rPr>
          <w:lang w:val="en-US"/>
        </w:rPr>
        <w:t xml:space="preserve"> while recognizing the efforts made by the coalition in the two week</w:t>
      </w:r>
      <w:r w:rsidR="00DE5B92">
        <w:rPr>
          <w:lang w:val="en-US"/>
        </w:rPr>
        <w:t>s</w:t>
      </w:r>
      <w:r w:rsidR="008C61BE">
        <w:rPr>
          <w:lang w:val="en-US"/>
        </w:rPr>
        <w:t xml:space="preserve"> of the ‘CETA saga’</w:t>
      </w:r>
      <w:r w:rsidR="008A583C">
        <w:rPr>
          <w:lang w:val="en-US"/>
        </w:rPr>
        <w:t>)</w:t>
      </w:r>
      <w:r w:rsidR="0023168D" w:rsidRPr="00B0348F">
        <w:rPr>
          <w:lang w:val="en-US"/>
        </w:rPr>
        <w:t xml:space="preserve">. </w:t>
      </w:r>
      <w:r w:rsidR="0023168D">
        <w:rPr>
          <w:lang w:val="en-US"/>
        </w:rPr>
        <w:t xml:space="preserve">Whether the Parliament will eventually also </w:t>
      </w:r>
      <w:r w:rsidR="0023168D">
        <w:rPr>
          <w:i/>
          <w:lang w:val="en-US"/>
        </w:rPr>
        <w:t>ratify</w:t>
      </w:r>
      <w:r w:rsidR="0023168D">
        <w:rPr>
          <w:lang w:val="en-US"/>
        </w:rPr>
        <w:t xml:space="preserve"> the agreement remains unsure, however, and </w:t>
      </w:r>
      <w:r w:rsidR="008A583C">
        <w:rPr>
          <w:lang w:val="en-US"/>
        </w:rPr>
        <w:t>is now</w:t>
      </w:r>
      <w:r w:rsidR="0023168D">
        <w:rPr>
          <w:lang w:val="en-US"/>
        </w:rPr>
        <w:t xml:space="preserve"> (according to the intra-Belgian deal)</w:t>
      </w:r>
      <w:r w:rsidR="0023168D" w:rsidRPr="00B0348F">
        <w:rPr>
          <w:lang w:val="en-US"/>
        </w:rPr>
        <w:t xml:space="preserve"> </w:t>
      </w:r>
      <w:r w:rsidR="0023168D">
        <w:rPr>
          <w:lang w:val="en-US"/>
        </w:rPr>
        <w:t xml:space="preserve">contingent on a series of demands being met. </w:t>
      </w:r>
      <w:r w:rsidR="007D6D8A" w:rsidRPr="005B3BA0">
        <w:rPr>
          <w:lang w:val="en-US"/>
        </w:rPr>
        <w:t>Although it is unclear to what extent this</w:t>
      </w:r>
      <w:r w:rsidR="007D6D8A">
        <w:rPr>
          <w:lang w:val="en-US"/>
        </w:rPr>
        <w:t xml:space="preserve"> move is indicative of </w:t>
      </w:r>
      <w:r w:rsidR="00F25696">
        <w:rPr>
          <w:lang w:val="en-US"/>
        </w:rPr>
        <w:t>parliamentary</w:t>
      </w:r>
      <w:r w:rsidR="007D6D8A">
        <w:rPr>
          <w:lang w:val="en-US"/>
        </w:rPr>
        <w:t xml:space="preserve"> ‘e</w:t>
      </w:r>
      <w:r w:rsidR="008C61BE">
        <w:rPr>
          <w:lang w:val="en-US"/>
        </w:rPr>
        <w:t>mancipation’ from the regional G</w:t>
      </w:r>
      <w:r w:rsidR="007D6D8A">
        <w:rPr>
          <w:lang w:val="en-US"/>
        </w:rPr>
        <w:t>overnment (</w:t>
      </w:r>
      <w:r w:rsidR="000F2DF1">
        <w:rPr>
          <w:lang w:val="en-US"/>
        </w:rPr>
        <w:t xml:space="preserve">the Government was critical of the </w:t>
      </w:r>
      <w:r w:rsidR="000F2DF1">
        <w:rPr>
          <w:lang w:val="en-US"/>
        </w:rPr>
        <w:lastRenderedPageBreak/>
        <w:t>agreement</w:t>
      </w:r>
      <w:r w:rsidR="008C61BE">
        <w:rPr>
          <w:lang w:val="en-US"/>
        </w:rPr>
        <w:t xml:space="preserve"> itself</w:t>
      </w:r>
      <w:r w:rsidR="00532330">
        <w:rPr>
          <w:lang w:val="en-US"/>
        </w:rPr>
        <w:t>, and the resolutions were supported by the governing parties</w:t>
      </w:r>
      <w:r w:rsidR="007D6D8A">
        <w:rPr>
          <w:lang w:val="en-US"/>
        </w:rPr>
        <w:t xml:space="preserve">), this nonetheless represents a break from </w:t>
      </w:r>
      <w:r w:rsidR="00AD0D76">
        <w:rPr>
          <w:lang w:val="en-US"/>
        </w:rPr>
        <w:t xml:space="preserve">past passivity.  </w:t>
      </w:r>
    </w:p>
    <w:p w14:paraId="17840602" w14:textId="6E0C3842" w:rsidR="007D6D8A" w:rsidRDefault="007D6D8A" w:rsidP="009074F5">
      <w:pPr>
        <w:tabs>
          <w:tab w:val="left" w:pos="5520"/>
        </w:tabs>
        <w:spacing w:line="276" w:lineRule="auto"/>
        <w:jc w:val="both"/>
        <w:rPr>
          <w:lang w:val="en-US"/>
        </w:rPr>
      </w:pPr>
      <w:r>
        <w:rPr>
          <w:lang w:val="en-US"/>
        </w:rPr>
        <w:tab/>
      </w:r>
    </w:p>
    <w:p w14:paraId="7759C70C" w14:textId="08AE84A0" w:rsidR="000C0637" w:rsidRDefault="00CC62CD" w:rsidP="009074F5">
      <w:pPr>
        <w:spacing w:line="276" w:lineRule="auto"/>
        <w:jc w:val="both"/>
        <w:rPr>
          <w:lang w:val="en-US"/>
        </w:rPr>
      </w:pPr>
      <w:r w:rsidRPr="003F7147">
        <w:rPr>
          <w:lang w:val="en-US"/>
        </w:rPr>
        <w:t xml:space="preserve">Finally, the politicization of TTIP </w:t>
      </w:r>
      <w:r w:rsidR="003F7147" w:rsidRPr="003F7147">
        <w:rPr>
          <w:lang w:val="en-US"/>
        </w:rPr>
        <w:t xml:space="preserve">has also fostered the Parliaments’ need for </w:t>
      </w:r>
      <w:r w:rsidR="003F7147" w:rsidRPr="008C61BE">
        <w:rPr>
          <w:lang w:val="en-US"/>
        </w:rPr>
        <w:t>expertise and networks</w:t>
      </w:r>
      <w:r w:rsidR="003F7147" w:rsidRPr="003F7147">
        <w:rPr>
          <w:lang w:val="en-US"/>
        </w:rPr>
        <w:t xml:space="preserve"> in these dossiers. </w:t>
      </w:r>
      <w:r w:rsidR="005B3BA0" w:rsidRPr="003F7147">
        <w:rPr>
          <w:lang w:val="en-US"/>
        </w:rPr>
        <w:t>The federal Chamber of Representatives as well as all</w:t>
      </w:r>
      <w:r w:rsidRPr="003F7147">
        <w:rPr>
          <w:lang w:val="en-US"/>
        </w:rPr>
        <w:t xml:space="preserve"> regions have organized </w:t>
      </w:r>
      <w:r w:rsidR="00F25696">
        <w:rPr>
          <w:lang w:val="en-US"/>
        </w:rPr>
        <w:t>parliamentary</w:t>
      </w:r>
      <w:r w:rsidRPr="003F7147">
        <w:rPr>
          <w:lang w:val="en-US"/>
        </w:rPr>
        <w:t xml:space="preserve"> hearings about CETA and TTIP, and have</w:t>
      </w:r>
      <w:r w:rsidR="005B3BA0" w:rsidRPr="003F7147">
        <w:rPr>
          <w:lang w:val="en-US"/>
        </w:rPr>
        <w:t xml:space="preserve"> invited Commissioner Malmström</w:t>
      </w:r>
      <w:r w:rsidRPr="003F7147">
        <w:rPr>
          <w:lang w:val="en-US"/>
        </w:rPr>
        <w:t xml:space="preserve"> to come</w:t>
      </w:r>
      <w:r w:rsidR="005B3BA0" w:rsidRPr="003F7147">
        <w:rPr>
          <w:lang w:val="en-US"/>
        </w:rPr>
        <w:t xml:space="preserve"> and</w:t>
      </w:r>
      <w:r w:rsidRPr="003F7147">
        <w:rPr>
          <w:lang w:val="en-US"/>
        </w:rPr>
        <w:t xml:space="preserve"> </w:t>
      </w:r>
      <w:r w:rsidR="005B3BA0" w:rsidRPr="003F7147">
        <w:rPr>
          <w:lang w:val="en-US"/>
        </w:rPr>
        <w:t>explain</w:t>
      </w:r>
      <w:r w:rsidRPr="003F7147">
        <w:rPr>
          <w:lang w:val="en-US"/>
        </w:rPr>
        <w:t xml:space="preserve"> the deal</w:t>
      </w:r>
      <w:r w:rsidR="005B3BA0" w:rsidRPr="003F7147">
        <w:rPr>
          <w:lang w:val="en-US"/>
        </w:rPr>
        <w:t>s</w:t>
      </w:r>
      <w:r w:rsidRPr="003F7147">
        <w:rPr>
          <w:lang w:val="en-US"/>
        </w:rPr>
        <w:t xml:space="preserve">. The federal </w:t>
      </w:r>
      <w:r w:rsidR="001A05A0" w:rsidRPr="003F7147">
        <w:rPr>
          <w:lang w:val="en-US"/>
        </w:rPr>
        <w:t>Parliament</w:t>
      </w:r>
      <w:r w:rsidRPr="003F7147">
        <w:rPr>
          <w:lang w:val="en-US"/>
        </w:rPr>
        <w:t xml:space="preserve"> has also tried to strengthen its links with the INTA committee</w:t>
      </w:r>
      <w:r w:rsidR="000F2DF1" w:rsidRPr="003F7147">
        <w:rPr>
          <w:lang w:val="en-US"/>
        </w:rPr>
        <w:t>,</w:t>
      </w:r>
      <w:r w:rsidRPr="003F7147">
        <w:rPr>
          <w:lang w:val="en-US"/>
        </w:rPr>
        <w:t xml:space="preserve"> which, as Belgian</w:t>
      </w:r>
      <w:r w:rsidRPr="003F7147">
        <w:rPr>
          <w:b/>
          <w:lang w:val="en-US"/>
        </w:rPr>
        <w:t xml:space="preserve"> </w:t>
      </w:r>
      <w:r w:rsidRPr="003F7147">
        <w:rPr>
          <w:lang w:val="en-US"/>
        </w:rPr>
        <w:t>MP’s acknowledge, still houses most trade-related expertise</w:t>
      </w:r>
      <w:r w:rsidR="00A33406">
        <w:rPr>
          <w:lang w:val="en-US"/>
        </w:rPr>
        <w:t xml:space="preserve"> (interview 6)</w:t>
      </w:r>
      <w:r w:rsidRPr="003F7147">
        <w:rPr>
          <w:lang w:val="en-US"/>
        </w:rPr>
        <w:t>.</w:t>
      </w:r>
      <w:r>
        <w:rPr>
          <w:lang w:val="en-US"/>
        </w:rPr>
        <w:t xml:space="preserve"> </w:t>
      </w:r>
    </w:p>
    <w:p w14:paraId="78E8080D" w14:textId="77777777" w:rsidR="00EF3446" w:rsidRPr="00BF7ACB" w:rsidRDefault="00EF3446" w:rsidP="009074F5">
      <w:pPr>
        <w:spacing w:line="276" w:lineRule="auto"/>
        <w:jc w:val="both"/>
        <w:rPr>
          <w:lang w:val="en-US"/>
        </w:rPr>
      </w:pPr>
    </w:p>
    <w:p w14:paraId="21E0AF16" w14:textId="77964342" w:rsidR="00345ADD" w:rsidRDefault="00345ADD" w:rsidP="009074F5">
      <w:pPr>
        <w:spacing w:line="276" w:lineRule="auto"/>
        <w:jc w:val="both"/>
        <w:rPr>
          <w:lang w:val="en-US"/>
        </w:rPr>
      </w:pPr>
      <w:r w:rsidRPr="00BF7ACB">
        <w:rPr>
          <w:lang w:val="en-US"/>
        </w:rPr>
        <w:t>Some</w:t>
      </w:r>
      <w:r w:rsidR="001F108D" w:rsidRPr="00BF7ACB">
        <w:rPr>
          <w:lang w:val="en-US"/>
        </w:rPr>
        <w:t xml:space="preserve"> (but certainly not all) MPs</w:t>
      </w:r>
      <w:r w:rsidRPr="00BF7ACB">
        <w:rPr>
          <w:lang w:val="en-US"/>
        </w:rPr>
        <w:t xml:space="preserve"> are pessimistic about the durability of this new interest in trade policy, an issue</w:t>
      </w:r>
      <w:r>
        <w:rPr>
          <w:lang w:val="en-US"/>
        </w:rPr>
        <w:t xml:space="preserve"> we will pick up in the concluding section. Still, the break from the past is </w:t>
      </w:r>
      <w:r w:rsidR="00911561">
        <w:rPr>
          <w:lang w:val="en-US"/>
        </w:rPr>
        <w:t xml:space="preserve">remarkable </w:t>
      </w:r>
      <w:r w:rsidR="001F108D">
        <w:rPr>
          <w:lang w:val="en-US"/>
        </w:rPr>
        <w:t xml:space="preserve">and in light of the diminished (formal) power of the national </w:t>
      </w:r>
      <w:r w:rsidR="00FD2FFF">
        <w:rPr>
          <w:lang w:val="en-US"/>
        </w:rPr>
        <w:t>Parliament</w:t>
      </w:r>
      <w:r w:rsidR="001F108D">
        <w:rPr>
          <w:lang w:val="en-US"/>
        </w:rPr>
        <w:t xml:space="preserve">s since Lisbon </w:t>
      </w:r>
      <w:r w:rsidR="00911561">
        <w:rPr>
          <w:lang w:val="en-US"/>
        </w:rPr>
        <w:t>also somewhat puzzling.</w:t>
      </w:r>
    </w:p>
    <w:p w14:paraId="6896BE94" w14:textId="0EC6754D" w:rsidR="00243AA4" w:rsidRDefault="00FA05F7" w:rsidP="009074F5">
      <w:pPr>
        <w:pStyle w:val="Kop1"/>
        <w:spacing w:line="276" w:lineRule="auto"/>
        <w:rPr>
          <w:lang w:val="en-GB"/>
        </w:rPr>
      </w:pPr>
      <w:r>
        <w:rPr>
          <w:lang w:val="en-US"/>
        </w:rPr>
        <w:t xml:space="preserve">4. </w:t>
      </w:r>
      <w:r w:rsidR="004C1F85" w:rsidRPr="005B3BA0">
        <w:rPr>
          <w:lang w:val="en-US"/>
        </w:rPr>
        <w:t xml:space="preserve">Explaining the shifts in </w:t>
      </w:r>
      <w:r w:rsidR="00F25696">
        <w:rPr>
          <w:lang w:val="en-US"/>
        </w:rPr>
        <w:t>parliamentary</w:t>
      </w:r>
      <w:r w:rsidR="004C1F85" w:rsidRPr="005B3BA0">
        <w:rPr>
          <w:lang w:val="en-US"/>
        </w:rPr>
        <w:t xml:space="preserve"> involvement</w:t>
      </w:r>
    </w:p>
    <w:p w14:paraId="6637A3DA" w14:textId="77777777" w:rsidR="00243AA4" w:rsidRDefault="00243AA4" w:rsidP="009074F5">
      <w:pPr>
        <w:spacing w:line="276" w:lineRule="auto"/>
        <w:jc w:val="both"/>
        <w:rPr>
          <w:b/>
          <w:lang w:val="en-GB"/>
        </w:rPr>
      </w:pPr>
    </w:p>
    <w:p w14:paraId="208ED9C2" w14:textId="090DEC52" w:rsidR="00243AA4" w:rsidRDefault="00FA05F7" w:rsidP="009074F5">
      <w:pPr>
        <w:pStyle w:val="Kop2"/>
        <w:spacing w:line="276" w:lineRule="auto"/>
        <w:rPr>
          <w:lang w:val="en-GB"/>
        </w:rPr>
      </w:pPr>
      <w:r>
        <w:rPr>
          <w:b w:val="0"/>
          <w:lang w:val="en-GB"/>
        </w:rPr>
        <w:t xml:space="preserve">4.1. </w:t>
      </w:r>
      <w:r w:rsidR="00243AA4">
        <w:rPr>
          <w:b w:val="0"/>
          <w:lang w:val="en-GB"/>
        </w:rPr>
        <w:t xml:space="preserve">Why the lack of attention </w:t>
      </w:r>
      <w:r w:rsidR="005B3BA0">
        <w:rPr>
          <w:b w:val="0"/>
          <w:lang w:val="en-GB"/>
        </w:rPr>
        <w:t>before the Lisbon Treaty</w:t>
      </w:r>
      <w:r w:rsidR="00243AA4">
        <w:rPr>
          <w:b w:val="0"/>
          <w:lang w:val="en-GB"/>
        </w:rPr>
        <w:t>?</w:t>
      </w:r>
    </w:p>
    <w:p w14:paraId="1A8ED144" w14:textId="77777777" w:rsidR="00243AA4" w:rsidRDefault="00243AA4" w:rsidP="009074F5">
      <w:pPr>
        <w:spacing w:line="276" w:lineRule="auto"/>
        <w:jc w:val="both"/>
        <w:rPr>
          <w:b/>
          <w:lang w:val="en-GB"/>
        </w:rPr>
      </w:pPr>
    </w:p>
    <w:p w14:paraId="2F47353F" w14:textId="74BCF87D" w:rsidR="00523718" w:rsidRDefault="005B3BA0" w:rsidP="009074F5">
      <w:pPr>
        <w:spacing w:line="276" w:lineRule="auto"/>
        <w:jc w:val="both"/>
        <w:rPr>
          <w:lang w:val="en-US"/>
        </w:rPr>
      </w:pPr>
      <w:r>
        <w:rPr>
          <w:lang w:val="en-US"/>
        </w:rPr>
        <w:t xml:space="preserve">A first question is why Belgian </w:t>
      </w:r>
      <w:r w:rsidR="001A05A0">
        <w:rPr>
          <w:lang w:val="en-US"/>
        </w:rPr>
        <w:t>Parliament</w:t>
      </w:r>
      <w:r>
        <w:rPr>
          <w:lang w:val="en-US"/>
        </w:rPr>
        <w:t>s dedicated so little attention to EU trade policy before the Lisbon Treaty entered into force, i.e. at a time when they still had t</w:t>
      </w:r>
      <w:r w:rsidR="00EA2462">
        <w:rPr>
          <w:lang w:val="en-US"/>
        </w:rPr>
        <w:t>he power to</w:t>
      </w:r>
      <w:r w:rsidR="008C61BE">
        <w:rPr>
          <w:lang w:val="en-US"/>
        </w:rPr>
        <w:t xml:space="preserve"> ratify EU trade agreements. </w:t>
      </w:r>
      <w:r>
        <w:rPr>
          <w:lang w:val="en-US"/>
        </w:rPr>
        <w:t xml:space="preserve">Part of the answer can be found in how Belgian </w:t>
      </w:r>
      <w:r w:rsidR="001A05A0">
        <w:rPr>
          <w:lang w:val="en-US"/>
        </w:rPr>
        <w:t>Parliament</w:t>
      </w:r>
      <w:r>
        <w:rPr>
          <w:lang w:val="en-US"/>
        </w:rPr>
        <w:t xml:space="preserve">s are organized and relate to the government. </w:t>
      </w:r>
      <w:r w:rsidR="00243AA4">
        <w:rPr>
          <w:lang w:val="en-US"/>
        </w:rPr>
        <w:t>M</w:t>
      </w:r>
      <w:r>
        <w:rPr>
          <w:lang w:val="en-US"/>
        </w:rPr>
        <w:t xml:space="preserve">embers of </w:t>
      </w:r>
      <w:r w:rsidR="001A05A0">
        <w:rPr>
          <w:lang w:val="en-US"/>
        </w:rPr>
        <w:t>Parliament</w:t>
      </w:r>
      <w:r w:rsidR="00243AA4">
        <w:rPr>
          <w:lang w:val="en-US"/>
        </w:rPr>
        <w:t xml:space="preserve"> have</w:t>
      </w:r>
      <w:r w:rsidR="00F7539E">
        <w:rPr>
          <w:lang w:val="en-US"/>
        </w:rPr>
        <w:t xml:space="preserve"> an overcrowded agenda, and can</w:t>
      </w:r>
      <w:r w:rsidR="00243AA4">
        <w:rPr>
          <w:lang w:val="en-US"/>
        </w:rPr>
        <w:t>not afford to spend many resources on a technical and oft</w:t>
      </w:r>
      <w:r>
        <w:rPr>
          <w:lang w:val="en-US"/>
        </w:rPr>
        <w:t>en</w:t>
      </w:r>
      <w:r w:rsidR="00243AA4">
        <w:rPr>
          <w:lang w:val="en-US"/>
        </w:rPr>
        <w:t xml:space="preserve"> low-key issue suc</w:t>
      </w:r>
      <w:r w:rsidR="00E961D3">
        <w:rPr>
          <w:lang w:val="en-US"/>
        </w:rPr>
        <w:t xml:space="preserve">h as trade policy. The Belgian </w:t>
      </w:r>
      <w:r w:rsidR="001A05A0">
        <w:rPr>
          <w:lang w:val="en-US"/>
        </w:rPr>
        <w:t>Parliament</w:t>
      </w:r>
      <w:r w:rsidR="00243AA4">
        <w:rPr>
          <w:lang w:val="en-US"/>
        </w:rPr>
        <w:t>s do not have the capacity to study these issues in much detail.</w:t>
      </w:r>
      <w:r w:rsidR="008D45FF">
        <w:rPr>
          <w:lang w:val="en-US"/>
        </w:rPr>
        <w:t xml:space="preserve"> </w:t>
      </w:r>
      <w:r w:rsidR="008D45FF" w:rsidRPr="005B3BA0">
        <w:rPr>
          <w:lang w:val="en-US"/>
        </w:rPr>
        <w:t>This has been reinforced by</w:t>
      </w:r>
      <w:r w:rsidR="000F2DF1">
        <w:rPr>
          <w:lang w:val="en-US"/>
        </w:rPr>
        <w:t xml:space="preserve"> G</w:t>
      </w:r>
      <w:r w:rsidR="00243AA4" w:rsidRPr="005B3BA0">
        <w:rPr>
          <w:lang w:val="en-US"/>
        </w:rPr>
        <w:t>overnment-</w:t>
      </w:r>
      <w:r w:rsidR="001A05A0">
        <w:rPr>
          <w:lang w:val="en-US"/>
        </w:rPr>
        <w:t>Parliament</w:t>
      </w:r>
      <w:r w:rsidR="00243AA4" w:rsidRPr="005B3BA0">
        <w:rPr>
          <w:lang w:val="en-US"/>
        </w:rPr>
        <w:t xml:space="preserve"> dynamics</w:t>
      </w:r>
      <w:r>
        <w:rPr>
          <w:lang w:val="en-US"/>
        </w:rPr>
        <w:t xml:space="preserve"> in foreign affairs in general</w:t>
      </w:r>
      <w:r w:rsidR="00E961D3">
        <w:rPr>
          <w:lang w:val="en-US"/>
        </w:rPr>
        <w:t>. The Belgian C</w:t>
      </w:r>
      <w:r w:rsidR="00243AA4" w:rsidRPr="005B3BA0">
        <w:rPr>
          <w:lang w:val="en-US"/>
        </w:rPr>
        <w:t>onstitution stipulates that foreign policy is the prer</w:t>
      </w:r>
      <w:r w:rsidR="008D45FF" w:rsidRPr="005B3BA0">
        <w:rPr>
          <w:lang w:val="en-US"/>
        </w:rPr>
        <w:t>ogative of the executive branch: t</w:t>
      </w:r>
      <w:r>
        <w:rPr>
          <w:lang w:val="en-US"/>
        </w:rPr>
        <w:t>he G</w:t>
      </w:r>
      <w:r w:rsidR="00243AA4" w:rsidRPr="005B3BA0">
        <w:rPr>
          <w:lang w:val="en-US"/>
        </w:rPr>
        <w:t>overnment n</w:t>
      </w:r>
      <w:r>
        <w:rPr>
          <w:lang w:val="en-US"/>
        </w:rPr>
        <w:t xml:space="preserve">egotiates and signs deals, the </w:t>
      </w:r>
      <w:r w:rsidR="001A05A0">
        <w:rPr>
          <w:lang w:val="en-US"/>
        </w:rPr>
        <w:t>Parliament</w:t>
      </w:r>
      <w:r w:rsidR="00243AA4" w:rsidRPr="005B3BA0">
        <w:rPr>
          <w:lang w:val="en-US"/>
        </w:rPr>
        <w:t xml:space="preserve"> ratifies. </w:t>
      </w:r>
      <w:r w:rsidR="008D45FF">
        <w:rPr>
          <w:lang w:val="en-US"/>
        </w:rPr>
        <w:t>N</w:t>
      </w:r>
      <w:r w:rsidR="008D45FF" w:rsidRPr="002C163E">
        <w:rPr>
          <w:lang w:val="en-US"/>
        </w:rPr>
        <w:t xml:space="preserve">o formal procedures </w:t>
      </w:r>
      <w:r w:rsidR="008D45FF">
        <w:rPr>
          <w:lang w:val="en-US"/>
        </w:rPr>
        <w:t>(f</w:t>
      </w:r>
      <w:r>
        <w:rPr>
          <w:lang w:val="en-US"/>
        </w:rPr>
        <w:t>or example</w:t>
      </w:r>
      <w:r w:rsidR="008D45FF">
        <w:rPr>
          <w:lang w:val="en-US"/>
        </w:rPr>
        <w:t xml:space="preserve"> specialized committees) </w:t>
      </w:r>
      <w:r>
        <w:rPr>
          <w:lang w:val="en-US"/>
        </w:rPr>
        <w:t xml:space="preserve">assured that the </w:t>
      </w:r>
      <w:r w:rsidR="001A05A0">
        <w:rPr>
          <w:lang w:val="en-US"/>
        </w:rPr>
        <w:t>Parliament</w:t>
      </w:r>
      <w:r w:rsidR="008D45FF" w:rsidRPr="002C163E">
        <w:rPr>
          <w:lang w:val="en-US"/>
        </w:rPr>
        <w:t xml:space="preserve"> was</w:t>
      </w:r>
      <w:r w:rsidR="008D45FF">
        <w:rPr>
          <w:lang w:val="en-US"/>
        </w:rPr>
        <w:t xml:space="preserve"> </w:t>
      </w:r>
      <w:r w:rsidR="00243AA4" w:rsidRPr="005B3BA0">
        <w:rPr>
          <w:lang w:val="en-US"/>
        </w:rPr>
        <w:t>regularly updated in some detail about ongoing negotiations. This combination of powerlessness a</w:t>
      </w:r>
      <w:r>
        <w:rPr>
          <w:lang w:val="en-US"/>
        </w:rPr>
        <w:t>n</w:t>
      </w:r>
      <w:r w:rsidR="00243AA4" w:rsidRPr="005B3BA0">
        <w:rPr>
          <w:lang w:val="en-US"/>
        </w:rPr>
        <w:t xml:space="preserve">d information-asymmetry arguably raised the bar for </w:t>
      </w:r>
      <w:r w:rsidR="00F25696">
        <w:rPr>
          <w:lang w:val="en-US"/>
        </w:rPr>
        <w:t>parliamentary</w:t>
      </w:r>
      <w:r w:rsidR="00243AA4" w:rsidRPr="005B3BA0">
        <w:rPr>
          <w:lang w:val="en-US"/>
        </w:rPr>
        <w:t xml:space="preserve"> involvement, as the follow-up of trade deals was entirely up to the initiative of the </w:t>
      </w:r>
      <w:r w:rsidR="001A05A0">
        <w:rPr>
          <w:lang w:val="en-US"/>
        </w:rPr>
        <w:t>Parliament</w:t>
      </w:r>
      <w:r w:rsidR="00243AA4" w:rsidRPr="005B3BA0">
        <w:rPr>
          <w:lang w:val="en-US"/>
        </w:rPr>
        <w:t>, which then would have to ‘sacrifice’ time and resources allocated to other themes over which it had perhaps more immediate control</w:t>
      </w:r>
      <w:r w:rsidR="00A33406">
        <w:rPr>
          <w:lang w:val="en-US"/>
        </w:rPr>
        <w:t xml:space="preserve"> (interviews 6, 4 &amp; 7</w:t>
      </w:r>
      <w:r w:rsidR="00F974D4">
        <w:rPr>
          <w:lang w:val="en-US"/>
        </w:rPr>
        <w:t>)</w:t>
      </w:r>
      <w:r w:rsidR="00243AA4">
        <w:rPr>
          <w:lang w:val="en-US"/>
        </w:rPr>
        <w:t xml:space="preserve">. </w:t>
      </w:r>
      <w:r w:rsidR="008D45FF">
        <w:rPr>
          <w:lang w:val="en-US"/>
        </w:rPr>
        <w:t xml:space="preserve"> </w:t>
      </w:r>
    </w:p>
    <w:p w14:paraId="7D8C2D23" w14:textId="77777777" w:rsidR="00523718" w:rsidRDefault="00523718" w:rsidP="009074F5">
      <w:pPr>
        <w:spacing w:line="276" w:lineRule="auto"/>
        <w:jc w:val="both"/>
        <w:rPr>
          <w:lang w:val="en-US"/>
        </w:rPr>
      </w:pPr>
    </w:p>
    <w:p w14:paraId="12376058" w14:textId="37B24A38" w:rsidR="00243AA4" w:rsidRDefault="00EA2462" w:rsidP="009074F5">
      <w:pPr>
        <w:spacing w:line="276" w:lineRule="auto"/>
        <w:jc w:val="both"/>
        <w:rPr>
          <w:lang w:val="en-US"/>
        </w:rPr>
      </w:pPr>
      <w:r>
        <w:rPr>
          <w:lang w:val="en-US"/>
        </w:rPr>
        <w:t>Secondly</w:t>
      </w:r>
      <w:r w:rsidR="00243AA4">
        <w:rPr>
          <w:lang w:val="en-US"/>
        </w:rPr>
        <w:t xml:space="preserve">, activity on these issues </w:t>
      </w:r>
      <w:r w:rsidR="008D45FF">
        <w:rPr>
          <w:lang w:val="en-US"/>
        </w:rPr>
        <w:t xml:space="preserve">has </w:t>
      </w:r>
      <w:r>
        <w:rPr>
          <w:lang w:val="en-US"/>
        </w:rPr>
        <w:t xml:space="preserve">also </w:t>
      </w:r>
      <w:r w:rsidR="008D45FF">
        <w:rPr>
          <w:lang w:val="en-US"/>
        </w:rPr>
        <w:t>been</w:t>
      </w:r>
      <w:r w:rsidR="00243AA4">
        <w:rPr>
          <w:lang w:val="en-US"/>
        </w:rPr>
        <w:t xml:space="preserve"> low beca</w:t>
      </w:r>
      <w:r w:rsidR="008D45FF">
        <w:rPr>
          <w:lang w:val="en-US"/>
        </w:rPr>
        <w:t xml:space="preserve">use </w:t>
      </w:r>
      <w:r w:rsidR="008D45FF" w:rsidRPr="008C61BE">
        <w:rPr>
          <w:lang w:val="en-US"/>
        </w:rPr>
        <w:t>public interest was limited</w:t>
      </w:r>
      <w:r w:rsidR="00243AA4">
        <w:rPr>
          <w:lang w:val="en-US"/>
        </w:rPr>
        <w:t xml:space="preserve"> and the </w:t>
      </w:r>
      <w:r w:rsidR="001A05A0">
        <w:rPr>
          <w:lang w:val="en-US"/>
        </w:rPr>
        <w:t>Parliament</w:t>
      </w:r>
      <w:r w:rsidR="00243AA4">
        <w:rPr>
          <w:lang w:val="en-US"/>
        </w:rPr>
        <w:t xml:space="preserve"> is to </w:t>
      </w:r>
      <w:r>
        <w:rPr>
          <w:lang w:val="en-US"/>
        </w:rPr>
        <w:t xml:space="preserve">a certain </w:t>
      </w:r>
      <w:r w:rsidR="00243AA4">
        <w:rPr>
          <w:lang w:val="en-US"/>
        </w:rPr>
        <w:t>extent a ‘reactive’ institution. If there is little interest in trade fro</w:t>
      </w:r>
      <w:r w:rsidR="00E961D3">
        <w:rPr>
          <w:lang w:val="en-US"/>
        </w:rPr>
        <w:t>m local constituents, the press</w:t>
      </w:r>
      <w:r w:rsidR="00243AA4">
        <w:rPr>
          <w:lang w:val="en-US"/>
        </w:rPr>
        <w:t xml:space="preserve">, civil society or business, the incentive for </w:t>
      </w:r>
      <w:r w:rsidR="00E961D3">
        <w:rPr>
          <w:lang w:val="en-US"/>
        </w:rPr>
        <w:t>focusing</w:t>
      </w:r>
      <w:r w:rsidR="00243AA4">
        <w:rPr>
          <w:lang w:val="en-US"/>
        </w:rPr>
        <w:t xml:space="preserve"> on an issue will be small, and will then largely depend on specific interests (</w:t>
      </w:r>
      <w:r w:rsidR="00DE5B92">
        <w:rPr>
          <w:lang w:val="en-US"/>
        </w:rPr>
        <w:t>and resources) of particular MP</w:t>
      </w:r>
      <w:r w:rsidR="00243AA4">
        <w:rPr>
          <w:lang w:val="en-US"/>
        </w:rPr>
        <w:t>s</w:t>
      </w:r>
      <w:r w:rsidR="00927B8E">
        <w:rPr>
          <w:lang w:val="en-US"/>
        </w:rPr>
        <w:t xml:space="preserve"> (interview 6)</w:t>
      </w:r>
      <w:r w:rsidR="00243AA4">
        <w:rPr>
          <w:lang w:val="en-US"/>
        </w:rPr>
        <w:t xml:space="preserve">. Of course, this is in some ways a vicious </w:t>
      </w:r>
      <w:r w:rsidR="00243AA4">
        <w:rPr>
          <w:lang w:val="en-US"/>
        </w:rPr>
        <w:lastRenderedPageBreak/>
        <w:t xml:space="preserve">circle, as lack of attention and expertise in turn lower the potential for the </w:t>
      </w:r>
      <w:r w:rsidR="001A05A0">
        <w:rPr>
          <w:lang w:val="en-US"/>
        </w:rPr>
        <w:t>Parliament</w:t>
      </w:r>
      <w:r w:rsidR="00243AA4">
        <w:rPr>
          <w:lang w:val="en-US"/>
        </w:rPr>
        <w:t xml:space="preserve"> to pick up and politicize an issue. </w:t>
      </w:r>
    </w:p>
    <w:p w14:paraId="460E8D05" w14:textId="77777777" w:rsidR="00243AA4" w:rsidRDefault="00243AA4" w:rsidP="009074F5">
      <w:pPr>
        <w:spacing w:line="276" w:lineRule="auto"/>
        <w:jc w:val="both"/>
        <w:rPr>
          <w:b/>
          <w:lang w:val="en-GB"/>
        </w:rPr>
      </w:pPr>
    </w:p>
    <w:p w14:paraId="15D61368" w14:textId="406C52A2" w:rsidR="00243AA4" w:rsidRDefault="0093711D" w:rsidP="009074F5">
      <w:pPr>
        <w:pStyle w:val="Kop2"/>
        <w:spacing w:line="276" w:lineRule="auto"/>
        <w:rPr>
          <w:lang w:val="en-GB"/>
        </w:rPr>
      </w:pPr>
      <w:r>
        <w:rPr>
          <w:b w:val="0"/>
          <w:lang w:val="en-GB"/>
        </w:rPr>
        <w:t xml:space="preserve">4.2. </w:t>
      </w:r>
      <w:r w:rsidR="00243AA4">
        <w:rPr>
          <w:b w:val="0"/>
          <w:lang w:val="en-GB"/>
        </w:rPr>
        <w:t xml:space="preserve">Why the shift in recent years? </w:t>
      </w:r>
    </w:p>
    <w:p w14:paraId="6FA51F0A" w14:textId="77777777" w:rsidR="00243AA4" w:rsidRDefault="00243AA4" w:rsidP="009074F5">
      <w:pPr>
        <w:spacing w:line="276" w:lineRule="auto"/>
        <w:jc w:val="both"/>
        <w:rPr>
          <w:b/>
          <w:lang w:val="en-GB"/>
        </w:rPr>
      </w:pPr>
    </w:p>
    <w:p w14:paraId="2C5A04EC" w14:textId="5D0D04AD" w:rsidR="001A05A0" w:rsidRPr="001A05A0" w:rsidRDefault="001A05A0" w:rsidP="009074F5">
      <w:pPr>
        <w:spacing w:line="276" w:lineRule="auto"/>
        <w:jc w:val="both"/>
        <w:rPr>
          <w:lang w:val="en-GB"/>
        </w:rPr>
      </w:pPr>
      <w:r>
        <w:rPr>
          <w:lang w:val="en-GB"/>
        </w:rPr>
        <w:t>A second questio</w:t>
      </w:r>
      <w:r w:rsidR="008C61BE">
        <w:rPr>
          <w:lang w:val="en-GB"/>
        </w:rPr>
        <w:t>n we aim to address is why the Belgian</w:t>
      </w:r>
      <w:r>
        <w:rPr>
          <w:lang w:val="en-GB"/>
        </w:rPr>
        <w:t xml:space="preserve"> Parliaments’ passivity has disappeared to </w:t>
      </w:r>
      <w:r w:rsidR="00EA2462">
        <w:rPr>
          <w:lang w:val="en-GB"/>
        </w:rPr>
        <w:t xml:space="preserve">a </w:t>
      </w:r>
      <w:r>
        <w:rPr>
          <w:lang w:val="en-GB"/>
        </w:rPr>
        <w:t>considerable extent in recent years, paradoxically after their competences had</w:t>
      </w:r>
      <w:r w:rsidR="008C61BE">
        <w:rPr>
          <w:lang w:val="en-GB"/>
        </w:rPr>
        <w:t xml:space="preserve"> seemingly</w:t>
      </w:r>
      <w:r>
        <w:rPr>
          <w:lang w:val="en-GB"/>
        </w:rPr>
        <w:t xml:space="preserve"> been transferred to the European Parliament after the Lisbon Treaty.</w:t>
      </w:r>
    </w:p>
    <w:p w14:paraId="147B8D9B" w14:textId="77777777" w:rsidR="001A05A0" w:rsidRDefault="001A05A0" w:rsidP="009074F5">
      <w:pPr>
        <w:spacing w:line="276" w:lineRule="auto"/>
        <w:jc w:val="both"/>
        <w:rPr>
          <w:b/>
          <w:lang w:val="en-GB"/>
        </w:rPr>
      </w:pPr>
    </w:p>
    <w:p w14:paraId="2D820FCD" w14:textId="16AAF748" w:rsidR="008D45FF" w:rsidRPr="008C61BE" w:rsidRDefault="0093711D" w:rsidP="009074F5">
      <w:pPr>
        <w:pStyle w:val="Kop3"/>
        <w:spacing w:line="276" w:lineRule="auto"/>
        <w:rPr>
          <w:lang w:val="en-GB"/>
        </w:rPr>
      </w:pPr>
      <w:r w:rsidRPr="008C61BE">
        <w:rPr>
          <w:lang w:val="en-GB"/>
        </w:rPr>
        <w:t xml:space="preserve">4.2.1. </w:t>
      </w:r>
      <w:proofErr w:type="gramStart"/>
      <w:r w:rsidR="008D45FF" w:rsidRPr="008C61BE">
        <w:rPr>
          <w:lang w:val="en-GB"/>
        </w:rPr>
        <w:t>The</w:t>
      </w:r>
      <w:proofErr w:type="gramEnd"/>
      <w:r w:rsidR="008D45FF" w:rsidRPr="008C61BE">
        <w:rPr>
          <w:lang w:val="en-GB"/>
        </w:rPr>
        <w:t xml:space="preserve"> altered substance of the deals </w:t>
      </w:r>
    </w:p>
    <w:p w14:paraId="69E52917" w14:textId="77777777" w:rsidR="00523718" w:rsidRDefault="00523718" w:rsidP="009074F5">
      <w:pPr>
        <w:spacing w:line="276" w:lineRule="auto"/>
        <w:rPr>
          <w:lang w:val="en-GB"/>
        </w:rPr>
      </w:pPr>
    </w:p>
    <w:p w14:paraId="4E64ED6F" w14:textId="2A824E32" w:rsidR="008926A0" w:rsidRDefault="00523718" w:rsidP="009074F5">
      <w:pPr>
        <w:spacing w:line="276" w:lineRule="auto"/>
        <w:jc w:val="both"/>
        <w:rPr>
          <w:lang w:val="en-GB"/>
        </w:rPr>
      </w:pPr>
      <w:r>
        <w:rPr>
          <w:lang w:val="en-GB"/>
        </w:rPr>
        <w:t xml:space="preserve">Part of the </w:t>
      </w:r>
      <w:r w:rsidRPr="00326F6D">
        <w:rPr>
          <w:lang w:val="en-GB"/>
        </w:rPr>
        <w:t>explanation is related to the nature and the substance of the new ‘generation’ of FTAs. TTIP and CETA are exponents of the movement towards ‘deep’ trade agreements, and</w:t>
      </w:r>
      <w:r w:rsidR="00793EAF" w:rsidRPr="00326F6D">
        <w:rPr>
          <w:lang w:val="en-GB"/>
        </w:rPr>
        <w:t xml:space="preserve"> include provisions </w:t>
      </w:r>
      <w:r w:rsidR="002729A2" w:rsidRPr="00326F6D">
        <w:rPr>
          <w:lang w:val="en-GB"/>
        </w:rPr>
        <w:t xml:space="preserve">that </w:t>
      </w:r>
      <w:r w:rsidRPr="00326F6D">
        <w:rPr>
          <w:lang w:val="en-GB"/>
        </w:rPr>
        <w:t>seem to encroach directly on domestic policy space</w:t>
      </w:r>
      <w:r w:rsidR="004531A8">
        <w:rPr>
          <w:lang w:val="en-GB"/>
        </w:rPr>
        <w:t xml:space="preserve"> </w:t>
      </w:r>
      <w:r w:rsidR="00466BC5">
        <w:rPr>
          <w:lang w:val="en-GB"/>
        </w:rPr>
        <w:fldChar w:fldCharType="begin" w:fldLock="1"/>
      </w:r>
      <w:r w:rsidR="00466BC5">
        <w:rPr>
          <w:lang w:val="en-GB"/>
        </w:rPr>
        <w:instrText>ADDIN CSL_CITATION { "citationItems" : [ { "id" : "ITEM-1", "itemData" : { "DOI" : "10.1111/j.1468-5965.2007.00748.x", "ISBN" : "0021-9886", "ISSN" : "00219886", "PMID" : "270", "abstract" : "The European Union is a key player in the Doha Development Round of multilateral trade negotiations. This article argues that its negotiating position reflects distinctive patterns of politics underlying three aspects of trade policy \u2013 traditional trade policy, commercial policy and social trade policy \u2013 characterized by different sets of actors and political dynamics. Although there is significant variation in the substance of the EU's position within each aspect of trade policy, their distinctive patterns of politics help to explain why the EU's negotiating position is most liberal in traditional trade policy and least in social trade policy.", "author" : [ { "dropping-particle" : "", "family" : "Young", "given" : "Alasdair", "non-dropping-particle" : "", "parse-names" : false, "suffix" : "" } ], "container-title" : "Journal of Common Market Studies", "id" : "ITEM-1", "issue" : "4", "issued" : { "date-parts" : [ [ "2007" ] ] }, "page" : "789-811", "title" : "Trade politics ain't what it used to be: The European union in the doha round", "type" : "article-journal", "volume" : "45" }, "uris" : [ "http://www.mendeley.com/documents/?uuid=c6c33732-f5ac-4dc6-b3f1-5c01387e758f" ] }, { "id" : "ITEM-2", "itemData" : { "author" : [ { "dropping-particle" : "", "family" : "Ville", "given" : "Ferdi", "non-dropping-particle" : "De", "parse-names" : false, "suffix" : "" } ], "container-title" : "FEPS Policy Brief, February 2016", "id" : "ITEM-2", "issued" : { "date-parts" : [ [ "2016" ] ] }, "title" : "Regulatory Cooperation in TTIP. A risk for democratic policy making?", "type" : "article-journal" }, "uris" : [ "http://www.mendeley.com/documents/?uuid=20db2025-86ac-4ac1-bf28-d3942ce5f4ec" ] } ], "mendeley" : { "formattedCitation" : "(De Ville, 2016; Young, 2007)", "plainTextFormattedCitation" : "(De Ville, 2016; Young, 2007)", "previouslyFormattedCitation" : "(De Ville, 2016; Young, 2007)" }, "properties" : { "noteIndex" : 0 }, "schema" : "https://github.com/citation-style-language/schema/raw/master/csl-citation.json" }</w:instrText>
      </w:r>
      <w:r w:rsidR="00466BC5">
        <w:rPr>
          <w:lang w:val="en-GB"/>
        </w:rPr>
        <w:fldChar w:fldCharType="separate"/>
      </w:r>
      <w:r w:rsidR="00466BC5" w:rsidRPr="00466BC5">
        <w:rPr>
          <w:noProof/>
          <w:lang w:val="en-GB"/>
        </w:rPr>
        <w:t>(De Ville 2016; Young 2007)</w:t>
      </w:r>
      <w:r w:rsidR="00466BC5">
        <w:rPr>
          <w:lang w:val="en-GB"/>
        </w:rPr>
        <w:fldChar w:fldCharType="end"/>
      </w:r>
      <w:r w:rsidR="00466BC5">
        <w:rPr>
          <w:lang w:val="en-GB"/>
        </w:rPr>
        <w:t xml:space="preserve">. </w:t>
      </w:r>
      <w:r w:rsidR="007860EC">
        <w:rPr>
          <w:lang w:val="en-GB"/>
        </w:rPr>
        <w:t>This has not only resulted in renewed discussion about the status (exclusive or mixed) of these agreements, and hence about t</w:t>
      </w:r>
      <w:r w:rsidR="00585239">
        <w:rPr>
          <w:lang w:val="en-GB"/>
        </w:rPr>
        <w:t>he competence of (</w:t>
      </w:r>
      <w:proofErr w:type="gramStart"/>
      <w:r w:rsidR="00585239">
        <w:rPr>
          <w:lang w:val="en-GB"/>
        </w:rPr>
        <w:t>sub)national</w:t>
      </w:r>
      <w:proofErr w:type="gramEnd"/>
      <w:r w:rsidR="00585239">
        <w:rPr>
          <w:lang w:val="en-GB"/>
        </w:rPr>
        <w:t xml:space="preserve"> P</w:t>
      </w:r>
      <w:r w:rsidR="007860EC">
        <w:rPr>
          <w:lang w:val="en-GB"/>
        </w:rPr>
        <w:t>arliaments with regard to them, but has aroused the attention of MPs independent from their legal status. After all, activity on CETA preceded the decision by the European Commission to declare the agreement ‘mixed’ in July 2016.</w:t>
      </w:r>
    </w:p>
    <w:p w14:paraId="06B1732F" w14:textId="77777777" w:rsidR="008926A0" w:rsidRDefault="008926A0" w:rsidP="009074F5">
      <w:pPr>
        <w:spacing w:line="276" w:lineRule="auto"/>
        <w:jc w:val="both"/>
        <w:rPr>
          <w:lang w:val="en-GB"/>
        </w:rPr>
      </w:pPr>
    </w:p>
    <w:p w14:paraId="6888824D" w14:textId="5FEC73E2" w:rsidR="00793EAF" w:rsidRDefault="00793EAF" w:rsidP="009074F5">
      <w:pPr>
        <w:spacing w:line="276" w:lineRule="auto"/>
        <w:jc w:val="both"/>
        <w:rPr>
          <w:lang w:val="en-GB"/>
        </w:rPr>
      </w:pPr>
      <w:r>
        <w:rPr>
          <w:lang w:val="en-GB"/>
        </w:rPr>
        <w:t>The first</w:t>
      </w:r>
      <w:r w:rsidR="004235BF">
        <w:rPr>
          <w:lang w:val="en-GB"/>
        </w:rPr>
        <w:t xml:space="preserve"> of these provisions</w:t>
      </w:r>
      <w:r w:rsidR="007860EC">
        <w:rPr>
          <w:lang w:val="en-GB"/>
        </w:rPr>
        <w:t xml:space="preserve"> inciting attention of MPs</w:t>
      </w:r>
      <w:r>
        <w:rPr>
          <w:lang w:val="en-GB"/>
        </w:rPr>
        <w:t xml:space="preserve"> is </w:t>
      </w:r>
      <w:r w:rsidRPr="004235BF">
        <w:rPr>
          <w:i/>
          <w:lang w:val="en-GB"/>
        </w:rPr>
        <w:t>investment protection</w:t>
      </w:r>
      <w:r>
        <w:rPr>
          <w:lang w:val="en-GB"/>
        </w:rPr>
        <w:t xml:space="preserve">, which </w:t>
      </w:r>
      <w:r w:rsidR="00F974D4">
        <w:rPr>
          <w:lang w:val="en-GB"/>
        </w:rPr>
        <w:t xml:space="preserve">only </w:t>
      </w:r>
      <w:r>
        <w:rPr>
          <w:lang w:val="en-GB"/>
        </w:rPr>
        <w:t>became a supranational competence with the Lisbon Treaty as discussed above. Investment protection provisions and the dispute settlement procedures to adjudicate disputes (better-known under the acronym ISDS that stands for investment-state dispute settlement) through which international investors can sue governments and demand compensation against public measures that offend their Treaty-sanctioned rights are not limited to decision</w:t>
      </w:r>
      <w:r w:rsidR="004235BF">
        <w:rPr>
          <w:lang w:val="en-GB"/>
        </w:rPr>
        <w:t>s</w:t>
      </w:r>
      <w:r>
        <w:rPr>
          <w:lang w:val="en-GB"/>
        </w:rPr>
        <w:t xml:space="preserve"> by the supranational level, but extend to every government level. Therefore, every government level also has a reason to fear that its policies become the target of a complaint by an investor </w:t>
      </w:r>
      <w:r w:rsidR="004235BF">
        <w:rPr>
          <w:lang w:val="en-GB"/>
        </w:rPr>
        <w:t>that</w:t>
      </w:r>
      <w:r>
        <w:rPr>
          <w:lang w:val="en-GB"/>
        </w:rPr>
        <w:t xml:space="preserve"> might result in sanctions </w:t>
      </w:r>
      <w:r w:rsidR="004235BF">
        <w:rPr>
          <w:lang w:val="en-GB"/>
        </w:rPr>
        <w:t>as well as in</w:t>
      </w:r>
      <w:r>
        <w:rPr>
          <w:lang w:val="en-GB"/>
        </w:rPr>
        <w:t xml:space="preserve"> a ‘chill</w:t>
      </w:r>
      <w:r w:rsidR="004235BF">
        <w:rPr>
          <w:lang w:val="en-GB"/>
        </w:rPr>
        <w:t>ing</w:t>
      </w:r>
      <w:r>
        <w:rPr>
          <w:lang w:val="en-GB"/>
        </w:rPr>
        <w:t xml:space="preserve"> effect’ in decision-making to avoid the risk of being sanctioned. Secondly, TTIP is the first agreement where the self-proclaimed central objective is</w:t>
      </w:r>
      <w:r w:rsidR="004235BF">
        <w:rPr>
          <w:lang w:val="en-GB"/>
        </w:rPr>
        <w:t xml:space="preserve"> </w:t>
      </w:r>
      <w:r w:rsidR="004235BF" w:rsidRPr="004235BF">
        <w:rPr>
          <w:i/>
          <w:lang w:val="en-GB"/>
        </w:rPr>
        <w:t>regulatory cooperation</w:t>
      </w:r>
      <w:r w:rsidR="004235BF">
        <w:rPr>
          <w:lang w:val="en-GB"/>
        </w:rPr>
        <w:t>, more precisely</w:t>
      </w:r>
      <w:r>
        <w:rPr>
          <w:lang w:val="en-GB"/>
        </w:rPr>
        <w:t xml:space="preserve"> to remove regulatory differences between the parties as well as to establish mechanisms that should render it less probable that the parties adopt different regulations in the future</w:t>
      </w:r>
      <w:r w:rsidR="004531A8">
        <w:rPr>
          <w:lang w:val="en-GB"/>
        </w:rPr>
        <w:t xml:space="preserve"> </w:t>
      </w:r>
      <w:r w:rsidR="004531A8">
        <w:rPr>
          <w:lang w:val="en-GB"/>
        </w:rPr>
        <w:fldChar w:fldCharType="begin" w:fldLock="1"/>
      </w:r>
      <w:r w:rsidR="004531A8">
        <w:rPr>
          <w:lang w:val="en-GB"/>
        </w:rPr>
        <w:instrText>ADDIN CSL_CITATION { "citationItems" : [ { "id" : "ITEM-1", "itemData" : { "author" : [ { "dropping-particle" : "", "family" : "Ville", "given" : "Ferdi", "non-dropping-particle" : "De", "parse-names" : false, "suffix" : "" }, { "dropping-particle" : "", "family" : "Siles-Br\u00fcgge", "given" : "Gabriel", "non-dropping-particle" : "", "parse-names" : false, "suffix" : "" } ], "id" : "ITEM-1", "issued" : { "date-parts" : [ [ "2015" ] ] }, "publisher" : "Polity Press", "publisher-place" : "Cambridge, MA", "title" : "TTIP - The truth about the transatlantic trade and investment partnership.", "type" : "book" }, "prefix" : "see ", "uris" : [ "http://www.mendeley.com/documents/?uuid=4cc020aa-97fa-449b-8853-b3bd3057ede7" ] } ], "mendeley" : { "formattedCitation" : "(see De Ville &amp; Siles-Br\u00fcgge, 2015)", "plainTextFormattedCitation" : "(see De Ville &amp; Siles-Br\u00fcgge, 2015)", "previouslyFormattedCitation" : "(see De Ville &amp; Siles-Br\u00fcgge, 2015)" }, "properties" : { "noteIndex" : 0 }, "schema" : "https://github.com/citation-style-language/schema/raw/master/csl-citation.json" }</w:instrText>
      </w:r>
      <w:r w:rsidR="004531A8">
        <w:rPr>
          <w:lang w:val="en-GB"/>
        </w:rPr>
        <w:fldChar w:fldCharType="separate"/>
      </w:r>
      <w:r w:rsidR="004531A8" w:rsidRPr="004531A8">
        <w:rPr>
          <w:noProof/>
          <w:lang w:val="en-GB"/>
        </w:rPr>
        <w:t>(see De Ville &amp; Siles-Brügge 201</w:t>
      </w:r>
      <w:r w:rsidR="0093711D">
        <w:rPr>
          <w:noProof/>
          <w:lang w:val="en-GB"/>
        </w:rPr>
        <w:t>6</w:t>
      </w:r>
      <w:r w:rsidR="004531A8" w:rsidRPr="004531A8">
        <w:rPr>
          <w:noProof/>
          <w:lang w:val="en-GB"/>
        </w:rPr>
        <w:t>)</w:t>
      </w:r>
      <w:r w:rsidR="004531A8">
        <w:rPr>
          <w:lang w:val="en-GB"/>
        </w:rPr>
        <w:fldChar w:fldCharType="end"/>
      </w:r>
      <w:r w:rsidR="004531A8">
        <w:rPr>
          <w:lang w:val="en-GB"/>
        </w:rPr>
        <w:t xml:space="preserve">. </w:t>
      </w:r>
      <w:r>
        <w:rPr>
          <w:lang w:val="en-GB"/>
        </w:rPr>
        <w:t>The latter should be achieved by adhering to ‘Good Regulatory Practices’ – a number of procedural requirements that governments should follow when adopting regulations to ensure that they have given sufficient consideration to the trade and investment effects and opinions of stakeholders – and bilateral ‘Regulatory Cooperation’ – mandatory consultations on regulations by representatives from both parties. What the critics of this new dimension of trade agreements fear is that these ostensibl</w:t>
      </w:r>
      <w:r w:rsidR="00F974D4">
        <w:rPr>
          <w:lang w:val="en-GB"/>
        </w:rPr>
        <w:t>y</w:t>
      </w:r>
      <w:r>
        <w:rPr>
          <w:lang w:val="en-GB"/>
        </w:rPr>
        <w:t xml:space="preserve"> innocent provisions </w:t>
      </w:r>
      <w:r>
        <w:rPr>
          <w:lang w:val="en-GB"/>
        </w:rPr>
        <w:lastRenderedPageBreak/>
        <w:t xml:space="preserve">will lead – analogous to the concerns about investment protection – </w:t>
      </w:r>
      <w:r w:rsidR="00E4303F">
        <w:rPr>
          <w:lang w:val="en-GB"/>
        </w:rPr>
        <w:t xml:space="preserve">to ‘paralysis by analysis’ and </w:t>
      </w:r>
      <w:r>
        <w:rPr>
          <w:lang w:val="en-GB"/>
        </w:rPr>
        <w:t xml:space="preserve">to regulatory chill, i.e. to less decision-making autonomy and lower levels of protection than would have been decided by governments absent these provisions. </w:t>
      </w:r>
    </w:p>
    <w:p w14:paraId="5BD1E024" w14:textId="77777777" w:rsidR="00793EAF" w:rsidRDefault="00793EAF" w:rsidP="009074F5">
      <w:pPr>
        <w:spacing w:line="276" w:lineRule="auto"/>
        <w:jc w:val="both"/>
        <w:rPr>
          <w:lang w:val="en-GB"/>
        </w:rPr>
      </w:pPr>
    </w:p>
    <w:p w14:paraId="3DB30B0F" w14:textId="7C8F0C1C" w:rsidR="00ED7556" w:rsidRDefault="00EA2462" w:rsidP="009074F5">
      <w:pPr>
        <w:spacing w:line="276" w:lineRule="auto"/>
        <w:jc w:val="both"/>
        <w:rPr>
          <w:lang w:val="en-GB"/>
        </w:rPr>
      </w:pPr>
      <w:r>
        <w:rPr>
          <w:lang w:val="en-GB"/>
        </w:rPr>
        <w:t>These</w:t>
      </w:r>
      <w:r w:rsidR="00BA028E" w:rsidRPr="00AD7462">
        <w:rPr>
          <w:lang w:val="en-GB"/>
        </w:rPr>
        <w:t xml:space="preserve"> deals might</w:t>
      </w:r>
      <w:r>
        <w:rPr>
          <w:lang w:val="en-GB"/>
        </w:rPr>
        <w:t xml:space="preserve"> thus</w:t>
      </w:r>
      <w:r w:rsidR="00BA028E" w:rsidRPr="00AD7462">
        <w:rPr>
          <w:lang w:val="en-GB"/>
        </w:rPr>
        <w:t xml:space="preserve"> further limit </w:t>
      </w:r>
      <w:r w:rsidR="00AD7462">
        <w:rPr>
          <w:lang w:val="en-GB"/>
        </w:rPr>
        <w:t>Parliaments’</w:t>
      </w:r>
      <w:r w:rsidR="00BA028E" w:rsidRPr="00AD7462">
        <w:rPr>
          <w:lang w:val="en-GB"/>
        </w:rPr>
        <w:t xml:space="preserve"> power to shape society, </w:t>
      </w:r>
      <w:r>
        <w:rPr>
          <w:lang w:val="en-GB"/>
        </w:rPr>
        <w:t xml:space="preserve">possibly </w:t>
      </w:r>
      <w:r w:rsidR="005A0377" w:rsidRPr="00AD7462">
        <w:rPr>
          <w:lang w:val="en-GB"/>
        </w:rPr>
        <w:t>leading to</w:t>
      </w:r>
      <w:r w:rsidR="00BA028E" w:rsidRPr="00AD7462">
        <w:rPr>
          <w:lang w:val="en-GB"/>
        </w:rPr>
        <w:t xml:space="preserve"> increased awareness</w:t>
      </w:r>
      <w:r w:rsidR="00326F6D">
        <w:rPr>
          <w:lang w:val="en-GB"/>
        </w:rPr>
        <w:t xml:space="preserve"> of</w:t>
      </w:r>
      <w:r w:rsidR="00BA028E" w:rsidRPr="00AD7462">
        <w:rPr>
          <w:lang w:val="en-GB"/>
        </w:rPr>
        <w:t xml:space="preserve"> and in some cases opposition to the deals. In the Belgian case there is some evidence of this, i.e. that </w:t>
      </w:r>
      <w:r w:rsidR="00F25696">
        <w:rPr>
          <w:lang w:val="en-GB"/>
        </w:rPr>
        <w:t>parliamentary</w:t>
      </w:r>
      <w:r w:rsidR="00BA028E" w:rsidRPr="00AD7462">
        <w:rPr>
          <w:lang w:val="en-GB"/>
        </w:rPr>
        <w:t xml:space="preserve"> attention was triggered in part by the substance of the agreements</w:t>
      </w:r>
      <w:r w:rsidR="00326F6D">
        <w:rPr>
          <w:lang w:val="en-GB"/>
        </w:rPr>
        <w:t>. For example</w:t>
      </w:r>
      <w:r w:rsidR="004235BF">
        <w:rPr>
          <w:lang w:val="en-GB"/>
        </w:rPr>
        <w:t>, i</w:t>
      </w:r>
      <w:r w:rsidR="00793EAF">
        <w:rPr>
          <w:lang w:val="en-GB"/>
        </w:rPr>
        <w:t xml:space="preserve">n Belgium, </w:t>
      </w:r>
      <w:r w:rsidR="00F25696">
        <w:rPr>
          <w:lang w:val="en-GB"/>
        </w:rPr>
        <w:t>parliamentary</w:t>
      </w:r>
      <w:r w:rsidR="00793EAF">
        <w:rPr>
          <w:lang w:val="en-GB"/>
        </w:rPr>
        <w:t xml:space="preserve"> debates have (</w:t>
      </w:r>
      <w:r w:rsidR="00E4303F">
        <w:rPr>
          <w:lang w:val="en-GB"/>
        </w:rPr>
        <w:t>just as in</w:t>
      </w:r>
      <w:r w:rsidR="00793EAF">
        <w:rPr>
          <w:lang w:val="en-GB"/>
        </w:rPr>
        <w:t xml:space="preserve"> </w:t>
      </w:r>
      <w:r w:rsidR="004235BF">
        <w:rPr>
          <w:lang w:val="en-GB"/>
        </w:rPr>
        <w:t>many</w:t>
      </w:r>
      <w:r w:rsidR="00793EAF">
        <w:rPr>
          <w:lang w:val="en-GB"/>
        </w:rPr>
        <w:t xml:space="preserve"> other </w:t>
      </w:r>
      <w:r w:rsidR="004235BF">
        <w:rPr>
          <w:lang w:val="en-GB"/>
        </w:rPr>
        <w:t>Member States</w:t>
      </w:r>
      <w:r w:rsidR="00793EAF">
        <w:rPr>
          <w:lang w:val="en-GB"/>
        </w:rPr>
        <w:t>) focused</w:t>
      </w:r>
      <w:r w:rsidR="007E104F">
        <w:rPr>
          <w:lang w:val="en-GB"/>
        </w:rPr>
        <w:t xml:space="preserve"> primarily</w:t>
      </w:r>
      <w:r w:rsidR="00793EAF">
        <w:rPr>
          <w:lang w:val="en-GB"/>
        </w:rPr>
        <w:t xml:space="preserve"> on ISDS</w:t>
      </w:r>
      <w:r w:rsidR="007E104F">
        <w:rPr>
          <w:lang w:val="en-GB"/>
        </w:rPr>
        <w:t xml:space="preserve"> and</w:t>
      </w:r>
      <w:r w:rsidR="00793EAF">
        <w:rPr>
          <w:lang w:val="en-GB"/>
        </w:rPr>
        <w:t xml:space="preserve"> regulatory cooperation</w:t>
      </w:r>
      <w:r w:rsidR="007E104F">
        <w:rPr>
          <w:lang w:val="en-GB"/>
        </w:rPr>
        <w:t>, as well as the issue of (the fear for liberalisation of) public services. Much less</w:t>
      </w:r>
      <w:r w:rsidR="00793EAF">
        <w:rPr>
          <w:lang w:val="en-GB"/>
        </w:rPr>
        <w:t xml:space="preserve"> attention </w:t>
      </w:r>
      <w:r w:rsidR="007E104F">
        <w:rPr>
          <w:lang w:val="en-GB"/>
        </w:rPr>
        <w:t>has been dedicated to</w:t>
      </w:r>
      <w:r w:rsidR="00793EAF">
        <w:rPr>
          <w:lang w:val="en-GB"/>
        </w:rPr>
        <w:t xml:space="preserve"> the</w:t>
      </w:r>
      <w:r w:rsidR="007E104F">
        <w:rPr>
          <w:lang w:val="en-GB"/>
        </w:rPr>
        <w:t xml:space="preserve"> more</w:t>
      </w:r>
      <w:r w:rsidR="00793EAF">
        <w:rPr>
          <w:lang w:val="en-GB"/>
        </w:rPr>
        <w:t xml:space="preserve"> tradit</w:t>
      </w:r>
      <w:r w:rsidR="007E104F">
        <w:rPr>
          <w:lang w:val="en-GB"/>
        </w:rPr>
        <w:t>ional elements of the negotiations such as tariffs.</w:t>
      </w:r>
      <w:r w:rsidR="00793EAF">
        <w:rPr>
          <w:lang w:val="en-GB"/>
        </w:rPr>
        <w:t xml:space="preserve"> </w:t>
      </w:r>
      <w:r w:rsidR="004A701B">
        <w:rPr>
          <w:lang w:val="en-GB"/>
        </w:rPr>
        <w:t xml:space="preserve">The role of the </w:t>
      </w:r>
      <w:r w:rsidR="004A701B" w:rsidRPr="004A701B">
        <w:rPr>
          <w:lang w:val="en-GB"/>
        </w:rPr>
        <w:t xml:space="preserve">special nature of the treaties was also mentioned in some of our interviews. </w:t>
      </w:r>
      <w:r w:rsidR="007E104F" w:rsidRPr="004A701B">
        <w:rPr>
          <w:lang w:val="en-GB"/>
        </w:rPr>
        <w:t>However, this argument about the content of the latest generation of trade agreements is not able to explain the different degree of attention that has gone to TTIP and</w:t>
      </w:r>
      <w:r w:rsidR="005E6A47">
        <w:rPr>
          <w:lang w:val="en-GB"/>
        </w:rPr>
        <w:t xml:space="preserve"> (</w:t>
      </w:r>
      <w:r w:rsidR="007860EC">
        <w:rPr>
          <w:lang w:val="en-GB"/>
        </w:rPr>
        <w:t>only after the conclusion of the negotiations</w:t>
      </w:r>
      <w:r w:rsidR="005E6A47">
        <w:rPr>
          <w:lang w:val="en-GB"/>
        </w:rPr>
        <w:t>)</w:t>
      </w:r>
      <w:r w:rsidR="007E104F" w:rsidRPr="004A701B">
        <w:rPr>
          <w:lang w:val="en-GB"/>
        </w:rPr>
        <w:t xml:space="preserve"> CETA </w:t>
      </w:r>
      <w:r w:rsidR="007860EC" w:rsidRPr="004A701B">
        <w:rPr>
          <w:lang w:val="en-GB"/>
        </w:rPr>
        <w:t xml:space="preserve">on the one hand </w:t>
      </w:r>
      <w:r w:rsidR="007860EC">
        <w:rPr>
          <w:lang w:val="en-GB"/>
        </w:rPr>
        <w:t>and</w:t>
      </w:r>
      <w:r w:rsidR="002729A2" w:rsidRPr="004A701B">
        <w:rPr>
          <w:lang w:val="en-GB"/>
        </w:rPr>
        <w:t>,</w:t>
      </w:r>
      <w:r w:rsidR="007E104F" w:rsidRPr="004A701B">
        <w:rPr>
          <w:lang w:val="en-GB"/>
        </w:rPr>
        <w:t xml:space="preserve"> EU-Japan</w:t>
      </w:r>
      <w:r w:rsidR="007860EC">
        <w:rPr>
          <w:lang w:val="en-GB"/>
        </w:rPr>
        <w:t xml:space="preserve"> and other deep and comprehensive EU trade negotiations</w:t>
      </w:r>
      <w:r w:rsidR="007E104F" w:rsidRPr="004A701B">
        <w:rPr>
          <w:lang w:val="en-GB"/>
        </w:rPr>
        <w:t xml:space="preserve"> on the other, while their substance is very comparable.</w:t>
      </w:r>
      <w:r w:rsidR="00342E43" w:rsidRPr="004A701B">
        <w:rPr>
          <w:lang w:val="en-GB"/>
        </w:rPr>
        <w:t xml:space="preserve"> </w:t>
      </w:r>
    </w:p>
    <w:p w14:paraId="00C939E8" w14:textId="77777777" w:rsidR="00ED7556" w:rsidRDefault="00ED7556" w:rsidP="009074F5">
      <w:pPr>
        <w:spacing w:line="276" w:lineRule="auto"/>
        <w:jc w:val="both"/>
        <w:rPr>
          <w:lang w:val="en-GB"/>
        </w:rPr>
      </w:pPr>
    </w:p>
    <w:p w14:paraId="49E632D9" w14:textId="18BC099B" w:rsidR="008D45FF" w:rsidRDefault="00342E43" w:rsidP="009074F5">
      <w:pPr>
        <w:spacing w:line="276" w:lineRule="auto"/>
        <w:jc w:val="both"/>
        <w:rPr>
          <w:lang w:val="en-GB"/>
        </w:rPr>
      </w:pPr>
      <w:r>
        <w:rPr>
          <w:lang w:val="en-GB"/>
        </w:rPr>
        <w:t xml:space="preserve">The missing link, as we hope to show in the following section, </w:t>
      </w:r>
      <w:r w:rsidRPr="00342E43">
        <w:rPr>
          <w:lang w:val="en-GB"/>
        </w:rPr>
        <w:t xml:space="preserve">is the </w:t>
      </w:r>
      <w:r w:rsidR="008D45FF" w:rsidRPr="00342E43">
        <w:rPr>
          <w:lang w:val="en-GB"/>
        </w:rPr>
        <w:t>wide</w:t>
      </w:r>
      <w:r w:rsidRPr="00342E43">
        <w:rPr>
          <w:lang w:val="en-GB"/>
        </w:rPr>
        <w:t>-scale</w:t>
      </w:r>
      <w:r w:rsidR="008D45FF" w:rsidRPr="00342E43">
        <w:rPr>
          <w:lang w:val="en-GB"/>
        </w:rPr>
        <w:t xml:space="preserve"> mobilisation</w:t>
      </w:r>
      <w:r w:rsidRPr="00342E43">
        <w:rPr>
          <w:lang w:val="en-GB"/>
        </w:rPr>
        <w:t xml:space="preserve"> </w:t>
      </w:r>
      <w:r w:rsidR="008D45FF" w:rsidRPr="00342E43">
        <w:rPr>
          <w:lang w:val="en-GB"/>
        </w:rPr>
        <w:t>against TTIP</w:t>
      </w:r>
      <w:r w:rsidR="00BE0299" w:rsidRPr="00342E43">
        <w:rPr>
          <w:lang w:val="en-GB"/>
        </w:rPr>
        <w:t>, and subsequently CETA,</w:t>
      </w:r>
      <w:r w:rsidR="008D45FF" w:rsidRPr="00342E43">
        <w:rPr>
          <w:lang w:val="en-GB"/>
        </w:rPr>
        <w:t xml:space="preserve"> by a number of non-governmental organisations (NGOs).</w:t>
      </w:r>
    </w:p>
    <w:p w14:paraId="4D383BD0" w14:textId="00C6DD7C" w:rsidR="00793EAF" w:rsidRPr="007860EC" w:rsidRDefault="0078565A" w:rsidP="009074F5">
      <w:pPr>
        <w:pStyle w:val="Kop3"/>
        <w:spacing w:line="276" w:lineRule="auto"/>
        <w:rPr>
          <w:lang w:val="en-GB"/>
        </w:rPr>
      </w:pPr>
      <w:r w:rsidRPr="007860EC">
        <w:rPr>
          <w:lang w:val="en-GB"/>
        </w:rPr>
        <w:t xml:space="preserve">4.2.2. </w:t>
      </w:r>
      <w:r w:rsidR="00793EAF" w:rsidRPr="007860EC">
        <w:rPr>
          <w:lang w:val="en-GB"/>
        </w:rPr>
        <w:t>Mobilization by NGOs</w:t>
      </w:r>
      <w:r w:rsidR="00DC2C33" w:rsidRPr="007860EC">
        <w:rPr>
          <w:lang w:val="en-GB"/>
        </w:rPr>
        <w:t xml:space="preserve"> and</w:t>
      </w:r>
      <w:r w:rsidR="00793EAF" w:rsidRPr="007860EC">
        <w:rPr>
          <w:lang w:val="en-GB"/>
        </w:rPr>
        <w:t xml:space="preserve"> public salience</w:t>
      </w:r>
    </w:p>
    <w:p w14:paraId="13153AA5" w14:textId="20266D66" w:rsidR="00793EAF" w:rsidRPr="00FA4C2D" w:rsidRDefault="00793EAF" w:rsidP="009074F5">
      <w:pPr>
        <w:spacing w:line="276" w:lineRule="auto"/>
        <w:jc w:val="both"/>
        <w:rPr>
          <w:lang w:val="en-GB"/>
        </w:rPr>
      </w:pPr>
    </w:p>
    <w:p w14:paraId="5968D3D9" w14:textId="5ABEE183" w:rsidR="00F308C4" w:rsidRPr="00223DC7" w:rsidRDefault="009D36B4" w:rsidP="009074F5">
      <w:pPr>
        <w:spacing w:line="276" w:lineRule="auto"/>
        <w:jc w:val="both"/>
        <w:rPr>
          <w:lang w:val="en-GB"/>
        </w:rPr>
      </w:pPr>
      <w:r>
        <w:rPr>
          <w:lang w:val="en-GB"/>
        </w:rPr>
        <w:t>TTIP</w:t>
      </w:r>
      <w:r w:rsidR="00DC2C33">
        <w:rPr>
          <w:lang w:val="en-GB"/>
        </w:rPr>
        <w:t xml:space="preserve"> </w:t>
      </w:r>
      <w:r w:rsidR="005A0377">
        <w:rPr>
          <w:lang w:val="en-GB"/>
        </w:rPr>
        <w:t xml:space="preserve">and to a lesser extent CETA have </w:t>
      </w:r>
      <w:r>
        <w:rPr>
          <w:lang w:val="en-GB"/>
        </w:rPr>
        <w:t>led to</w:t>
      </w:r>
      <w:r w:rsidR="00DC2C33">
        <w:rPr>
          <w:lang w:val="en-GB"/>
        </w:rPr>
        <w:t xml:space="preserve"> </w:t>
      </w:r>
      <w:r w:rsidR="005A0377">
        <w:rPr>
          <w:lang w:val="en-GB"/>
        </w:rPr>
        <w:t xml:space="preserve">an </w:t>
      </w:r>
      <w:r w:rsidR="00DC2C33">
        <w:rPr>
          <w:lang w:val="en-GB"/>
        </w:rPr>
        <w:t>unprecedented</w:t>
      </w:r>
      <w:r>
        <w:rPr>
          <w:lang w:val="en-GB"/>
        </w:rPr>
        <w:t xml:space="preserve"> </w:t>
      </w:r>
      <w:r w:rsidR="003C3371">
        <w:rPr>
          <w:lang w:val="en-GB"/>
        </w:rPr>
        <w:t xml:space="preserve">politicization of the EU’s trade agenda. </w:t>
      </w:r>
      <w:r w:rsidR="005A0377">
        <w:rPr>
          <w:lang w:val="en-GB"/>
        </w:rPr>
        <w:t>Again</w:t>
      </w:r>
      <w:r w:rsidR="00DC2C33">
        <w:rPr>
          <w:lang w:val="en-GB"/>
        </w:rPr>
        <w:t>,</w:t>
      </w:r>
      <w:r>
        <w:rPr>
          <w:lang w:val="en-GB"/>
        </w:rPr>
        <w:t xml:space="preserve"> this </w:t>
      </w:r>
      <w:r w:rsidR="00242ED7">
        <w:rPr>
          <w:lang w:val="en-GB"/>
        </w:rPr>
        <w:t xml:space="preserve">is </w:t>
      </w:r>
      <w:r w:rsidR="003C3371">
        <w:rPr>
          <w:lang w:val="en-GB"/>
        </w:rPr>
        <w:t xml:space="preserve">in part </w:t>
      </w:r>
      <w:r>
        <w:rPr>
          <w:lang w:val="en-GB"/>
        </w:rPr>
        <w:t>linked to the substance of</w:t>
      </w:r>
      <w:r w:rsidR="005A0377">
        <w:rPr>
          <w:lang w:val="en-GB"/>
        </w:rPr>
        <w:t xml:space="preserve"> these treaties,</w:t>
      </w:r>
      <w:r w:rsidR="00DC2C33">
        <w:rPr>
          <w:lang w:val="en-GB"/>
        </w:rPr>
        <w:t xml:space="preserve"> which </w:t>
      </w:r>
      <w:r w:rsidR="001A4D86">
        <w:rPr>
          <w:lang w:val="en-GB"/>
        </w:rPr>
        <w:t xml:space="preserve">raised </w:t>
      </w:r>
      <w:r w:rsidR="00DC2C33">
        <w:rPr>
          <w:lang w:val="en-GB"/>
        </w:rPr>
        <w:t>concerns about the impact on domestic policies and policy space.</w:t>
      </w:r>
      <w:r w:rsidR="005A0377">
        <w:rPr>
          <w:lang w:val="en-GB"/>
        </w:rPr>
        <w:t xml:space="preserve"> T</w:t>
      </w:r>
      <w:r w:rsidR="00DC2C33">
        <w:rPr>
          <w:lang w:val="en-GB"/>
        </w:rPr>
        <w:t>h</w:t>
      </w:r>
      <w:r w:rsidR="005A0377">
        <w:rPr>
          <w:lang w:val="en-GB"/>
        </w:rPr>
        <w:t xml:space="preserve">ese worries were probably </w:t>
      </w:r>
      <w:r w:rsidR="001A4D86">
        <w:rPr>
          <w:lang w:val="en-GB"/>
        </w:rPr>
        <w:t xml:space="preserve">also </w:t>
      </w:r>
      <w:r w:rsidR="005A0377">
        <w:rPr>
          <w:lang w:val="en-GB"/>
        </w:rPr>
        <w:t xml:space="preserve">exacerbated </w:t>
      </w:r>
      <w:r>
        <w:rPr>
          <w:lang w:val="en-GB"/>
        </w:rPr>
        <w:t xml:space="preserve">by the fact that </w:t>
      </w:r>
      <w:r w:rsidR="005A0377">
        <w:rPr>
          <w:lang w:val="en-GB"/>
        </w:rPr>
        <w:t xml:space="preserve">TTIP, which received the brunt of the contestation, </w:t>
      </w:r>
      <w:r>
        <w:rPr>
          <w:lang w:val="en-GB"/>
        </w:rPr>
        <w:t xml:space="preserve">was being negotiated with the United States. </w:t>
      </w:r>
      <w:r w:rsidR="00DC2C33">
        <w:rPr>
          <w:lang w:val="en-GB"/>
        </w:rPr>
        <w:t xml:space="preserve">Not </w:t>
      </w:r>
      <w:r w:rsidR="005A0377">
        <w:rPr>
          <w:lang w:val="en-GB"/>
        </w:rPr>
        <w:t>just because this aroused</w:t>
      </w:r>
      <w:r w:rsidR="00DC2C33">
        <w:rPr>
          <w:lang w:val="en-GB"/>
        </w:rPr>
        <w:t xml:space="preserve"> </w:t>
      </w:r>
      <w:r w:rsidR="005A0377">
        <w:rPr>
          <w:lang w:val="en-GB"/>
        </w:rPr>
        <w:t>some latent</w:t>
      </w:r>
      <w:r w:rsidR="00DC2C33">
        <w:rPr>
          <w:lang w:val="en-GB"/>
        </w:rPr>
        <w:t xml:space="preserve"> anti-Americanism </w:t>
      </w:r>
      <w:r w:rsidR="005A0377">
        <w:rPr>
          <w:lang w:val="en-GB"/>
        </w:rPr>
        <w:t xml:space="preserve">with the public and NGOs, </w:t>
      </w:r>
      <w:r w:rsidR="00E4303F">
        <w:rPr>
          <w:lang w:val="en-GB"/>
        </w:rPr>
        <w:t xml:space="preserve">but </w:t>
      </w:r>
      <w:r w:rsidR="00DC2C33">
        <w:rPr>
          <w:lang w:val="en-GB"/>
        </w:rPr>
        <w:t xml:space="preserve">also </w:t>
      </w:r>
      <w:r w:rsidR="005A0377">
        <w:rPr>
          <w:lang w:val="en-GB"/>
        </w:rPr>
        <w:t xml:space="preserve">because the risk of </w:t>
      </w:r>
      <w:proofErr w:type="gramStart"/>
      <w:r w:rsidR="005A0377">
        <w:rPr>
          <w:lang w:val="en-GB"/>
        </w:rPr>
        <w:t>substantial(</w:t>
      </w:r>
      <w:proofErr w:type="spellStart"/>
      <w:proofErr w:type="gramEnd"/>
      <w:r w:rsidR="005A0377">
        <w:rPr>
          <w:lang w:val="en-GB"/>
        </w:rPr>
        <w:t>ly</w:t>
      </w:r>
      <w:proofErr w:type="spellEnd"/>
      <w:r w:rsidR="005A0377">
        <w:rPr>
          <w:lang w:val="en-GB"/>
        </w:rPr>
        <w:t xml:space="preserve"> negative) </w:t>
      </w:r>
      <w:r w:rsidR="00F93310">
        <w:rPr>
          <w:lang w:val="en-GB"/>
        </w:rPr>
        <w:t>effects</w:t>
      </w:r>
      <w:r w:rsidR="00242ED7">
        <w:rPr>
          <w:lang w:val="en-GB"/>
        </w:rPr>
        <w:t xml:space="preserve"> (such as those related to ISDS cases, or the possible lowering of food standards, see </w:t>
      </w:r>
      <w:r w:rsidR="00242ED7" w:rsidRPr="00BF7ACB">
        <w:rPr>
          <w:lang w:val="en-GB"/>
        </w:rPr>
        <w:t>also</w:t>
      </w:r>
      <w:r w:rsidR="00466BC5">
        <w:rPr>
          <w:lang w:val="en-GB"/>
        </w:rPr>
        <w:t xml:space="preserve"> </w:t>
      </w:r>
      <w:r w:rsidR="00466BC5" w:rsidRPr="00466BC5">
        <w:rPr>
          <w:lang w:val="en-GB"/>
        </w:rPr>
        <w:fldChar w:fldCharType="begin" w:fldLock="1"/>
      </w:r>
      <w:r w:rsidR="00466BC5" w:rsidRPr="00466BC5">
        <w:rPr>
          <w:lang w:val="en-GB"/>
        </w:rPr>
        <w:instrText>ADDIN CSL_CITATION { "citationItems" : [ { "id" : "ITEM-1", "itemData" : { "author" : [ { "dropping-particle" : "", "family" : "Eliasson", "given" : "Leif Johan", "non-dropping-particle" : "", "parse-names" : false, "suffix" : "" } ], "container-title" : "14th Biennial Meeting of the European Union Studies Association, Boston", "id" : "ITEM-1", "issued" : { "date-parts" : [ [ "2015" ] ] }, "page" : "5-7", "title" : "The Transatlantic Trade and Investment Partnership: Interest groups and public opinion", "type" : "article-journal" }, "uris" : [ "http://www.mendeley.com/documents/?uuid=1d11ca1a-43be-493b-81df-801b30285ce6" ] } ], "mendeley" : { "formattedCitation" : "(Eliasson, 2015)", "manualFormatting" : "Eliasson, 2015", "plainTextFormattedCitation" : "(Eliasson, 2015)", "previouslyFormattedCitation" : "(Eliasson, 2015)" }, "properties" : { "noteIndex" : 0 }, "schema" : "https://github.com/citation-style-language/schema/raw/master/csl-citation.json" }</w:instrText>
      </w:r>
      <w:r w:rsidR="00466BC5" w:rsidRPr="00466BC5">
        <w:rPr>
          <w:lang w:val="en-GB"/>
        </w:rPr>
        <w:fldChar w:fldCharType="separate"/>
      </w:r>
      <w:r w:rsidR="00466BC5" w:rsidRPr="00466BC5">
        <w:rPr>
          <w:noProof/>
          <w:lang w:val="en-GB"/>
        </w:rPr>
        <w:t>Eliasson 2015</w:t>
      </w:r>
      <w:r w:rsidR="00466BC5" w:rsidRPr="00466BC5">
        <w:rPr>
          <w:lang w:val="en-GB"/>
        </w:rPr>
        <w:fldChar w:fldCharType="end"/>
      </w:r>
      <w:r w:rsidR="00242ED7" w:rsidRPr="00466BC5">
        <w:rPr>
          <w:lang w:val="en-GB"/>
        </w:rPr>
        <w:t>)</w:t>
      </w:r>
      <w:r w:rsidR="00F93310" w:rsidRPr="00466BC5">
        <w:rPr>
          <w:lang w:val="en-GB"/>
        </w:rPr>
        <w:t xml:space="preserve"> was far more</w:t>
      </w:r>
      <w:r w:rsidR="00F93310">
        <w:rPr>
          <w:lang w:val="en-GB"/>
        </w:rPr>
        <w:t xml:space="preserve"> likely with such a powerful political and economic counterpart</w:t>
      </w:r>
      <w:r w:rsidR="00F308C4">
        <w:rPr>
          <w:rStyle w:val="Voetnootmarkering"/>
          <w:lang w:val="en-GB"/>
        </w:rPr>
        <w:footnoteReference w:id="11"/>
      </w:r>
      <w:r w:rsidR="00F308C4">
        <w:rPr>
          <w:lang w:val="en-GB"/>
        </w:rPr>
        <w:t>.</w:t>
      </w:r>
      <w:r w:rsidR="00F93310">
        <w:rPr>
          <w:lang w:val="en-GB"/>
        </w:rPr>
        <w:t xml:space="preserve"> </w:t>
      </w:r>
      <w:r w:rsidR="003C3371">
        <w:rPr>
          <w:lang w:val="en-GB"/>
        </w:rPr>
        <w:t xml:space="preserve">However, </w:t>
      </w:r>
      <w:r w:rsidR="00F308C4">
        <w:rPr>
          <w:lang w:val="en-GB"/>
        </w:rPr>
        <w:t xml:space="preserve">it seems unlikely that these elements would have sufficed to bring about the measure of opposition we’ve witnessed in the past three years, without the active, successful and enduring </w:t>
      </w:r>
      <w:r w:rsidR="00F308C4" w:rsidRPr="00985388">
        <w:rPr>
          <w:lang w:val="en-GB"/>
        </w:rPr>
        <w:t>mobilization and organization by a wide coalition of NGOs</w:t>
      </w:r>
      <w:r w:rsidR="00F308C4">
        <w:rPr>
          <w:lang w:val="en-GB"/>
        </w:rPr>
        <w:t xml:space="preserve"> and </w:t>
      </w:r>
      <w:r w:rsidR="00F308C4" w:rsidRPr="00C80CC7">
        <w:rPr>
          <w:lang w:val="en-GB"/>
        </w:rPr>
        <w:t>their networks</w:t>
      </w:r>
      <w:r w:rsidR="00466BC5">
        <w:rPr>
          <w:lang w:val="en-GB"/>
        </w:rPr>
        <w:t xml:space="preserve"> </w:t>
      </w:r>
      <w:r w:rsidR="00466BC5">
        <w:rPr>
          <w:lang w:val="en-GB"/>
        </w:rPr>
        <w:fldChar w:fldCharType="begin" w:fldLock="1"/>
      </w:r>
      <w:r w:rsidR="00466BC5">
        <w:rPr>
          <w:lang w:val="en-GB"/>
        </w:rPr>
        <w:instrText>ADDIN CSL_CITATION { "citationItems" : [ { "id" : "ITEM-1", "itemData" : { "author" : [ { "dropping-particle" : "", "family" : "Gheyle", "given" : "Niels", "non-dropping-particle" : "", "parse-names" : false, "suffix" : "" } ], "container-title" : "Paper presented at the GIFTA workshop series \u2018Social and Labour Impacts of Free Trade Agreements\u2019, 7-8 July, Brussels", "id" : "ITEM-1", "issued" : { "date-parts" : [ [ "2016" ] ] }, "title" : "Adding fuel to the flames: how TTIP reinvigorated the politicization of trade", "type" : "article-journal" }, "uris" : [ "http://www.mendeley.com/documents/?uuid=c1748aac-3f90-462f-9c58-d4f1880b7439" ] } ], "mendeley" : { "formattedCitation" : "(Gheyle, 2016)", "plainTextFormattedCitation" : "(Gheyle, 2016)", "previouslyFormattedCitation" : "(Gheyle, 2016)" }, "properties" : { "noteIndex" : 0 }, "schema" : "https://github.com/citation-style-language/schema/raw/master/csl-citation.json" }</w:instrText>
      </w:r>
      <w:r w:rsidR="00466BC5">
        <w:rPr>
          <w:lang w:val="en-GB"/>
        </w:rPr>
        <w:fldChar w:fldCharType="separate"/>
      </w:r>
      <w:r w:rsidR="00466BC5" w:rsidRPr="00466BC5">
        <w:rPr>
          <w:noProof/>
          <w:lang w:val="en-GB"/>
        </w:rPr>
        <w:t>(Gheyle 2016)</w:t>
      </w:r>
      <w:r w:rsidR="00466BC5">
        <w:rPr>
          <w:lang w:val="en-GB"/>
        </w:rPr>
        <w:fldChar w:fldCharType="end"/>
      </w:r>
      <w:r w:rsidR="00223DC7">
        <w:rPr>
          <w:rStyle w:val="Voetnootmarkering"/>
          <w:lang w:val="en-GB"/>
        </w:rPr>
        <w:footnoteReference w:id="12"/>
      </w:r>
      <w:r w:rsidR="00E676EB" w:rsidRPr="00C80CC7">
        <w:rPr>
          <w:lang w:val="en-GB"/>
        </w:rPr>
        <w:t xml:space="preserve">. </w:t>
      </w:r>
      <w:r w:rsidR="00997B66" w:rsidRPr="00242ED7">
        <w:rPr>
          <w:lang w:val="en-US"/>
        </w:rPr>
        <w:t xml:space="preserve">Civil society has been able to foster a (self-feeding) cycle of growing press coverage, public </w:t>
      </w:r>
      <w:r w:rsidR="00997B66" w:rsidRPr="00242ED7">
        <w:rPr>
          <w:lang w:val="en-US"/>
        </w:rPr>
        <w:lastRenderedPageBreak/>
        <w:t>awareness</w:t>
      </w:r>
      <w:r w:rsidR="00997B66" w:rsidRPr="00C80CC7">
        <w:rPr>
          <w:lang w:val="en-US"/>
        </w:rPr>
        <w:t xml:space="preserve"> and</w:t>
      </w:r>
      <w:r w:rsidR="00997B66" w:rsidRPr="00242ED7">
        <w:rPr>
          <w:lang w:val="en-US"/>
        </w:rPr>
        <w:t xml:space="preserve"> </w:t>
      </w:r>
      <w:r w:rsidR="00997B66" w:rsidRPr="00C80CC7">
        <w:rPr>
          <w:lang w:val="en-US"/>
        </w:rPr>
        <w:t>mobilization,</w:t>
      </w:r>
      <w:r w:rsidR="001A4D86" w:rsidRPr="00242ED7">
        <w:rPr>
          <w:lang w:val="en-US"/>
        </w:rPr>
        <w:t xml:space="preserve"> which eventually led to </w:t>
      </w:r>
      <w:r w:rsidR="00997B66" w:rsidRPr="00C80CC7">
        <w:rPr>
          <w:lang w:val="en-GB"/>
        </w:rPr>
        <w:t>polit</w:t>
      </w:r>
      <w:r w:rsidR="001A4D86" w:rsidRPr="00242ED7">
        <w:rPr>
          <w:lang w:val="en-GB"/>
        </w:rPr>
        <w:t xml:space="preserve">ical, including </w:t>
      </w:r>
      <w:r w:rsidR="00F25696">
        <w:rPr>
          <w:lang w:val="en-GB"/>
        </w:rPr>
        <w:t>parliamentary</w:t>
      </w:r>
      <w:r w:rsidR="001A4D86" w:rsidRPr="00242ED7">
        <w:rPr>
          <w:lang w:val="en-GB"/>
        </w:rPr>
        <w:t>,</w:t>
      </w:r>
      <w:r w:rsidR="00997B66" w:rsidRPr="00C80CC7">
        <w:rPr>
          <w:lang w:val="en-GB"/>
        </w:rPr>
        <w:t xml:space="preserve"> </w:t>
      </w:r>
      <w:r w:rsidR="001A4D86" w:rsidRPr="00223DC7">
        <w:rPr>
          <w:lang w:val="en-GB"/>
        </w:rPr>
        <w:t>attention</w:t>
      </w:r>
      <w:r w:rsidR="00997B66" w:rsidRPr="00223DC7">
        <w:rPr>
          <w:lang w:val="en-GB"/>
        </w:rPr>
        <w:t xml:space="preserve"> </w:t>
      </w:r>
      <w:r w:rsidR="001A4D86" w:rsidRPr="00223DC7">
        <w:rPr>
          <w:lang w:val="en-GB"/>
        </w:rPr>
        <w:t>and contestation.</w:t>
      </w:r>
    </w:p>
    <w:p w14:paraId="67933A80" w14:textId="77777777" w:rsidR="00926398" w:rsidRPr="00223DC7" w:rsidRDefault="00926398" w:rsidP="009074F5">
      <w:pPr>
        <w:spacing w:line="276" w:lineRule="auto"/>
        <w:jc w:val="both"/>
        <w:rPr>
          <w:lang w:val="en-GB"/>
        </w:rPr>
      </w:pPr>
    </w:p>
    <w:p w14:paraId="4FE9245F" w14:textId="66C285F0" w:rsidR="00922BCF" w:rsidRPr="00A23D95" w:rsidRDefault="001A4D86" w:rsidP="009074F5">
      <w:pPr>
        <w:spacing w:line="276" w:lineRule="auto"/>
        <w:jc w:val="both"/>
        <w:rPr>
          <w:lang w:val="en-US"/>
        </w:rPr>
      </w:pPr>
      <w:r w:rsidRPr="00223DC7">
        <w:rPr>
          <w:lang w:val="en-US"/>
        </w:rPr>
        <w:t>In Belgium, TTIP has led to t</w:t>
      </w:r>
      <w:r w:rsidR="00223DC7">
        <w:rPr>
          <w:lang w:val="en-US"/>
        </w:rPr>
        <w:t>he emergence of new trade</w:t>
      </w:r>
      <w:r w:rsidR="002A690C">
        <w:rPr>
          <w:lang w:val="en-US"/>
        </w:rPr>
        <w:t xml:space="preserve"> </w:t>
      </w:r>
      <w:r w:rsidR="00223DC7">
        <w:rPr>
          <w:lang w:val="en-US"/>
        </w:rPr>
        <w:t xml:space="preserve">policy coalitions. </w:t>
      </w:r>
      <w:r w:rsidR="00926398" w:rsidRPr="00223DC7">
        <w:rPr>
          <w:lang w:val="en-US"/>
        </w:rPr>
        <w:t>Before TTIP,</w:t>
      </w:r>
      <w:r w:rsidR="00242ED7" w:rsidRPr="00223DC7">
        <w:rPr>
          <w:lang w:val="en-US"/>
        </w:rPr>
        <w:t xml:space="preserve"> there was a small but </w:t>
      </w:r>
      <w:r w:rsidR="00585239">
        <w:rPr>
          <w:lang w:val="en-US"/>
        </w:rPr>
        <w:t>committed</w:t>
      </w:r>
      <w:r w:rsidR="00242ED7" w:rsidRPr="00223DC7">
        <w:rPr>
          <w:lang w:val="en-US"/>
        </w:rPr>
        <w:t xml:space="preserve"> </w:t>
      </w:r>
      <w:r w:rsidR="00585239">
        <w:rPr>
          <w:lang w:val="en-US"/>
        </w:rPr>
        <w:t>group</w:t>
      </w:r>
      <w:r w:rsidR="00242ED7" w:rsidRPr="00223DC7">
        <w:rPr>
          <w:lang w:val="en-US"/>
        </w:rPr>
        <w:t xml:space="preserve"> of</w:t>
      </w:r>
      <w:r w:rsidR="00926398" w:rsidRPr="00223DC7">
        <w:rPr>
          <w:lang w:val="en-US"/>
        </w:rPr>
        <w:t xml:space="preserve"> Belgian NGO</w:t>
      </w:r>
      <w:r w:rsidR="00585239">
        <w:rPr>
          <w:lang w:val="en-US"/>
        </w:rPr>
        <w:t xml:space="preserve"> (and trade union)</w:t>
      </w:r>
      <w:r w:rsidR="002A690C">
        <w:rPr>
          <w:lang w:val="en-US"/>
        </w:rPr>
        <w:t xml:space="preserve"> representative</w:t>
      </w:r>
      <w:r w:rsidR="00585239">
        <w:rPr>
          <w:lang w:val="en-US"/>
        </w:rPr>
        <w:t>s</w:t>
      </w:r>
      <w:r w:rsidR="00926398" w:rsidRPr="00223DC7">
        <w:rPr>
          <w:lang w:val="en-US"/>
        </w:rPr>
        <w:t xml:space="preserve"> </w:t>
      </w:r>
      <w:r w:rsidR="00922BCF" w:rsidRPr="00223DC7">
        <w:rPr>
          <w:lang w:val="en-US"/>
        </w:rPr>
        <w:t>who</w:t>
      </w:r>
      <w:r w:rsidR="00242ED7" w:rsidRPr="00223DC7">
        <w:rPr>
          <w:lang w:val="en-US"/>
        </w:rPr>
        <w:t xml:space="preserve"> often worked and campaigned on trade policy</w:t>
      </w:r>
      <w:r w:rsidR="00223DC7" w:rsidRPr="00223DC7">
        <w:rPr>
          <w:lang w:val="en-US"/>
        </w:rPr>
        <w:t xml:space="preserve">, and built up considerable expertise. Their work was </w:t>
      </w:r>
      <w:r w:rsidR="00926398" w:rsidRPr="00223DC7">
        <w:rPr>
          <w:lang w:val="en-US"/>
        </w:rPr>
        <w:t>mostly related to development and global justice</w:t>
      </w:r>
      <w:r w:rsidR="00242ED7" w:rsidRPr="00223DC7">
        <w:rPr>
          <w:lang w:val="en-US"/>
        </w:rPr>
        <w:t xml:space="preserve"> issues</w:t>
      </w:r>
      <w:r w:rsidR="00926398" w:rsidRPr="00223DC7">
        <w:rPr>
          <w:lang w:val="en-US"/>
        </w:rPr>
        <w:t xml:space="preserve">. For example, they mobilized against the BLEU (Belgian-Luxemburg Economic Union) Colombia Investment Treaty because of labor issues in Colombia, or </w:t>
      </w:r>
      <w:r w:rsidR="00922BCF" w:rsidRPr="00223DC7">
        <w:rPr>
          <w:lang w:val="en-US"/>
        </w:rPr>
        <w:t>campaigned against</w:t>
      </w:r>
      <w:r w:rsidR="00926398" w:rsidRPr="00223DC7">
        <w:rPr>
          <w:lang w:val="en-US"/>
        </w:rPr>
        <w:t xml:space="preserve"> the Economic Partnership Agreements</w:t>
      </w:r>
      <w:r w:rsidR="00985388">
        <w:rPr>
          <w:lang w:val="en-US"/>
        </w:rPr>
        <w:t xml:space="preserve"> because of concerns about the development impact of these deals</w:t>
      </w:r>
      <w:r w:rsidR="00926398" w:rsidRPr="00223DC7">
        <w:rPr>
          <w:lang w:val="en-US"/>
        </w:rPr>
        <w:t xml:space="preserve">. </w:t>
      </w:r>
      <w:r w:rsidR="00223DC7" w:rsidRPr="00223DC7">
        <w:rPr>
          <w:lang w:val="en-US"/>
        </w:rPr>
        <w:t>Outside of</w:t>
      </w:r>
      <w:r w:rsidR="00242ED7" w:rsidRPr="00223DC7">
        <w:rPr>
          <w:lang w:val="en-US"/>
        </w:rPr>
        <w:t xml:space="preserve"> this core group (which includes</w:t>
      </w:r>
      <w:r w:rsidR="00922BCF" w:rsidRPr="00223DC7">
        <w:rPr>
          <w:lang w:val="en-US"/>
        </w:rPr>
        <w:t xml:space="preserve"> amongst others</w:t>
      </w:r>
      <w:r w:rsidR="00242ED7" w:rsidRPr="00223DC7">
        <w:rPr>
          <w:lang w:val="en-US"/>
        </w:rPr>
        <w:t xml:space="preserve"> CNCD-11.11.11</w:t>
      </w:r>
      <w:r w:rsidR="00922BCF" w:rsidRPr="00223DC7">
        <w:rPr>
          <w:lang w:val="en-US"/>
        </w:rPr>
        <w:t xml:space="preserve">, Oxfam or </w:t>
      </w:r>
      <w:proofErr w:type="spellStart"/>
      <w:r w:rsidR="00922BCF" w:rsidRPr="00223DC7">
        <w:rPr>
          <w:lang w:val="en-US"/>
        </w:rPr>
        <w:t>Wereldsolidariteit</w:t>
      </w:r>
      <w:proofErr w:type="spellEnd"/>
      <w:r w:rsidR="00922BCF" w:rsidRPr="00223DC7">
        <w:rPr>
          <w:lang w:val="en-US"/>
        </w:rPr>
        <w:t>)</w:t>
      </w:r>
      <w:r w:rsidR="00926398" w:rsidRPr="00223DC7">
        <w:rPr>
          <w:lang w:val="en-US"/>
        </w:rPr>
        <w:t xml:space="preserve">, trade policy was a </w:t>
      </w:r>
      <w:r w:rsidRPr="00223DC7">
        <w:rPr>
          <w:lang w:val="en-US"/>
        </w:rPr>
        <w:t>secondary</w:t>
      </w:r>
      <w:r w:rsidR="00926398" w:rsidRPr="00223DC7">
        <w:rPr>
          <w:lang w:val="en-US"/>
        </w:rPr>
        <w:t xml:space="preserve"> issue</w:t>
      </w:r>
      <w:r w:rsidR="00922BCF" w:rsidRPr="00223DC7">
        <w:rPr>
          <w:lang w:val="en-US"/>
        </w:rPr>
        <w:t xml:space="preserve"> for many other organizations</w:t>
      </w:r>
      <w:r w:rsidR="00FC4B19">
        <w:rPr>
          <w:lang w:val="en-US"/>
        </w:rPr>
        <w:t xml:space="preserve"> (</w:t>
      </w:r>
      <w:r w:rsidR="00A33406">
        <w:rPr>
          <w:lang w:val="en-US"/>
        </w:rPr>
        <w:t>interviews 11, 12, 10, 13 &amp; 14</w:t>
      </w:r>
      <w:r w:rsidR="00FC4B19">
        <w:rPr>
          <w:lang w:val="en-US"/>
        </w:rPr>
        <w:t>)</w:t>
      </w:r>
      <w:r w:rsidR="00926398" w:rsidRPr="00223DC7">
        <w:rPr>
          <w:lang w:val="en-US"/>
        </w:rPr>
        <w:t>. TTIP, however, has drawn many new organizations to trade politics</w:t>
      </w:r>
      <w:r w:rsidR="00922BCF" w:rsidRPr="00223DC7">
        <w:rPr>
          <w:lang w:val="en-US"/>
        </w:rPr>
        <w:t>, given the possible scope of the agreement</w:t>
      </w:r>
      <w:r w:rsidR="00926398" w:rsidRPr="00223DC7">
        <w:rPr>
          <w:lang w:val="en-US"/>
        </w:rPr>
        <w:t xml:space="preserve">. </w:t>
      </w:r>
      <w:r w:rsidR="00342E43" w:rsidRPr="00223DC7">
        <w:rPr>
          <w:lang w:val="en-US"/>
        </w:rPr>
        <w:t>A</w:t>
      </w:r>
      <w:r w:rsidR="00922BCF" w:rsidRPr="00223DC7">
        <w:rPr>
          <w:lang w:val="en-US"/>
        </w:rPr>
        <w:t xml:space="preserve"> core group</w:t>
      </w:r>
      <w:r w:rsidR="00922BCF">
        <w:rPr>
          <w:lang w:val="en-US"/>
        </w:rPr>
        <w:t xml:space="preserve"> of trade unions, North-South organizations and several environmental groups </w:t>
      </w:r>
      <w:r w:rsidR="00342E43">
        <w:rPr>
          <w:lang w:val="en-US"/>
        </w:rPr>
        <w:t xml:space="preserve">has </w:t>
      </w:r>
      <w:r w:rsidR="00922BCF">
        <w:rPr>
          <w:lang w:val="en-US"/>
        </w:rPr>
        <w:t xml:space="preserve">sided with less-traditional groups such as consumer, </w:t>
      </w:r>
      <w:r w:rsidR="00985388">
        <w:rPr>
          <w:lang w:val="en-US"/>
        </w:rPr>
        <w:t>health insurance</w:t>
      </w:r>
      <w:r w:rsidR="00922BCF">
        <w:rPr>
          <w:lang w:val="en-US"/>
        </w:rPr>
        <w:t xml:space="preserve"> and climate organizations, in the self-named 4 May (2015) Coalition</w:t>
      </w:r>
      <w:r w:rsidR="00466BC5">
        <w:rPr>
          <w:lang w:val="en-US"/>
        </w:rPr>
        <w:t xml:space="preserve"> </w:t>
      </w:r>
      <w:r w:rsidR="00466BC5">
        <w:rPr>
          <w:lang w:val="en-US"/>
        </w:rPr>
        <w:fldChar w:fldCharType="begin" w:fldLock="1"/>
      </w:r>
      <w:r w:rsidR="00466BC5">
        <w:rPr>
          <w:lang w:val="en-US"/>
        </w:rPr>
        <w:instrText>ADDIN CSL_CITATION { "citationItems" : [ { "id" : "ITEM-1", "itemData" : { "author" : [ { "dropping-particle" : "", "family" : "Verenigde Verenigingen", "given" : "", "non-dropping-particle" : "", "parse-names" : false, "suffix" : "" } ], "id" : "ITEM-1", "issued" : { "date-parts" : [ [ "2015" ] ] }, "title" : "Trans-Atlantische handelsakkoorden: Het Belgische middenveld slaat de handen in mekaar tegen deze ondemocratische dereguleringsakkoorden", "type" : "article-journal" }, "uris" : [ "http://www.mendeley.com/documents/?uuid=d65a40d8-dae7-45d4-8300-253b12ab303e" ] } ], "mendeley" : { "formattedCitation" : "(Verenigde Verenigingen, 2015)", "plainTextFormattedCitation" : "(Verenigde Verenigingen, 2015)", "previouslyFormattedCitation" : "(Verenigde Verenigingen, 2015)" }, "properties" : { "noteIndex" : 0 }, "schema" : "https://github.com/citation-style-language/schema/raw/master/csl-citation.json" }</w:instrText>
      </w:r>
      <w:r w:rsidR="00466BC5">
        <w:rPr>
          <w:lang w:val="en-US"/>
        </w:rPr>
        <w:fldChar w:fldCharType="separate"/>
      </w:r>
      <w:r w:rsidR="00466BC5" w:rsidRPr="00466BC5">
        <w:rPr>
          <w:noProof/>
          <w:lang w:val="en-US"/>
        </w:rPr>
        <w:t>(Verenigde Verenigingen, 2015)</w:t>
      </w:r>
      <w:r w:rsidR="00466BC5">
        <w:rPr>
          <w:lang w:val="en-US"/>
        </w:rPr>
        <w:fldChar w:fldCharType="end"/>
      </w:r>
      <w:r w:rsidR="00922BCF">
        <w:rPr>
          <w:lang w:val="en-US"/>
        </w:rPr>
        <w:t>. This nation-wide coalition has been the main ‘policy’ and lobbying organization within Belgium to date</w:t>
      </w:r>
      <w:r w:rsidR="00545181">
        <w:rPr>
          <w:lang w:val="en-US"/>
        </w:rPr>
        <w:t>, and is coordinated mainly by CNCD-11.11.11</w:t>
      </w:r>
      <w:r w:rsidR="00922BCF">
        <w:rPr>
          <w:lang w:val="en-US"/>
        </w:rPr>
        <w:t>. Next to this, a more broad-based STOP TTIP coalition (with a very large membership) was established, which acts more as the mobili</w:t>
      </w:r>
      <w:r w:rsidR="00545181">
        <w:rPr>
          <w:lang w:val="en-US"/>
        </w:rPr>
        <w:t xml:space="preserve">zation </w:t>
      </w:r>
      <w:r w:rsidR="00545181" w:rsidRPr="00223DC7">
        <w:rPr>
          <w:lang w:val="en-US"/>
        </w:rPr>
        <w:t>pillar of the coalition: planning actions or demonstrations, writing letters to</w:t>
      </w:r>
      <w:r w:rsidR="00223DC7" w:rsidRPr="00223DC7">
        <w:rPr>
          <w:lang w:val="en-US"/>
        </w:rPr>
        <w:t xml:space="preserve"> ministers, press releases, </w:t>
      </w:r>
      <w:proofErr w:type="spellStart"/>
      <w:r w:rsidR="00223DC7" w:rsidRPr="00223DC7">
        <w:rPr>
          <w:lang w:val="en-US"/>
        </w:rPr>
        <w:t>etc</w:t>
      </w:r>
      <w:proofErr w:type="spellEnd"/>
      <w:r w:rsidR="00B764A5">
        <w:rPr>
          <w:lang w:val="en-US"/>
        </w:rPr>
        <w:t xml:space="preserve"> (ibid)</w:t>
      </w:r>
      <w:r w:rsidR="00545181" w:rsidRPr="00223DC7">
        <w:rPr>
          <w:rStyle w:val="Voetnootmarkering"/>
          <w:lang w:val="en-US"/>
        </w:rPr>
        <w:footnoteReference w:id="13"/>
      </w:r>
      <w:r w:rsidR="00223DC7" w:rsidRPr="00223DC7">
        <w:rPr>
          <w:lang w:val="en-US"/>
        </w:rPr>
        <w:t>.</w:t>
      </w:r>
      <w:r w:rsidR="00545181" w:rsidRPr="00223DC7">
        <w:rPr>
          <w:lang w:val="en-US"/>
        </w:rPr>
        <w:t xml:space="preserve"> </w:t>
      </w:r>
    </w:p>
    <w:p w14:paraId="48EBA63C" w14:textId="77777777" w:rsidR="00922BCF" w:rsidRPr="00223DC7" w:rsidRDefault="00922BCF" w:rsidP="009074F5">
      <w:pPr>
        <w:spacing w:line="276" w:lineRule="auto"/>
        <w:jc w:val="both"/>
        <w:rPr>
          <w:lang w:val="en-US"/>
        </w:rPr>
      </w:pPr>
    </w:p>
    <w:p w14:paraId="04F7C382" w14:textId="7DD8417B" w:rsidR="00926398" w:rsidRPr="00A52F5E" w:rsidRDefault="00926398" w:rsidP="009074F5">
      <w:pPr>
        <w:spacing w:line="276" w:lineRule="auto"/>
        <w:jc w:val="both"/>
        <w:rPr>
          <w:lang w:val="en-US"/>
        </w:rPr>
      </w:pPr>
      <w:r w:rsidRPr="00223DC7">
        <w:rPr>
          <w:lang w:val="en-US"/>
        </w:rPr>
        <w:t>These organizations were successful in their atte</w:t>
      </w:r>
      <w:r w:rsidR="00D758BB">
        <w:rPr>
          <w:lang w:val="en-US"/>
        </w:rPr>
        <w:t>m</w:t>
      </w:r>
      <w:r w:rsidRPr="00223DC7">
        <w:rPr>
          <w:lang w:val="en-US"/>
        </w:rPr>
        <w:t xml:space="preserve">pts to mobilize their membership and parts of the general public, but also in generating </w:t>
      </w:r>
      <w:r w:rsidR="00F25696">
        <w:rPr>
          <w:lang w:val="en-US"/>
        </w:rPr>
        <w:t>parliamentary</w:t>
      </w:r>
      <w:r w:rsidRPr="00223DC7">
        <w:rPr>
          <w:lang w:val="en-US"/>
        </w:rPr>
        <w:t xml:space="preserve"> scrutiny</w:t>
      </w:r>
      <w:r w:rsidR="00B764A5">
        <w:rPr>
          <w:lang w:val="en-US"/>
        </w:rPr>
        <w:t xml:space="preserve"> (interview 8)</w:t>
      </w:r>
      <w:r w:rsidRPr="00223DC7">
        <w:rPr>
          <w:lang w:val="en-US"/>
        </w:rPr>
        <w:t>.</w:t>
      </w:r>
      <w:r w:rsidR="001A4D86" w:rsidRPr="00223DC7">
        <w:rPr>
          <w:lang w:val="en-US"/>
        </w:rPr>
        <w:t xml:space="preserve"> The important role of civil society clearly emerges, for example, when analyzing </w:t>
      </w:r>
      <w:r w:rsidR="00F25696">
        <w:rPr>
          <w:lang w:val="en-US"/>
        </w:rPr>
        <w:t>parliamentary</w:t>
      </w:r>
      <w:r w:rsidRPr="00223DC7">
        <w:rPr>
          <w:lang w:val="en-US"/>
        </w:rPr>
        <w:t xml:space="preserve"> texts and discussions. In Wallonia’s debates and resolutions, at various times the deals’ opponents hail the work of the NGOs in raising awareness, or mention the greatly increased democratic stakes now that such a substantial part of civil society (and the general public) was involved. </w:t>
      </w:r>
      <w:r w:rsidRPr="00223DC7">
        <w:rPr>
          <w:lang w:val="fr-BE"/>
        </w:rPr>
        <w:t>For exampl</w:t>
      </w:r>
      <w:r w:rsidR="00106A1D">
        <w:rPr>
          <w:lang w:val="fr-BE"/>
        </w:rPr>
        <w:t>e, in the 2015 CETA Resolution</w:t>
      </w:r>
      <w:r w:rsidRPr="00223DC7">
        <w:rPr>
          <w:lang w:val="fr-BE"/>
        </w:rPr>
        <w:t xml:space="preserve">, the authors state that </w:t>
      </w:r>
      <w:r w:rsidRPr="00223DC7">
        <w:rPr>
          <w:rStyle w:val="Nadruk"/>
          <w:lang w:val="fr-BE"/>
        </w:rPr>
        <w:t>« récemment,  les  négociations  entourant  [TTIP, CETA and FTAs in general] ont mobilisé largement</w:t>
      </w:r>
      <w:r w:rsidRPr="00A52F5E">
        <w:rPr>
          <w:rStyle w:val="Nadruk"/>
          <w:lang w:val="fr-BE"/>
        </w:rPr>
        <w:t xml:space="preserve"> la société civile  belge  et  européenne,  mais  également  les  parlements européen et nationaux ». </w:t>
      </w:r>
      <w:r w:rsidRPr="00A52F5E">
        <w:rPr>
          <w:rStyle w:val="Nadruk"/>
          <w:i w:val="0"/>
          <w:lang w:val="en-US"/>
        </w:rPr>
        <w:t>Civil society’s role was also confirmed throughout our interviews</w:t>
      </w:r>
      <w:r w:rsidR="00B764A5">
        <w:rPr>
          <w:rStyle w:val="Nadruk"/>
          <w:i w:val="0"/>
          <w:lang w:val="en-US"/>
        </w:rPr>
        <w:t xml:space="preserve"> (interviews 8, 9, 12, 11, 14 &amp; 15,)</w:t>
      </w:r>
      <w:r w:rsidRPr="00A52F5E">
        <w:rPr>
          <w:rStyle w:val="Nadruk"/>
          <w:i w:val="0"/>
          <w:lang w:val="en-US"/>
        </w:rPr>
        <w:t>.</w:t>
      </w:r>
      <w:r w:rsidR="005E6A47">
        <w:rPr>
          <w:rStyle w:val="Nadruk"/>
          <w:i w:val="0"/>
          <w:lang w:val="en-US"/>
        </w:rPr>
        <w:t xml:space="preserve"> In the book that Walloon Minister-President Paul </w:t>
      </w:r>
      <w:proofErr w:type="spellStart"/>
      <w:r w:rsidR="005E6A47">
        <w:rPr>
          <w:rStyle w:val="Nadruk"/>
          <w:i w:val="0"/>
          <w:lang w:val="en-US"/>
        </w:rPr>
        <w:t>Magnette</w:t>
      </w:r>
      <w:proofErr w:type="spellEnd"/>
      <w:r w:rsidR="005E6A47">
        <w:rPr>
          <w:rStyle w:val="Nadruk"/>
          <w:i w:val="0"/>
          <w:lang w:val="en-US"/>
        </w:rPr>
        <w:t xml:space="preserve"> wrote about the whole CETA episode, the first chapter is </w:t>
      </w:r>
      <w:r w:rsidR="002A690C">
        <w:rPr>
          <w:rStyle w:val="Nadruk"/>
          <w:i w:val="0"/>
          <w:lang w:val="en-US"/>
        </w:rPr>
        <w:t>revealingly</w:t>
      </w:r>
      <w:r w:rsidR="005E6A47">
        <w:rPr>
          <w:rStyle w:val="Nadruk"/>
          <w:i w:val="0"/>
          <w:lang w:val="en-US"/>
        </w:rPr>
        <w:t xml:space="preserve"> entitled ‘when civil society awakens’ (</w:t>
      </w:r>
      <w:proofErr w:type="spellStart"/>
      <w:r w:rsidR="005E6A47">
        <w:rPr>
          <w:rStyle w:val="Nadruk"/>
          <w:i w:val="0"/>
          <w:lang w:val="en-US"/>
        </w:rPr>
        <w:t>Magnette</w:t>
      </w:r>
      <w:proofErr w:type="spellEnd"/>
      <w:r w:rsidR="005E6A47">
        <w:rPr>
          <w:rStyle w:val="Nadruk"/>
          <w:i w:val="0"/>
          <w:lang w:val="en-US"/>
        </w:rPr>
        <w:t xml:space="preserve"> 2017).</w:t>
      </w:r>
      <w:r w:rsidRPr="00A52F5E">
        <w:rPr>
          <w:rStyle w:val="Nadruk"/>
          <w:i w:val="0"/>
          <w:lang w:val="en-US"/>
        </w:rPr>
        <w:t xml:space="preserve"> </w:t>
      </w:r>
      <w:r w:rsidR="00C80CC7">
        <w:rPr>
          <w:rStyle w:val="Nadruk"/>
          <w:i w:val="0"/>
          <w:lang w:val="en-US"/>
        </w:rPr>
        <w:t xml:space="preserve">There </w:t>
      </w:r>
      <w:r w:rsidR="005E6A47">
        <w:rPr>
          <w:rStyle w:val="Nadruk"/>
          <w:i w:val="0"/>
          <w:lang w:val="en-US"/>
        </w:rPr>
        <w:t xml:space="preserve">have been </w:t>
      </w:r>
      <w:r w:rsidR="00C80CC7">
        <w:rPr>
          <w:rStyle w:val="Nadruk"/>
          <w:i w:val="0"/>
          <w:lang w:val="en-US"/>
        </w:rPr>
        <w:t xml:space="preserve">frequent contacts between civil society and </w:t>
      </w:r>
      <w:r w:rsidR="002A690C">
        <w:rPr>
          <w:rStyle w:val="Nadruk"/>
          <w:i w:val="0"/>
          <w:lang w:val="en-US"/>
        </w:rPr>
        <w:t xml:space="preserve">especially </w:t>
      </w:r>
      <w:r w:rsidR="00C80CC7">
        <w:rPr>
          <w:rStyle w:val="Nadruk"/>
          <w:i w:val="0"/>
          <w:lang w:val="en-US"/>
        </w:rPr>
        <w:t xml:space="preserve">the parties of the left (greens, socialists, to lesser extent Christian democrats), and some of the NGOs claim that a </w:t>
      </w:r>
      <w:proofErr w:type="gramStart"/>
      <w:r w:rsidR="00C80CC7">
        <w:rPr>
          <w:rStyle w:val="Nadruk"/>
          <w:i w:val="0"/>
          <w:lang w:val="en-US"/>
        </w:rPr>
        <w:lastRenderedPageBreak/>
        <w:t>substantial</w:t>
      </w:r>
      <w:proofErr w:type="gramEnd"/>
      <w:r w:rsidR="00C80CC7">
        <w:rPr>
          <w:rStyle w:val="Nadruk"/>
          <w:i w:val="0"/>
          <w:lang w:val="en-US"/>
        </w:rPr>
        <w:t xml:space="preserve"> amount of </w:t>
      </w:r>
      <w:r w:rsidR="00F25696">
        <w:rPr>
          <w:rStyle w:val="Nadruk"/>
          <w:i w:val="0"/>
          <w:lang w:val="en-US"/>
        </w:rPr>
        <w:t>parliamentary</w:t>
      </w:r>
      <w:r w:rsidR="00C80CC7">
        <w:rPr>
          <w:rStyle w:val="Nadruk"/>
          <w:i w:val="0"/>
          <w:lang w:val="en-US"/>
        </w:rPr>
        <w:t xml:space="preserve"> questions have been fed by them</w:t>
      </w:r>
      <w:r w:rsidR="00B764A5">
        <w:rPr>
          <w:rStyle w:val="Nadruk"/>
          <w:i w:val="0"/>
          <w:lang w:val="en-US"/>
        </w:rPr>
        <w:t xml:space="preserve"> (interview 8)</w:t>
      </w:r>
      <w:r w:rsidR="00C80CC7">
        <w:rPr>
          <w:rStyle w:val="Nadruk"/>
          <w:i w:val="0"/>
          <w:lang w:val="en-US"/>
        </w:rPr>
        <w:t xml:space="preserve">. </w:t>
      </w:r>
      <w:r w:rsidR="00A51CB6">
        <w:rPr>
          <w:rStyle w:val="Nadruk"/>
          <w:i w:val="0"/>
          <w:lang w:val="en-US"/>
        </w:rPr>
        <w:t>Some</w:t>
      </w:r>
      <w:r w:rsidR="00C80CC7">
        <w:rPr>
          <w:rStyle w:val="Nadruk"/>
          <w:i w:val="0"/>
          <w:lang w:val="en-US"/>
        </w:rPr>
        <w:t xml:space="preserve"> MPs acknowledged that </w:t>
      </w:r>
      <w:r w:rsidR="00C66450">
        <w:rPr>
          <w:rStyle w:val="Nadruk"/>
          <w:i w:val="0"/>
          <w:lang w:val="en-US"/>
        </w:rPr>
        <w:t>they had not been actively scrutinizing</w:t>
      </w:r>
      <w:r w:rsidR="00C80CC7">
        <w:rPr>
          <w:rStyle w:val="Nadruk"/>
          <w:i w:val="0"/>
          <w:lang w:val="en-US"/>
        </w:rPr>
        <w:t xml:space="preserve"> the treaties until civil society’s active attempt to raise awareness and foster opposition.</w:t>
      </w:r>
      <w:r w:rsidR="009C5563">
        <w:rPr>
          <w:rStyle w:val="Nadruk"/>
          <w:i w:val="0"/>
          <w:lang w:val="en-US"/>
        </w:rPr>
        <w:t xml:space="preserve"> At least initially, </w:t>
      </w:r>
      <w:r w:rsidR="009C5563" w:rsidRPr="00A51CB6">
        <w:rPr>
          <w:rStyle w:val="Nadruk"/>
          <w:i w:val="0"/>
          <w:lang w:val="en-US"/>
        </w:rPr>
        <w:t>they lacked not only awareness but also expertise, which the NGOs could provide</w:t>
      </w:r>
      <w:r w:rsidR="00FC4B19" w:rsidRPr="00A51CB6">
        <w:rPr>
          <w:rStyle w:val="Nadruk"/>
          <w:i w:val="0"/>
          <w:lang w:val="en-US"/>
        </w:rPr>
        <w:t xml:space="preserve"> (</w:t>
      </w:r>
      <w:r w:rsidR="00B764A5" w:rsidRPr="00A51CB6">
        <w:rPr>
          <w:rStyle w:val="Nadruk"/>
          <w:i w:val="0"/>
          <w:lang w:val="en-US"/>
        </w:rPr>
        <w:t>inte</w:t>
      </w:r>
      <w:r w:rsidR="00C66450" w:rsidRPr="00A51CB6">
        <w:rPr>
          <w:rStyle w:val="Nadruk"/>
          <w:i w:val="0"/>
          <w:lang w:val="en-US"/>
        </w:rPr>
        <w:t>rview</w:t>
      </w:r>
      <w:r w:rsidR="00A51CB6" w:rsidRPr="00A51CB6">
        <w:rPr>
          <w:rStyle w:val="Nadruk"/>
          <w:i w:val="0"/>
          <w:lang w:val="en-US"/>
        </w:rPr>
        <w:t>s</w:t>
      </w:r>
      <w:r w:rsidR="00C66450" w:rsidRPr="00A51CB6">
        <w:rPr>
          <w:rStyle w:val="Nadruk"/>
          <w:i w:val="0"/>
          <w:lang w:val="en-US"/>
        </w:rPr>
        <w:t xml:space="preserve"> 1, 2 &amp; 6</w:t>
      </w:r>
      <w:r w:rsidR="00B764A5" w:rsidRPr="00A51CB6">
        <w:rPr>
          <w:rStyle w:val="Nadruk"/>
          <w:i w:val="0"/>
          <w:lang w:val="en-US"/>
        </w:rPr>
        <w:t>)</w:t>
      </w:r>
      <w:r w:rsidR="005A1CE4">
        <w:rPr>
          <w:rStyle w:val="Nadruk"/>
          <w:i w:val="0"/>
          <w:lang w:val="en-US"/>
        </w:rPr>
        <w:t xml:space="preserve">. </w:t>
      </w:r>
      <w:r w:rsidR="00C80CC7" w:rsidRPr="00A51CB6">
        <w:rPr>
          <w:rStyle w:val="Nadruk"/>
          <w:i w:val="0"/>
          <w:lang w:val="en-US"/>
        </w:rPr>
        <w:t xml:space="preserve"> This claim is bolstered by </w:t>
      </w:r>
      <w:r w:rsidR="005A1CE4">
        <w:rPr>
          <w:rStyle w:val="Nadruk"/>
          <w:i w:val="0"/>
          <w:lang w:val="en-US"/>
        </w:rPr>
        <w:t xml:space="preserve">the fact that the PS, </w:t>
      </w:r>
      <w:proofErr w:type="spellStart"/>
      <w:r w:rsidR="005A1CE4">
        <w:rPr>
          <w:rStyle w:val="Nadruk"/>
          <w:i w:val="0"/>
          <w:lang w:val="en-US"/>
        </w:rPr>
        <w:t>cdH</w:t>
      </w:r>
      <w:proofErr w:type="spellEnd"/>
      <w:r w:rsidR="005A1CE4">
        <w:rPr>
          <w:rStyle w:val="Nadruk"/>
          <w:i w:val="0"/>
          <w:lang w:val="en-US"/>
        </w:rPr>
        <w:t xml:space="preserve"> and </w:t>
      </w:r>
      <w:proofErr w:type="spellStart"/>
      <w:r w:rsidR="005A1CE4">
        <w:rPr>
          <w:rStyle w:val="Nadruk"/>
          <w:i w:val="0"/>
          <w:lang w:val="en-US"/>
        </w:rPr>
        <w:t>Ecolo</w:t>
      </w:r>
      <w:proofErr w:type="spellEnd"/>
      <w:r w:rsidR="005A1CE4">
        <w:rPr>
          <w:rStyle w:val="Nadruk"/>
          <w:i w:val="0"/>
          <w:lang w:val="en-US"/>
        </w:rPr>
        <w:t>, which would,</w:t>
      </w:r>
      <w:r w:rsidR="00642624">
        <w:rPr>
          <w:rStyle w:val="Nadruk"/>
          <w:i w:val="0"/>
          <w:lang w:val="en-US"/>
        </w:rPr>
        <w:t xml:space="preserve"> from late 2014 on</w:t>
      </w:r>
      <w:r w:rsidR="005A1CE4">
        <w:rPr>
          <w:rStyle w:val="Nadruk"/>
          <w:i w:val="0"/>
          <w:lang w:val="en-US"/>
        </w:rPr>
        <w:t>,</w:t>
      </w:r>
      <w:r w:rsidR="00642624">
        <w:rPr>
          <w:rStyle w:val="Nadruk"/>
          <w:i w:val="0"/>
          <w:lang w:val="en-US"/>
        </w:rPr>
        <w:t xml:space="preserve"> start opposing these deals </w:t>
      </w:r>
      <w:r w:rsidR="00494217">
        <w:rPr>
          <w:rStyle w:val="Nadruk"/>
          <w:i w:val="0"/>
          <w:lang w:val="en-US"/>
        </w:rPr>
        <w:t>fiercely</w:t>
      </w:r>
      <w:r w:rsidR="00642624">
        <w:rPr>
          <w:rStyle w:val="Nadruk"/>
          <w:i w:val="0"/>
          <w:lang w:val="en-US"/>
        </w:rPr>
        <w:t xml:space="preserve"> from within the </w:t>
      </w:r>
      <w:r w:rsidR="005A1CE4">
        <w:rPr>
          <w:rStyle w:val="Nadruk"/>
          <w:i w:val="0"/>
          <w:lang w:val="en-US"/>
        </w:rPr>
        <w:t>parliaments,</w:t>
      </w:r>
      <w:r w:rsidR="008D2A82">
        <w:rPr>
          <w:rStyle w:val="Nadruk"/>
          <w:i w:val="0"/>
          <w:lang w:val="en-US"/>
        </w:rPr>
        <w:t xml:space="preserve"> </w:t>
      </w:r>
      <w:r w:rsidR="00642624">
        <w:rPr>
          <w:rStyle w:val="Nadruk"/>
          <w:i w:val="0"/>
          <w:lang w:val="en-US"/>
        </w:rPr>
        <w:t xml:space="preserve">were all part of the Walloon government when </w:t>
      </w:r>
      <w:r w:rsidR="00F449DF">
        <w:rPr>
          <w:rStyle w:val="Nadruk"/>
          <w:i w:val="0"/>
          <w:lang w:val="en-US"/>
        </w:rPr>
        <w:t>CETA</w:t>
      </w:r>
      <w:r w:rsidR="00C80CC7">
        <w:rPr>
          <w:rStyle w:val="Nadruk"/>
          <w:i w:val="0"/>
          <w:lang w:val="en-US"/>
        </w:rPr>
        <w:t xml:space="preserve"> was mandated and concluded</w:t>
      </w:r>
      <w:r w:rsidR="00A63764">
        <w:rPr>
          <w:rStyle w:val="Nadruk"/>
          <w:i w:val="0"/>
          <w:lang w:val="en-US"/>
        </w:rPr>
        <w:t xml:space="preserve">, as was the </w:t>
      </w:r>
      <w:proofErr w:type="spellStart"/>
      <w:r w:rsidR="00B13619">
        <w:rPr>
          <w:rStyle w:val="Nadruk"/>
          <w:i w:val="0"/>
          <w:lang w:val="en-US"/>
        </w:rPr>
        <w:t>sp</w:t>
      </w:r>
      <w:r w:rsidR="00A63764">
        <w:rPr>
          <w:rStyle w:val="Nadruk"/>
          <w:i w:val="0"/>
          <w:lang w:val="en-US"/>
        </w:rPr>
        <w:t>.</w:t>
      </w:r>
      <w:r w:rsidR="00B13619">
        <w:rPr>
          <w:rStyle w:val="Nadruk"/>
          <w:i w:val="0"/>
          <w:lang w:val="en-US"/>
        </w:rPr>
        <w:t>a</w:t>
      </w:r>
      <w:proofErr w:type="spellEnd"/>
      <w:r w:rsidR="008D2A82">
        <w:rPr>
          <w:rStyle w:val="Nadruk"/>
          <w:i w:val="0"/>
          <w:lang w:val="en-US"/>
        </w:rPr>
        <w:t xml:space="preserve"> in Flanders</w:t>
      </w:r>
      <w:r w:rsidR="00B13619">
        <w:rPr>
          <w:rStyle w:val="Nadruk"/>
          <w:i w:val="0"/>
          <w:lang w:val="en-US"/>
        </w:rPr>
        <w:t xml:space="preserve"> and the PS, </w:t>
      </w:r>
      <w:proofErr w:type="spellStart"/>
      <w:r w:rsidR="00B13619">
        <w:rPr>
          <w:rStyle w:val="Nadruk"/>
          <w:i w:val="0"/>
          <w:lang w:val="en-US"/>
        </w:rPr>
        <w:t>cdH</w:t>
      </w:r>
      <w:proofErr w:type="spellEnd"/>
      <w:r w:rsidR="00B13619">
        <w:rPr>
          <w:rStyle w:val="Nadruk"/>
          <w:i w:val="0"/>
          <w:lang w:val="en-US"/>
        </w:rPr>
        <w:t xml:space="preserve"> and the </w:t>
      </w:r>
      <w:proofErr w:type="spellStart"/>
      <w:r w:rsidR="00B13619">
        <w:rPr>
          <w:rStyle w:val="Nadruk"/>
          <w:i w:val="0"/>
          <w:lang w:val="en-US"/>
        </w:rPr>
        <w:t>sp.a</w:t>
      </w:r>
      <w:proofErr w:type="spellEnd"/>
      <w:r w:rsidR="00B13619">
        <w:rPr>
          <w:rStyle w:val="Nadruk"/>
          <w:i w:val="0"/>
          <w:lang w:val="en-US"/>
        </w:rPr>
        <w:t xml:space="preserve"> at the federal level</w:t>
      </w:r>
      <w:r w:rsidR="00C80CC7">
        <w:rPr>
          <w:rStyle w:val="Nadruk"/>
          <w:i w:val="0"/>
          <w:lang w:val="en-US"/>
        </w:rPr>
        <w:t xml:space="preserve">. </w:t>
      </w:r>
    </w:p>
    <w:p w14:paraId="1638328B" w14:textId="2E590992" w:rsidR="00926398" w:rsidRPr="00223DC7" w:rsidRDefault="00223DC7" w:rsidP="009074F5">
      <w:pPr>
        <w:tabs>
          <w:tab w:val="left" w:pos="6159"/>
        </w:tabs>
        <w:spacing w:line="276" w:lineRule="auto"/>
        <w:jc w:val="both"/>
        <w:rPr>
          <w:b/>
          <w:lang w:val="en-US"/>
        </w:rPr>
      </w:pPr>
      <w:r w:rsidRPr="00223DC7">
        <w:rPr>
          <w:b/>
          <w:lang w:val="en-US"/>
        </w:rPr>
        <w:tab/>
      </w:r>
    </w:p>
    <w:p w14:paraId="0EEE0CC3" w14:textId="3A0DBC76" w:rsidR="00926398" w:rsidRDefault="00926398" w:rsidP="009074F5">
      <w:pPr>
        <w:spacing w:line="276" w:lineRule="auto"/>
        <w:jc w:val="both"/>
        <w:rPr>
          <w:lang w:val="en-GB"/>
        </w:rPr>
      </w:pPr>
      <w:r w:rsidRPr="00223DC7">
        <w:rPr>
          <w:lang w:val="en-GB"/>
        </w:rPr>
        <w:t xml:space="preserve">It is clear however, that there have been pronounced regional differences in the attention for, mobilisation and </w:t>
      </w:r>
      <w:r w:rsidR="00F25696">
        <w:rPr>
          <w:lang w:val="en-GB"/>
        </w:rPr>
        <w:t>parliamentary</w:t>
      </w:r>
      <w:r w:rsidRPr="00223DC7">
        <w:rPr>
          <w:lang w:val="en-GB"/>
        </w:rPr>
        <w:t xml:space="preserve"> activity on TTIP and CETA</w:t>
      </w:r>
      <w:r w:rsidRPr="00BF4F20">
        <w:rPr>
          <w:b/>
          <w:lang w:val="en-GB"/>
        </w:rPr>
        <w:t>.</w:t>
      </w:r>
      <w:r>
        <w:rPr>
          <w:lang w:val="en-GB"/>
        </w:rPr>
        <w:t xml:space="preserve"> In almost all of the Belgian organisations that have been mobilizing against TTIP, the ‘southern’ wings were first to become active and have remained most vocal</w:t>
      </w:r>
      <w:r w:rsidR="00FC4B19">
        <w:rPr>
          <w:lang w:val="en-GB"/>
        </w:rPr>
        <w:t xml:space="preserve"> (</w:t>
      </w:r>
      <w:r w:rsidR="00FC4B19" w:rsidRPr="00BD4CDB">
        <w:rPr>
          <w:lang w:val="en-GB"/>
        </w:rPr>
        <w:t>interviews</w:t>
      </w:r>
      <w:r w:rsidR="00BD4CDB" w:rsidRPr="00BD4CDB">
        <w:rPr>
          <w:lang w:val="en-GB"/>
        </w:rPr>
        <w:t xml:space="preserve"> </w:t>
      </w:r>
      <w:proofErr w:type="gramStart"/>
      <w:r w:rsidR="00BD4CDB" w:rsidRPr="00BD4CDB">
        <w:rPr>
          <w:lang w:val="en-GB"/>
        </w:rPr>
        <w:t>8 ,</w:t>
      </w:r>
      <w:proofErr w:type="gramEnd"/>
      <w:r w:rsidR="00BD4CDB" w:rsidRPr="00BD4CDB">
        <w:rPr>
          <w:lang w:val="en-GB"/>
        </w:rPr>
        <w:t xml:space="preserve"> 11, 14 </w:t>
      </w:r>
      <w:r w:rsidR="00FC4B19" w:rsidRPr="00BD4CDB">
        <w:rPr>
          <w:lang w:val="en-GB"/>
        </w:rPr>
        <w:t>)</w:t>
      </w:r>
      <w:r w:rsidRPr="00BD4CDB">
        <w:rPr>
          <w:lang w:val="en-GB"/>
        </w:rPr>
        <w:t>.</w:t>
      </w:r>
      <w:r>
        <w:rPr>
          <w:lang w:val="en-GB"/>
        </w:rPr>
        <w:t xml:space="preserve"> This has been translated in the political salience of the issue as well. Not only have we seen a much larger number of municipalities declare themselves ‘TTIP-free’ in the south of the country</w:t>
      </w:r>
      <w:r w:rsidR="00F974D4">
        <w:rPr>
          <w:rStyle w:val="Voetnootmarkering"/>
          <w:lang w:val="en-GB"/>
        </w:rPr>
        <w:footnoteReference w:id="14"/>
      </w:r>
      <w:r>
        <w:rPr>
          <w:lang w:val="en-GB"/>
        </w:rPr>
        <w:t>, but we have also seen much earlier and more intense attention in the Walloon and Federal Parliament</w:t>
      </w:r>
      <w:r w:rsidR="00906143">
        <w:rPr>
          <w:rStyle w:val="Voetnootmarkering"/>
          <w:lang w:val="en-GB"/>
        </w:rPr>
        <w:footnoteReference w:id="15"/>
      </w:r>
      <w:r>
        <w:rPr>
          <w:lang w:val="en-GB"/>
        </w:rPr>
        <w:t xml:space="preserve">. </w:t>
      </w:r>
    </w:p>
    <w:p w14:paraId="34D1EE0E" w14:textId="1A7841BC" w:rsidR="00926398" w:rsidRPr="00C80CC7" w:rsidRDefault="00926398" w:rsidP="009074F5">
      <w:pPr>
        <w:spacing w:line="276" w:lineRule="auto"/>
        <w:jc w:val="both"/>
        <w:rPr>
          <w:lang w:val="en-US"/>
        </w:rPr>
      </w:pPr>
    </w:p>
    <w:p w14:paraId="5E965B6B" w14:textId="4A01D0B7" w:rsidR="00256984" w:rsidRPr="004A234D" w:rsidRDefault="006170CE" w:rsidP="009074F5">
      <w:pPr>
        <w:spacing w:line="276" w:lineRule="auto"/>
        <w:jc w:val="both"/>
        <w:rPr>
          <w:lang w:val="en-GB"/>
        </w:rPr>
      </w:pPr>
      <w:r w:rsidRPr="00223DC7">
        <w:rPr>
          <w:lang w:val="en-US"/>
        </w:rPr>
        <w:t xml:space="preserve">Meanwhile, the </w:t>
      </w:r>
      <w:r w:rsidR="00223DC7" w:rsidRPr="00223DC7">
        <w:rPr>
          <w:lang w:val="en-US"/>
        </w:rPr>
        <w:t>supporters</w:t>
      </w:r>
      <w:r w:rsidRPr="00223DC7">
        <w:rPr>
          <w:lang w:val="en-US"/>
        </w:rPr>
        <w:t xml:space="preserve"> of the trade agreements were caught off guard</w:t>
      </w:r>
      <w:r w:rsidR="00256984" w:rsidRPr="00223DC7">
        <w:rPr>
          <w:lang w:val="en-US"/>
        </w:rPr>
        <w:t xml:space="preserve"> </w:t>
      </w:r>
      <w:r w:rsidR="00223DC7">
        <w:rPr>
          <w:lang w:val="en-US"/>
        </w:rPr>
        <w:t>a</w:t>
      </w:r>
      <w:r w:rsidRPr="00223DC7">
        <w:rPr>
          <w:lang w:val="en-US"/>
        </w:rPr>
        <w:t>nd failed to develop a coherent block</w:t>
      </w:r>
      <w:r w:rsidR="00FC4B19">
        <w:rPr>
          <w:lang w:val="en-US"/>
        </w:rPr>
        <w:t xml:space="preserve"> (</w:t>
      </w:r>
      <w:r w:rsidR="002C5751">
        <w:rPr>
          <w:lang w:val="en-US"/>
        </w:rPr>
        <w:t>interviews 9 &amp; 15)</w:t>
      </w:r>
      <w:r w:rsidR="00256984" w:rsidRPr="00223DC7">
        <w:rPr>
          <w:lang w:val="en-US"/>
        </w:rPr>
        <w:t>. In Wallonia, for example, t</w:t>
      </w:r>
      <w:r w:rsidR="00256984" w:rsidRPr="00223DC7">
        <w:rPr>
          <w:lang w:val="en-GB"/>
        </w:rPr>
        <w:t xml:space="preserve">he general business federation, </w:t>
      </w:r>
      <w:proofErr w:type="spellStart"/>
      <w:r w:rsidR="00256984" w:rsidRPr="00223DC7">
        <w:rPr>
          <w:i/>
          <w:lang w:val="en-GB"/>
        </w:rPr>
        <w:t>l’Union</w:t>
      </w:r>
      <w:proofErr w:type="spellEnd"/>
      <w:r w:rsidR="00256984" w:rsidRPr="00223DC7">
        <w:rPr>
          <w:i/>
          <w:lang w:val="en-GB"/>
        </w:rPr>
        <w:t xml:space="preserve"> </w:t>
      </w:r>
      <w:proofErr w:type="spellStart"/>
      <w:r w:rsidR="00256984" w:rsidRPr="00223DC7">
        <w:rPr>
          <w:i/>
          <w:lang w:val="en-GB"/>
        </w:rPr>
        <w:t>Wallonne</w:t>
      </w:r>
      <w:proofErr w:type="spellEnd"/>
      <w:r w:rsidR="00256984" w:rsidRPr="00223DC7">
        <w:rPr>
          <w:i/>
          <w:lang w:val="en-GB"/>
        </w:rPr>
        <w:t xml:space="preserve"> des </w:t>
      </w:r>
      <w:proofErr w:type="spellStart"/>
      <w:r w:rsidR="00256984" w:rsidRPr="00223DC7">
        <w:rPr>
          <w:i/>
          <w:lang w:val="en-GB"/>
        </w:rPr>
        <w:t>Entreprise</w:t>
      </w:r>
      <w:proofErr w:type="spellEnd"/>
      <w:r w:rsidR="00256984" w:rsidRPr="00223DC7">
        <w:rPr>
          <w:lang w:val="en-GB"/>
        </w:rPr>
        <w:t xml:space="preserve"> (UWE), supported both deals, but mustered little in terms</w:t>
      </w:r>
      <w:r w:rsidR="00256984">
        <w:rPr>
          <w:lang w:val="en-GB"/>
        </w:rPr>
        <w:t xml:space="preserve"> of actual </w:t>
      </w:r>
      <w:r w:rsidR="00E003AE">
        <w:rPr>
          <w:lang w:val="en-GB"/>
        </w:rPr>
        <w:t>impact</w:t>
      </w:r>
      <w:r w:rsidR="00256984">
        <w:rPr>
          <w:lang w:val="en-GB"/>
        </w:rPr>
        <w:t>. Their earliest public remarks</w:t>
      </w:r>
      <w:r w:rsidR="00F807F5">
        <w:rPr>
          <w:lang w:val="en-GB"/>
        </w:rPr>
        <w:t xml:space="preserve"> </w:t>
      </w:r>
      <w:r w:rsidR="00256984">
        <w:rPr>
          <w:lang w:val="en-GB"/>
        </w:rPr>
        <w:t>about CETA</w:t>
      </w:r>
      <w:r w:rsidR="00E003AE">
        <w:rPr>
          <w:lang w:val="en-GB"/>
        </w:rPr>
        <w:t xml:space="preserve"> date</w:t>
      </w:r>
      <w:r w:rsidR="00256984">
        <w:rPr>
          <w:lang w:val="en-GB"/>
        </w:rPr>
        <w:t xml:space="preserve"> from April 2016, around the time of the </w:t>
      </w:r>
      <w:r w:rsidR="00E003AE">
        <w:rPr>
          <w:lang w:val="en-GB"/>
        </w:rPr>
        <w:t xml:space="preserve">Walloon </w:t>
      </w:r>
      <w:r w:rsidR="00256984">
        <w:rPr>
          <w:lang w:val="en-GB"/>
        </w:rPr>
        <w:t>Parliaments’ resolution, and in an interview they acknowledged that they were not putting much effort in turning the tide. Meanwhile, the employers’ federation for the SMEs (almost 70% of Walloon employment) came out against the deals</w:t>
      </w:r>
      <w:r w:rsidR="00256984">
        <w:rPr>
          <w:rStyle w:val="Voetnootmarkering"/>
          <w:lang w:val="en-GB"/>
        </w:rPr>
        <w:footnoteReference w:id="16"/>
      </w:r>
      <w:r w:rsidR="00256984">
        <w:rPr>
          <w:lang w:val="en-GB"/>
        </w:rPr>
        <w:t xml:space="preserve">, as did </w:t>
      </w:r>
      <w:r w:rsidR="00256984" w:rsidRPr="00242ED7">
        <w:rPr>
          <w:lang w:val="en-US"/>
        </w:rPr>
        <w:t xml:space="preserve">Wallonia’s main farmers’ federation, </w:t>
      </w:r>
      <w:r w:rsidR="00256984" w:rsidRPr="00242ED7">
        <w:rPr>
          <w:i/>
          <w:lang w:val="en-US"/>
        </w:rPr>
        <w:t xml:space="preserve">le </w:t>
      </w:r>
      <w:proofErr w:type="spellStart"/>
      <w:r w:rsidR="00256984" w:rsidRPr="00242ED7">
        <w:rPr>
          <w:i/>
          <w:lang w:val="en-US"/>
        </w:rPr>
        <w:t>Fédération</w:t>
      </w:r>
      <w:proofErr w:type="spellEnd"/>
      <w:r w:rsidR="00256984" w:rsidRPr="00242ED7">
        <w:rPr>
          <w:i/>
          <w:lang w:val="en-US"/>
        </w:rPr>
        <w:t xml:space="preserve"> </w:t>
      </w:r>
      <w:proofErr w:type="spellStart"/>
      <w:r w:rsidR="00256984" w:rsidRPr="00242ED7">
        <w:rPr>
          <w:i/>
          <w:lang w:val="en-US"/>
        </w:rPr>
        <w:t>Wallonne</w:t>
      </w:r>
      <w:proofErr w:type="spellEnd"/>
      <w:r w:rsidR="00256984" w:rsidRPr="00242ED7">
        <w:rPr>
          <w:i/>
          <w:lang w:val="en-US"/>
        </w:rPr>
        <w:t xml:space="preserve"> de </w:t>
      </w:r>
      <w:proofErr w:type="spellStart"/>
      <w:r w:rsidR="00256984" w:rsidRPr="00242ED7">
        <w:rPr>
          <w:i/>
          <w:lang w:val="en-US"/>
        </w:rPr>
        <w:t>l’Agriculture</w:t>
      </w:r>
      <w:proofErr w:type="spellEnd"/>
      <w:r w:rsidR="00256984" w:rsidRPr="00242ED7">
        <w:rPr>
          <w:i/>
          <w:lang w:val="en-US"/>
        </w:rPr>
        <w:t xml:space="preserve"> (FWA</w:t>
      </w:r>
      <w:r w:rsidR="00256984">
        <w:rPr>
          <w:i/>
          <w:lang w:val="en-US"/>
        </w:rPr>
        <w:t xml:space="preserve">) </w:t>
      </w:r>
      <w:r w:rsidR="00256984">
        <w:rPr>
          <w:lang w:val="en-US"/>
        </w:rPr>
        <w:t xml:space="preserve">for a variety of reasons related to beef quota, normative and regulatory issues, and geographical indicators </w:t>
      </w:r>
      <w:r w:rsidR="00256984">
        <w:fldChar w:fldCharType="begin" w:fldLock="1"/>
      </w:r>
      <w:r w:rsidR="004531A8">
        <w:rPr>
          <w:lang w:val="en-US"/>
        </w:rPr>
        <w:instrText>ADDIN CSL_CITATION { "citationItems" : [ { "id" : "ITEM-1", "itemData" : { "author" : [ { "dropping-particle" : "", "family" : "FWA", "given" : "", "non-dropping-particle" : "", "parse-names" : false, "suffix" : "" } ], "id" : "ITEM-1", "issued" : { "date-parts" : [ [ "2016" ] ] }, "title" : "FWA CETA", "type" : "article" }, "uris" : [ "http://www.mendeley.com/documents/?uuid=c2cd0106-d3eb-4897-8497-c9e907f247a9" ] } ], "mendeley" : { "formattedCitation" : "(FWA, 2016)", "plainTextFormattedCitation" : "(FWA, 2016)", "previouslyFormattedCitation" : "(FWA, 2016)" }, "properties" : { "noteIndex" : 0 }, "schema" : "https://github.com/citation-style-language/schema/raw/master/csl-citation.json" }</w:instrText>
      </w:r>
      <w:r w:rsidR="00256984">
        <w:fldChar w:fldCharType="separate"/>
      </w:r>
      <w:r w:rsidR="003E31F0" w:rsidRPr="003E31F0">
        <w:rPr>
          <w:noProof/>
          <w:lang w:val="en-US"/>
        </w:rPr>
        <w:t>(FWA, 2016)</w:t>
      </w:r>
      <w:r w:rsidR="00256984">
        <w:fldChar w:fldCharType="end"/>
      </w:r>
      <w:r w:rsidR="00256984" w:rsidRPr="004A234D">
        <w:rPr>
          <w:lang w:val="en-US"/>
        </w:rPr>
        <w:t xml:space="preserve">. </w:t>
      </w:r>
      <w:r w:rsidR="00F55CC4">
        <w:rPr>
          <w:lang w:val="en-US"/>
        </w:rPr>
        <w:t xml:space="preserve">Again this differed from the situation in Flanders, as Flemish business was more united in </w:t>
      </w:r>
      <w:r w:rsidR="00F55CC4">
        <w:rPr>
          <w:lang w:val="en-GB"/>
        </w:rPr>
        <w:t>its approval of the negotiations.  Here, representatives of farmers, SMEs and business in general all openly supported TTIP and CETA</w:t>
      </w:r>
      <w:r w:rsidR="00BD4CDB">
        <w:rPr>
          <w:lang w:val="en-GB"/>
        </w:rPr>
        <w:t xml:space="preserve"> (interviews 15, 19, 20)</w:t>
      </w:r>
      <w:r w:rsidR="00F55CC4">
        <w:rPr>
          <w:lang w:val="en-GB"/>
        </w:rPr>
        <w:t xml:space="preserve">. </w:t>
      </w:r>
    </w:p>
    <w:p w14:paraId="335A3FA0" w14:textId="77777777" w:rsidR="001210D4" w:rsidRDefault="001210D4" w:rsidP="009074F5">
      <w:pPr>
        <w:tabs>
          <w:tab w:val="left" w:pos="8367"/>
        </w:tabs>
        <w:spacing w:line="276" w:lineRule="auto"/>
        <w:jc w:val="both"/>
        <w:rPr>
          <w:lang w:val="en-US"/>
        </w:rPr>
      </w:pPr>
    </w:p>
    <w:p w14:paraId="65A01080" w14:textId="0018C61B" w:rsidR="004F6470" w:rsidRPr="004531A8" w:rsidRDefault="002B41E0" w:rsidP="009074F5">
      <w:pPr>
        <w:pStyle w:val="Kop3"/>
        <w:spacing w:line="276" w:lineRule="auto"/>
        <w:rPr>
          <w:lang w:val="en-US"/>
        </w:rPr>
      </w:pPr>
      <w:r>
        <w:rPr>
          <w:lang w:val="en-US"/>
        </w:rPr>
        <w:t xml:space="preserve">4.2.3. </w:t>
      </w:r>
      <w:r w:rsidR="004F6470" w:rsidRPr="004531A8">
        <w:rPr>
          <w:lang w:val="en-US"/>
        </w:rPr>
        <w:t>Party Politics, Institutions and People</w:t>
      </w:r>
    </w:p>
    <w:p w14:paraId="399E5400" w14:textId="77777777" w:rsidR="004F6470" w:rsidRDefault="004F6470" w:rsidP="009074F5">
      <w:pPr>
        <w:spacing w:line="276" w:lineRule="auto"/>
        <w:jc w:val="both"/>
        <w:rPr>
          <w:i/>
          <w:lang w:val="en-GB"/>
        </w:rPr>
      </w:pPr>
    </w:p>
    <w:p w14:paraId="0E10B617" w14:textId="7718970C" w:rsidR="00D045A2" w:rsidRDefault="00106A1D" w:rsidP="009074F5">
      <w:pPr>
        <w:spacing w:line="276" w:lineRule="auto"/>
        <w:jc w:val="both"/>
        <w:rPr>
          <w:lang w:val="en-US"/>
        </w:rPr>
      </w:pPr>
      <w:r>
        <w:rPr>
          <w:lang w:val="en-US"/>
        </w:rPr>
        <w:lastRenderedPageBreak/>
        <w:t>T</w:t>
      </w:r>
      <w:r w:rsidR="000C5A7B">
        <w:rPr>
          <w:lang w:val="en-US"/>
        </w:rPr>
        <w:t>here are</w:t>
      </w:r>
      <w:r>
        <w:rPr>
          <w:lang w:val="en-US"/>
        </w:rPr>
        <w:t xml:space="preserve"> of course also</w:t>
      </w:r>
      <w:r w:rsidR="000C5A7B">
        <w:rPr>
          <w:lang w:val="en-US"/>
        </w:rPr>
        <w:t xml:space="preserve"> some specific institutional and party-political dynamics at play.</w:t>
      </w:r>
      <w:r w:rsidR="00D045A2">
        <w:rPr>
          <w:lang w:val="en-US"/>
        </w:rPr>
        <w:t xml:space="preserve"> </w:t>
      </w:r>
      <w:r w:rsidR="002B41E0">
        <w:rPr>
          <w:lang w:val="en-US"/>
        </w:rPr>
        <w:t>O</w:t>
      </w:r>
      <w:r w:rsidR="00223DC7">
        <w:rPr>
          <w:lang w:val="en-US"/>
        </w:rPr>
        <w:t>ne somewhat idiosyncratic</w:t>
      </w:r>
      <w:r w:rsidR="004F6470" w:rsidRPr="00242ED7">
        <w:rPr>
          <w:lang w:val="en-US"/>
        </w:rPr>
        <w:t xml:space="preserve"> reason that these debates have rec</w:t>
      </w:r>
      <w:r w:rsidR="004F6470">
        <w:rPr>
          <w:lang w:val="en-US"/>
        </w:rPr>
        <w:t>ei</w:t>
      </w:r>
      <w:r w:rsidR="004F6470" w:rsidRPr="00242ED7">
        <w:rPr>
          <w:lang w:val="en-US"/>
        </w:rPr>
        <w:t xml:space="preserve">ved </w:t>
      </w:r>
      <w:r w:rsidR="004F6470">
        <w:rPr>
          <w:lang w:val="en-US"/>
        </w:rPr>
        <w:t>this kind of</w:t>
      </w:r>
      <w:r w:rsidR="004F6470" w:rsidRPr="00242ED7">
        <w:rPr>
          <w:lang w:val="en-US"/>
        </w:rPr>
        <w:t xml:space="preserve"> attention</w:t>
      </w:r>
      <w:r w:rsidR="004F6470">
        <w:rPr>
          <w:lang w:val="en-US"/>
        </w:rPr>
        <w:t xml:space="preserve"> even</w:t>
      </w:r>
      <w:r w:rsidR="004F6470" w:rsidRPr="00242ED7">
        <w:rPr>
          <w:lang w:val="en-US"/>
        </w:rPr>
        <w:t xml:space="preserve"> in the Flemish </w:t>
      </w:r>
      <w:r w:rsidR="00FD2FFF">
        <w:rPr>
          <w:lang w:val="en-US"/>
        </w:rPr>
        <w:t>Parliament</w:t>
      </w:r>
      <w:r w:rsidR="004F6470" w:rsidRPr="00242ED7">
        <w:rPr>
          <w:lang w:val="en-US"/>
        </w:rPr>
        <w:t xml:space="preserve"> has to do with an intra-</w:t>
      </w:r>
      <w:r w:rsidR="00F25696">
        <w:rPr>
          <w:lang w:val="en-US"/>
        </w:rPr>
        <w:t>parliamentary</w:t>
      </w:r>
      <w:r w:rsidR="004F6470" w:rsidRPr="00242ED7">
        <w:rPr>
          <w:lang w:val="en-US"/>
        </w:rPr>
        <w:t xml:space="preserve"> development: the rejuvenation of </w:t>
      </w:r>
      <w:r w:rsidR="004F6470" w:rsidRPr="00223DC7">
        <w:rPr>
          <w:lang w:val="en-US"/>
        </w:rPr>
        <w:t>the commission for EU affairs</w:t>
      </w:r>
      <w:r w:rsidR="004F6470" w:rsidRPr="00242ED7">
        <w:rPr>
          <w:lang w:val="en-US"/>
        </w:rPr>
        <w:t xml:space="preserve"> under chairman </w:t>
      </w:r>
      <w:proofErr w:type="spellStart"/>
      <w:r w:rsidR="004F6470" w:rsidRPr="00242ED7">
        <w:rPr>
          <w:lang w:val="en-US"/>
        </w:rPr>
        <w:t>Rik</w:t>
      </w:r>
      <w:proofErr w:type="spellEnd"/>
      <w:r w:rsidR="004F6470" w:rsidRPr="00242ED7">
        <w:rPr>
          <w:lang w:val="en-US"/>
        </w:rPr>
        <w:t xml:space="preserve"> </w:t>
      </w:r>
      <w:proofErr w:type="spellStart"/>
      <w:r w:rsidR="004F6470" w:rsidRPr="00242ED7">
        <w:rPr>
          <w:lang w:val="en-US"/>
        </w:rPr>
        <w:t>Daems</w:t>
      </w:r>
      <w:proofErr w:type="spellEnd"/>
      <w:r w:rsidR="004F6470" w:rsidRPr="00242ED7">
        <w:rPr>
          <w:lang w:val="en-US"/>
        </w:rPr>
        <w:t xml:space="preserve">, and the latter’s willingness to make room for in-depth debates on foreign economic policy. This allowed the committee members to build the requisite expertise, which in turn stimulated discussions. </w:t>
      </w:r>
      <w:r w:rsidR="00E676EB">
        <w:rPr>
          <w:lang w:val="en-US"/>
        </w:rPr>
        <w:t>As we saw before, this was to some extent also true of the Walloon committee, which decided in 2014 to be more vigilant about trade negotiations in particular</w:t>
      </w:r>
      <w:r w:rsidR="00FC4B19">
        <w:rPr>
          <w:lang w:val="en-US"/>
        </w:rPr>
        <w:t xml:space="preserve"> (</w:t>
      </w:r>
      <w:r w:rsidR="00BD4CDB">
        <w:rPr>
          <w:lang w:val="en-US"/>
        </w:rPr>
        <w:t>interview 2).</w:t>
      </w:r>
      <w:r w:rsidR="00E676EB">
        <w:rPr>
          <w:lang w:val="en-US"/>
        </w:rPr>
        <w:t xml:space="preserve"> </w:t>
      </w:r>
    </w:p>
    <w:p w14:paraId="0B674D12" w14:textId="77777777" w:rsidR="00D045A2" w:rsidRDefault="00D045A2" w:rsidP="009074F5">
      <w:pPr>
        <w:spacing w:line="276" w:lineRule="auto"/>
        <w:jc w:val="both"/>
        <w:rPr>
          <w:lang w:val="en-US"/>
        </w:rPr>
      </w:pPr>
    </w:p>
    <w:p w14:paraId="02C246AE" w14:textId="741B567D" w:rsidR="00BB2DF8" w:rsidRDefault="00D045A2" w:rsidP="009074F5">
      <w:pPr>
        <w:spacing w:line="276" w:lineRule="auto"/>
        <w:jc w:val="both"/>
        <w:rPr>
          <w:lang w:val="en-US"/>
        </w:rPr>
      </w:pPr>
      <w:r>
        <w:rPr>
          <w:lang w:val="en-US"/>
        </w:rPr>
        <w:t>Finally, we must take into account the Belgian institutiona</w:t>
      </w:r>
      <w:r w:rsidR="00A047AB">
        <w:rPr>
          <w:lang w:val="en-US"/>
        </w:rPr>
        <w:t xml:space="preserve">l and party-political setting. Notably, </w:t>
      </w:r>
      <w:proofErr w:type="gramStart"/>
      <w:r w:rsidR="00A047AB">
        <w:rPr>
          <w:lang w:val="en-US"/>
        </w:rPr>
        <w:t>the fact that the PS has been p</w:t>
      </w:r>
      <w:r w:rsidR="00106A1D">
        <w:rPr>
          <w:lang w:val="en-US"/>
        </w:rPr>
        <w:t>art of the Walloon but not the Federal G</w:t>
      </w:r>
      <w:r w:rsidR="00A047AB">
        <w:rPr>
          <w:lang w:val="en-US"/>
        </w:rPr>
        <w:t>overnment is seen by many as an important factor</w:t>
      </w:r>
      <w:proofErr w:type="gramEnd"/>
      <w:r w:rsidR="00A047AB">
        <w:rPr>
          <w:lang w:val="en-US"/>
        </w:rPr>
        <w:t xml:space="preserve"> in this party’s activism on the trade front. </w:t>
      </w:r>
      <w:proofErr w:type="spellStart"/>
      <w:r w:rsidR="00A047AB">
        <w:rPr>
          <w:lang w:val="en-US"/>
        </w:rPr>
        <w:t>Magnette’s</w:t>
      </w:r>
      <w:proofErr w:type="spellEnd"/>
      <w:r w:rsidR="00A047AB">
        <w:rPr>
          <w:lang w:val="en-US"/>
        </w:rPr>
        <w:t xml:space="preserve"> refusal to sign CETA was </w:t>
      </w:r>
      <w:r w:rsidR="00C04062">
        <w:rPr>
          <w:lang w:val="en-US"/>
        </w:rPr>
        <w:t>perceived</w:t>
      </w:r>
      <w:r w:rsidR="00A047AB">
        <w:rPr>
          <w:lang w:val="en-US"/>
        </w:rPr>
        <w:t xml:space="preserve"> as a way </w:t>
      </w:r>
      <w:proofErr w:type="gramStart"/>
      <w:r w:rsidR="00A047AB">
        <w:rPr>
          <w:lang w:val="en-US"/>
        </w:rPr>
        <w:t>to both sabotage the federal government (in which the liberal MR is the only Walloon party) while simultaneously strengthening its profile vis-à</w:t>
      </w:r>
      <w:r w:rsidR="00106A1D">
        <w:rPr>
          <w:lang w:val="en-US"/>
        </w:rPr>
        <w:t>-vis the communist PTB that had</w:t>
      </w:r>
      <w:r w:rsidR="00A047AB">
        <w:rPr>
          <w:lang w:val="en-US"/>
        </w:rPr>
        <w:t xml:space="preserve"> been searing in the polls</w:t>
      </w:r>
      <w:proofErr w:type="gramEnd"/>
      <w:r w:rsidR="00A047AB">
        <w:rPr>
          <w:lang w:val="en-US"/>
        </w:rPr>
        <w:t xml:space="preserve">. </w:t>
      </w:r>
      <w:r w:rsidR="00C04062">
        <w:rPr>
          <w:lang w:val="en-US"/>
        </w:rPr>
        <w:t xml:space="preserve">Had the PS been present in the federal government, the party’s stance may have been less confrontational, and this may have also dampened the enthusiasm of its MPs. This counterfactual is of course hard to assess. </w:t>
      </w:r>
      <w:r w:rsidR="00C04062" w:rsidRPr="00C04062">
        <w:rPr>
          <w:lang w:val="en-US"/>
        </w:rPr>
        <w:t>To some extent it seems like a plausible narrative, especially at the governmental</w:t>
      </w:r>
      <w:r w:rsidR="00106A1D">
        <w:rPr>
          <w:lang w:val="en-US"/>
        </w:rPr>
        <w:t xml:space="preserve"> level. Had the PS been in the Federal G</w:t>
      </w:r>
      <w:r w:rsidR="00C04062" w:rsidRPr="00C04062">
        <w:rPr>
          <w:lang w:val="en-US"/>
        </w:rPr>
        <w:t xml:space="preserve">overnment, we would probably not have seen the kind of </w:t>
      </w:r>
      <w:r w:rsidR="00161802">
        <w:rPr>
          <w:lang w:val="en-US"/>
        </w:rPr>
        <w:t>tightrope</w:t>
      </w:r>
      <w:r w:rsidR="00C04062" w:rsidRPr="00C04062">
        <w:rPr>
          <w:lang w:val="en-US"/>
        </w:rPr>
        <w:t xml:space="preserve"> politics that we now witnessed in October 2016. </w:t>
      </w:r>
      <w:r w:rsidR="00C04062">
        <w:rPr>
          <w:lang w:val="en-US"/>
        </w:rPr>
        <w:t>T</w:t>
      </w:r>
      <w:r w:rsidR="00C04062" w:rsidRPr="00C04062">
        <w:rPr>
          <w:lang w:val="en-US"/>
        </w:rPr>
        <w:t xml:space="preserve">he conflict </w:t>
      </w:r>
      <w:r w:rsidR="00C04062">
        <w:rPr>
          <w:lang w:val="en-US"/>
        </w:rPr>
        <w:t xml:space="preserve">would </w:t>
      </w:r>
      <w:r w:rsidR="00C04062" w:rsidRPr="00C04062">
        <w:rPr>
          <w:lang w:val="en-US"/>
        </w:rPr>
        <w:t>have been resolved within the coalition</w:t>
      </w:r>
      <w:r w:rsidR="00C04062">
        <w:rPr>
          <w:lang w:val="en-US"/>
        </w:rPr>
        <w:t>, unless the PS was willing to threaten the cabinet’s survival over trade. However, it seems plausible that the difference would have been one of degrees and not kind</w:t>
      </w:r>
      <w:r w:rsidR="004366E9">
        <w:rPr>
          <w:lang w:val="en-US"/>
        </w:rPr>
        <w:t>. T</w:t>
      </w:r>
      <w:r w:rsidR="00C04062">
        <w:rPr>
          <w:lang w:val="en-US"/>
        </w:rPr>
        <w:t xml:space="preserve">he </w:t>
      </w:r>
      <w:r w:rsidR="00FD2FFF">
        <w:rPr>
          <w:lang w:val="en-US"/>
        </w:rPr>
        <w:t>Parliament</w:t>
      </w:r>
      <w:r w:rsidR="00C04062">
        <w:rPr>
          <w:lang w:val="en-US"/>
        </w:rPr>
        <w:t xml:space="preserve">s </w:t>
      </w:r>
      <w:r w:rsidR="00223DC7">
        <w:rPr>
          <w:lang w:val="en-US"/>
        </w:rPr>
        <w:t>could</w:t>
      </w:r>
      <w:r w:rsidR="00C04062">
        <w:rPr>
          <w:lang w:val="en-US"/>
        </w:rPr>
        <w:t xml:space="preserve"> not have turned a blind eye to the </w:t>
      </w:r>
      <w:r w:rsidR="004366E9">
        <w:rPr>
          <w:lang w:val="en-US"/>
        </w:rPr>
        <w:t>strong and persistent</w:t>
      </w:r>
      <w:r w:rsidR="00C04062">
        <w:rPr>
          <w:lang w:val="en-US"/>
        </w:rPr>
        <w:t xml:space="preserve"> campaigning by a broad set of </w:t>
      </w:r>
      <w:r w:rsidR="004366E9">
        <w:rPr>
          <w:lang w:val="en-US"/>
        </w:rPr>
        <w:t xml:space="preserve">societal groups, </w:t>
      </w:r>
      <w:r w:rsidR="00223DC7">
        <w:rPr>
          <w:lang w:val="en-US"/>
        </w:rPr>
        <w:t xml:space="preserve">and </w:t>
      </w:r>
      <w:r w:rsidR="004366E9">
        <w:rPr>
          <w:lang w:val="en-US"/>
        </w:rPr>
        <w:t>awareness, expertise and contestation would have increased</w:t>
      </w:r>
      <w:r w:rsidR="00106A1D">
        <w:rPr>
          <w:lang w:val="en-US"/>
        </w:rPr>
        <w:t xml:space="preserve"> anyway</w:t>
      </w:r>
      <w:r w:rsidR="004366E9">
        <w:rPr>
          <w:lang w:val="en-US"/>
        </w:rPr>
        <w:t xml:space="preserve">; but the immediate political fallout may </w:t>
      </w:r>
      <w:r w:rsidR="007F26EF">
        <w:rPr>
          <w:lang w:val="en-US"/>
        </w:rPr>
        <w:t>have been different</w:t>
      </w:r>
      <w:r w:rsidR="004366E9">
        <w:rPr>
          <w:lang w:val="en-US"/>
        </w:rPr>
        <w:t xml:space="preserve">. </w:t>
      </w:r>
      <w:r w:rsidR="00BB2DF8">
        <w:rPr>
          <w:lang w:val="en-US"/>
        </w:rPr>
        <w:t>This factor echoes findings in the literature that divided government (Belgium in this period with different majorities at the federal and sub-federal levels could be considered a divided</w:t>
      </w:r>
      <w:r w:rsidR="00106A1D">
        <w:rPr>
          <w:lang w:val="en-US"/>
        </w:rPr>
        <w:t xml:space="preserve"> federal</w:t>
      </w:r>
      <w:r w:rsidR="00BB2DF8">
        <w:rPr>
          <w:lang w:val="en-US"/>
        </w:rPr>
        <w:t xml:space="preserve"> government) leads to a stronger </w:t>
      </w:r>
      <w:r w:rsidR="00F25696">
        <w:rPr>
          <w:lang w:val="en-US"/>
        </w:rPr>
        <w:t>parliamentary</w:t>
      </w:r>
      <w:r w:rsidR="00BB2DF8">
        <w:rPr>
          <w:lang w:val="en-US"/>
        </w:rPr>
        <w:t xml:space="preserve"> grip over an executive’s trade policy (</w:t>
      </w:r>
      <w:proofErr w:type="spellStart"/>
      <w:r w:rsidR="00BB2DF8">
        <w:rPr>
          <w:lang w:val="en-US"/>
        </w:rPr>
        <w:t>Lohmann</w:t>
      </w:r>
      <w:proofErr w:type="spellEnd"/>
      <w:r w:rsidR="00BB2DF8">
        <w:rPr>
          <w:lang w:val="en-US"/>
        </w:rPr>
        <w:t xml:space="preserve"> &amp; O’Halloran 1994, Maurer 2005 in </w:t>
      </w:r>
      <w:proofErr w:type="spellStart"/>
      <w:r w:rsidR="00BB2DF8">
        <w:rPr>
          <w:lang w:val="en-US"/>
        </w:rPr>
        <w:t>Jancic</w:t>
      </w:r>
      <w:proofErr w:type="spellEnd"/>
      <w:r w:rsidR="00BB2DF8">
        <w:rPr>
          <w:lang w:val="en-US"/>
        </w:rPr>
        <w:t xml:space="preserve"> 2017).</w:t>
      </w:r>
    </w:p>
    <w:p w14:paraId="4322D327" w14:textId="5B8F37BE" w:rsidR="008E3729" w:rsidRDefault="002B41E0" w:rsidP="009074F5">
      <w:pPr>
        <w:pStyle w:val="Kop1"/>
        <w:spacing w:line="276" w:lineRule="auto"/>
        <w:rPr>
          <w:lang w:val="en-GB"/>
        </w:rPr>
      </w:pPr>
      <w:r>
        <w:rPr>
          <w:lang w:val="en-GB"/>
        </w:rPr>
        <w:t xml:space="preserve">5. </w:t>
      </w:r>
      <w:r w:rsidR="00D80323">
        <w:rPr>
          <w:lang w:val="en-GB"/>
        </w:rPr>
        <w:t>C</w:t>
      </w:r>
      <w:r w:rsidR="00D73601" w:rsidRPr="00D73601">
        <w:rPr>
          <w:lang w:val="en-GB"/>
        </w:rPr>
        <w:t>onclusion</w:t>
      </w:r>
    </w:p>
    <w:p w14:paraId="51E24DFD" w14:textId="77777777" w:rsidR="008E3729" w:rsidRDefault="008E3729" w:rsidP="009074F5">
      <w:pPr>
        <w:spacing w:line="276" w:lineRule="auto"/>
        <w:jc w:val="both"/>
        <w:rPr>
          <w:b/>
          <w:lang w:val="en-GB"/>
        </w:rPr>
      </w:pPr>
    </w:p>
    <w:p w14:paraId="7D97949D" w14:textId="3CF22394" w:rsidR="00B9307A" w:rsidRDefault="00AC2EC8" w:rsidP="009074F5">
      <w:pPr>
        <w:spacing w:line="276" w:lineRule="auto"/>
        <w:jc w:val="both"/>
        <w:rPr>
          <w:lang w:val="en-GB"/>
        </w:rPr>
      </w:pPr>
      <w:r>
        <w:rPr>
          <w:lang w:val="en-GB"/>
        </w:rPr>
        <w:t>I</w:t>
      </w:r>
      <w:r w:rsidR="00B9307A">
        <w:rPr>
          <w:lang w:val="en-GB"/>
        </w:rPr>
        <w:t xml:space="preserve">n </w:t>
      </w:r>
      <w:r w:rsidR="002729A2">
        <w:rPr>
          <w:lang w:val="en-GB"/>
        </w:rPr>
        <w:t>t</w:t>
      </w:r>
      <w:r w:rsidR="008E3729">
        <w:rPr>
          <w:lang w:val="en-GB"/>
        </w:rPr>
        <w:t xml:space="preserve">he past years </w:t>
      </w:r>
      <w:r w:rsidR="00B9307A">
        <w:rPr>
          <w:lang w:val="en-GB"/>
        </w:rPr>
        <w:t xml:space="preserve">we </w:t>
      </w:r>
      <w:r w:rsidR="008E3729">
        <w:rPr>
          <w:lang w:val="en-GB"/>
        </w:rPr>
        <w:t xml:space="preserve">have </w:t>
      </w:r>
      <w:r w:rsidR="00B9307A">
        <w:rPr>
          <w:lang w:val="en-GB"/>
        </w:rPr>
        <w:t xml:space="preserve">seen a somewhat </w:t>
      </w:r>
      <w:r w:rsidR="008E3729">
        <w:rPr>
          <w:lang w:val="en-GB"/>
        </w:rPr>
        <w:t xml:space="preserve">paradoxical evolution in EU trade politics. While the Lisbon Treaty was meant to facilitate the adoption of trade agreements by clarifying the exclusive supranational competence of the European Union through ‘updating’ the scope to the new trade agenda, </w:t>
      </w:r>
      <w:r w:rsidR="001A05A0">
        <w:rPr>
          <w:lang w:val="en-GB"/>
        </w:rPr>
        <w:t>Parliament</w:t>
      </w:r>
      <w:r w:rsidR="008E3729">
        <w:rPr>
          <w:lang w:val="en-GB"/>
        </w:rPr>
        <w:t xml:space="preserve">s below the supranational level have </w:t>
      </w:r>
      <w:r w:rsidR="00117EB4">
        <w:rPr>
          <w:lang w:val="en-GB"/>
        </w:rPr>
        <w:t>become</w:t>
      </w:r>
      <w:r w:rsidR="008E3729">
        <w:rPr>
          <w:lang w:val="en-GB"/>
        </w:rPr>
        <w:t xml:space="preserve"> more involved in trade policy than ever before.</w:t>
      </w:r>
      <w:r w:rsidR="00B9307A">
        <w:rPr>
          <w:lang w:val="en-GB"/>
        </w:rPr>
        <w:t xml:space="preserve"> </w:t>
      </w:r>
    </w:p>
    <w:p w14:paraId="32ACC367" w14:textId="77777777" w:rsidR="00117EB4" w:rsidRDefault="00117EB4" w:rsidP="009074F5">
      <w:pPr>
        <w:spacing w:line="276" w:lineRule="auto"/>
        <w:jc w:val="both"/>
        <w:rPr>
          <w:lang w:val="en-GB"/>
        </w:rPr>
      </w:pPr>
    </w:p>
    <w:p w14:paraId="52C38AB2" w14:textId="57D1ED66" w:rsidR="00117EB4" w:rsidRDefault="00117EB4" w:rsidP="009074F5">
      <w:pPr>
        <w:spacing w:line="276" w:lineRule="auto"/>
        <w:jc w:val="both"/>
        <w:rPr>
          <w:lang w:val="en-GB"/>
        </w:rPr>
      </w:pPr>
      <w:r>
        <w:rPr>
          <w:lang w:val="en-GB"/>
        </w:rPr>
        <w:lastRenderedPageBreak/>
        <w:t xml:space="preserve">We have investigated the shift in involvement across the Belgian </w:t>
      </w:r>
      <w:r w:rsidR="00FD2FFF">
        <w:rPr>
          <w:lang w:val="en-GB"/>
        </w:rPr>
        <w:t>Parliament</w:t>
      </w:r>
      <w:r w:rsidR="00106A1D">
        <w:rPr>
          <w:lang w:val="en-GB"/>
        </w:rPr>
        <w:t>s. In the past fifteen years</w:t>
      </w:r>
      <w:r>
        <w:rPr>
          <w:lang w:val="en-GB"/>
        </w:rPr>
        <w:t xml:space="preserve"> the Federal, Flemish and Walloon </w:t>
      </w:r>
      <w:r w:rsidR="00FD2FFF">
        <w:rPr>
          <w:lang w:val="en-GB"/>
        </w:rPr>
        <w:t>Parliament</w:t>
      </w:r>
      <w:r w:rsidR="00106A1D">
        <w:rPr>
          <w:lang w:val="en-GB"/>
        </w:rPr>
        <w:t>s</w:t>
      </w:r>
      <w:r>
        <w:rPr>
          <w:lang w:val="en-GB"/>
        </w:rPr>
        <w:t xml:space="preserve"> paid little attention to EU trade pol</w:t>
      </w:r>
      <w:r w:rsidR="00985388">
        <w:rPr>
          <w:lang w:val="en-GB"/>
        </w:rPr>
        <w:t>icy. This has changed since 2013</w:t>
      </w:r>
      <w:r>
        <w:rPr>
          <w:lang w:val="en-GB"/>
        </w:rPr>
        <w:t xml:space="preserve">, especially in Wallonia but also in the other assemblies. </w:t>
      </w:r>
      <w:r w:rsidR="00863CB3">
        <w:rPr>
          <w:lang w:val="en-GB"/>
        </w:rPr>
        <w:t xml:space="preserve">Several interacting </w:t>
      </w:r>
      <w:r w:rsidR="00C000AA">
        <w:rPr>
          <w:lang w:val="en-GB"/>
        </w:rPr>
        <w:t xml:space="preserve">factors </w:t>
      </w:r>
      <w:r>
        <w:rPr>
          <w:lang w:val="en-GB"/>
        </w:rPr>
        <w:t xml:space="preserve">fuelled this increase in </w:t>
      </w:r>
      <w:r w:rsidR="00F25696">
        <w:rPr>
          <w:lang w:val="en-GB"/>
        </w:rPr>
        <w:t>parliamentary</w:t>
      </w:r>
      <w:r>
        <w:rPr>
          <w:lang w:val="en-GB"/>
        </w:rPr>
        <w:t xml:space="preserve"> involvement. </w:t>
      </w:r>
      <w:r w:rsidR="00C000AA">
        <w:rPr>
          <w:lang w:val="en-GB"/>
        </w:rPr>
        <w:t xml:space="preserve">First, TTIP and CETA contain provisions that (are perceived to) go qualitatively beyond older trade agreements </w:t>
      </w:r>
      <w:r>
        <w:rPr>
          <w:lang w:val="en-GB"/>
        </w:rPr>
        <w:t>by</w:t>
      </w:r>
      <w:r w:rsidR="00C000AA">
        <w:rPr>
          <w:lang w:val="en-GB"/>
        </w:rPr>
        <w:t xml:space="preserve"> potentially interfering wit</w:t>
      </w:r>
      <w:r w:rsidR="00B9307A">
        <w:rPr>
          <w:lang w:val="en-GB"/>
        </w:rPr>
        <w:t>h (</w:t>
      </w:r>
      <w:proofErr w:type="gramStart"/>
      <w:r w:rsidR="00B9307A">
        <w:rPr>
          <w:lang w:val="en-GB"/>
        </w:rPr>
        <w:t>sub)national</w:t>
      </w:r>
      <w:proofErr w:type="gramEnd"/>
      <w:r w:rsidR="00B9307A">
        <w:rPr>
          <w:lang w:val="en-GB"/>
        </w:rPr>
        <w:t xml:space="preserve"> policy choices</w:t>
      </w:r>
      <w:r w:rsidR="00C000AA">
        <w:rPr>
          <w:lang w:val="en-GB"/>
        </w:rPr>
        <w:t>, namely investment protection provisions and regulatory cooperation. Second, TTIP has generated</w:t>
      </w:r>
      <w:r w:rsidR="00B9307A">
        <w:rPr>
          <w:lang w:val="en-GB"/>
        </w:rPr>
        <w:t xml:space="preserve"> </w:t>
      </w:r>
      <w:r w:rsidR="00C000AA">
        <w:rPr>
          <w:lang w:val="en-GB"/>
        </w:rPr>
        <w:t xml:space="preserve">unseen civil </w:t>
      </w:r>
      <w:r w:rsidR="00C000AA" w:rsidRPr="00117EB4">
        <w:rPr>
          <w:lang w:val="en-GB"/>
        </w:rPr>
        <w:t xml:space="preserve">society mobilisation, and this has </w:t>
      </w:r>
      <w:r w:rsidRPr="00117EB4">
        <w:rPr>
          <w:lang w:val="en-GB"/>
        </w:rPr>
        <w:t>led</w:t>
      </w:r>
      <w:r w:rsidR="00C000AA" w:rsidRPr="00117EB4">
        <w:rPr>
          <w:lang w:val="en-GB"/>
        </w:rPr>
        <w:t xml:space="preserve"> politicians (especially on the left and in the opposition) </w:t>
      </w:r>
      <w:r w:rsidRPr="00117EB4">
        <w:rPr>
          <w:lang w:val="en-GB"/>
        </w:rPr>
        <w:t>to join the fray as well.</w:t>
      </w:r>
      <w:r>
        <w:rPr>
          <w:lang w:val="en-GB"/>
        </w:rPr>
        <w:t xml:space="preserve"> </w:t>
      </w:r>
      <w:r w:rsidR="00863CB3">
        <w:rPr>
          <w:lang w:val="en-GB"/>
        </w:rPr>
        <w:t xml:space="preserve">Finally, the </w:t>
      </w:r>
      <w:proofErr w:type="gramStart"/>
      <w:r w:rsidR="00603834">
        <w:rPr>
          <w:lang w:val="en-GB"/>
        </w:rPr>
        <w:t>a</w:t>
      </w:r>
      <w:r w:rsidR="00863CB3">
        <w:rPr>
          <w:lang w:val="en-GB"/>
        </w:rPr>
        <w:t>symmetry betwee</w:t>
      </w:r>
      <w:r w:rsidR="00106A1D">
        <w:rPr>
          <w:lang w:val="en-GB"/>
        </w:rPr>
        <w:t>n the Walloon and F</w:t>
      </w:r>
      <w:r w:rsidR="00863CB3">
        <w:rPr>
          <w:lang w:val="en-GB"/>
        </w:rPr>
        <w:t>ederal governing coalitions have</w:t>
      </w:r>
      <w:proofErr w:type="gramEnd"/>
      <w:r w:rsidR="00863CB3">
        <w:rPr>
          <w:lang w:val="en-GB"/>
        </w:rPr>
        <w:t xml:space="preserve"> favoured a more activist opposition by Wallonia</w:t>
      </w:r>
      <w:r w:rsidR="00106A1D">
        <w:rPr>
          <w:lang w:val="en-GB"/>
        </w:rPr>
        <w:t>, while Flanders’ centre-right G</w:t>
      </w:r>
      <w:r w:rsidR="00863CB3">
        <w:rPr>
          <w:lang w:val="en-GB"/>
        </w:rPr>
        <w:t>overnment has remained supportive.</w:t>
      </w:r>
      <w:r w:rsidR="00BB2DF8">
        <w:rPr>
          <w:lang w:val="en-GB"/>
        </w:rPr>
        <w:t xml:space="preserve"> </w:t>
      </w:r>
    </w:p>
    <w:p w14:paraId="16955DCF" w14:textId="22AEB4F7" w:rsidR="00F9178B" w:rsidRDefault="00C000AA" w:rsidP="009074F5">
      <w:pPr>
        <w:spacing w:line="276" w:lineRule="auto"/>
        <w:jc w:val="both"/>
        <w:rPr>
          <w:lang w:val="en-GB"/>
        </w:rPr>
      </w:pPr>
      <w:r w:rsidRPr="00117EB4">
        <w:rPr>
          <w:lang w:val="en-GB"/>
        </w:rPr>
        <w:t xml:space="preserve"> </w:t>
      </w:r>
    </w:p>
    <w:p w14:paraId="4255559A" w14:textId="1719B29E" w:rsidR="00C000AA" w:rsidRDefault="00C000AA" w:rsidP="009074F5">
      <w:pPr>
        <w:spacing w:line="276" w:lineRule="auto"/>
        <w:jc w:val="both"/>
        <w:rPr>
          <w:lang w:val="en-GB"/>
        </w:rPr>
      </w:pPr>
      <w:r>
        <w:rPr>
          <w:lang w:val="en-GB"/>
        </w:rPr>
        <w:t>An important question</w:t>
      </w:r>
      <w:r w:rsidR="00603834">
        <w:rPr>
          <w:lang w:val="en-GB"/>
        </w:rPr>
        <w:t>, which also divided our respondents,</w:t>
      </w:r>
      <w:r>
        <w:rPr>
          <w:lang w:val="en-GB"/>
        </w:rPr>
        <w:t xml:space="preserve"> is how durable the politicisation </w:t>
      </w:r>
      <w:r w:rsidR="00D40C4E">
        <w:rPr>
          <w:lang w:val="en-GB"/>
        </w:rPr>
        <w:t xml:space="preserve">of </w:t>
      </w:r>
      <w:r w:rsidR="00A3369F">
        <w:rPr>
          <w:lang w:val="en-GB"/>
        </w:rPr>
        <w:t>trade policy and the (consequent) attention and involvement of (</w:t>
      </w:r>
      <w:proofErr w:type="gramStart"/>
      <w:r w:rsidR="00A3369F">
        <w:rPr>
          <w:lang w:val="en-GB"/>
        </w:rPr>
        <w:t>sub)national</w:t>
      </w:r>
      <w:proofErr w:type="gramEnd"/>
      <w:r w:rsidR="00A3369F">
        <w:rPr>
          <w:lang w:val="en-GB"/>
        </w:rPr>
        <w:t xml:space="preserve"> MPs will eventually be.</w:t>
      </w:r>
      <w:r w:rsidR="00603834">
        <w:rPr>
          <w:lang w:val="en-GB"/>
        </w:rPr>
        <w:t xml:space="preserve"> </w:t>
      </w:r>
      <w:r w:rsidR="00A3369F">
        <w:rPr>
          <w:lang w:val="en-GB"/>
        </w:rPr>
        <w:t>It is conceivable that the mobilisation by civil society will wane if and when the TTIP negotiations are eventually concluded (successfully or not).</w:t>
      </w:r>
      <w:r w:rsidR="00D154F9">
        <w:rPr>
          <w:lang w:val="en-GB"/>
        </w:rPr>
        <w:t xml:space="preserve"> </w:t>
      </w:r>
      <w:r w:rsidR="00F974D4">
        <w:rPr>
          <w:lang w:val="en-GB"/>
        </w:rPr>
        <w:t>Hence</w:t>
      </w:r>
      <w:r w:rsidR="00A3369F">
        <w:rPr>
          <w:lang w:val="en-GB"/>
        </w:rPr>
        <w:t>, attention for EU trade policy in (</w:t>
      </w:r>
      <w:proofErr w:type="gramStart"/>
      <w:r w:rsidR="00A3369F">
        <w:rPr>
          <w:lang w:val="en-GB"/>
        </w:rPr>
        <w:t>sub)national</w:t>
      </w:r>
      <w:proofErr w:type="gramEnd"/>
      <w:r w:rsidR="00A3369F">
        <w:rPr>
          <w:lang w:val="en-GB"/>
        </w:rPr>
        <w:t xml:space="preserve"> Parliaments might fade out, even if the substance </w:t>
      </w:r>
      <w:r w:rsidR="00106A1D">
        <w:rPr>
          <w:lang w:val="en-GB"/>
        </w:rPr>
        <w:t>of</w:t>
      </w:r>
      <w:r w:rsidR="00A3369F">
        <w:rPr>
          <w:lang w:val="en-GB"/>
        </w:rPr>
        <w:t xml:space="preserve"> other agreements </w:t>
      </w:r>
      <w:r w:rsidR="00106A1D">
        <w:rPr>
          <w:lang w:val="en-GB"/>
        </w:rPr>
        <w:t>is</w:t>
      </w:r>
      <w:r w:rsidR="00A3369F">
        <w:rPr>
          <w:lang w:val="en-GB"/>
        </w:rPr>
        <w:t xml:space="preserve"> similar (as is today to some extent the case vis-à-vis the EU-Japan negotiations). </w:t>
      </w:r>
      <w:r w:rsidR="00D154F9">
        <w:rPr>
          <w:lang w:val="en-GB"/>
        </w:rPr>
        <w:t xml:space="preserve">The year 2017 may already be indicative in that respect. </w:t>
      </w:r>
      <w:r w:rsidR="00A3369F">
        <w:rPr>
          <w:lang w:val="en-GB"/>
        </w:rPr>
        <w:t>On the other hand, significant energy and resources have been invested in building expertise and networks, by NGOs as well as (</w:t>
      </w:r>
      <w:proofErr w:type="gramStart"/>
      <w:r w:rsidR="00A3369F">
        <w:rPr>
          <w:lang w:val="en-GB"/>
        </w:rPr>
        <w:t>sub)national</w:t>
      </w:r>
      <w:proofErr w:type="gramEnd"/>
      <w:r w:rsidR="00A3369F">
        <w:rPr>
          <w:lang w:val="en-GB"/>
        </w:rPr>
        <w:t xml:space="preserve"> MPs. Such “sunk costs” might lead them to continue their involvement in EU </w:t>
      </w:r>
      <w:r w:rsidR="00A3369F" w:rsidRPr="00603834">
        <w:rPr>
          <w:lang w:val="en-GB"/>
        </w:rPr>
        <w:t>trade politics, especially if current efforts would turn out to be successful</w:t>
      </w:r>
      <w:r w:rsidR="00AB0D5D" w:rsidRPr="00603834">
        <w:rPr>
          <w:lang w:val="en-GB"/>
        </w:rPr>
        <w:t xml:space="preserve"> in both influencing</w:t>
      </w:r>
      <w:r w:rsidR="00A3369F" w:rsidRPr="00603834">
        <w:rPr>
          <w:lang w:val="en-GB"/>
        </w:rPr>
        <w:t xml:space="preserve"> the outcome of negotiations and elections. </w:t>
      </w:r>
      <w:r w:rsidR="00700C01" w:rsidRPr="00603834">
        <w:rPr>
          <w:lang w:val="en-GB"/>
        </w:rPr>
        <w:t xml:space="preserve">The recent </w:t>
      </w:r>
      <w:r w:rsidR="00863CB3" w:rsidRPr="00603834">
        <w:rPr>
          <w:lang w:val="en-GB"/>
        </w:rPr>
        <w:t>‘</w:t>
      </w:r>
      <w:r w:rsidR="00700C01" w:rsidRPr="00603834">
        <w:rPr>
          <w:lang w:val="en-GB"/>
        </w:rPr>
        <w:t>CETA episode</w:t>
      </w:r>
      <w:r w:rsidR="00863CB3" w:rsidRPr="00603834">
        <w:rPr>
          <w:lang w:val="en-GB"/>
        </w:rPr>
        <w:t>’</w:t>
      </w:r>
      <w:r w:rsidR="00700C01" w:rsidRPr="00603834">
        <w:rPr>
          <w:lang w:val="en-GB"/>
        </w:rPr>
        <w:t xml:space="preserve"> in Belgium has already </w:t>
      </w:r>
      <w:r w:rsidR="003D4EE3" w:rsidRPr="00603834">
        <w:rPr>
          <w:lang w:val="en-GB"/>
        </w:rPr>
        <w:t>strengthened</w:t>
      </w:r>
      <w:r w:rsidR="00700C01" w:rsidRPr="00603834">
        <w:rPr>
          <w:lang w:val="en-GB"/>
        </w:rPr>
        <w:t xml:space="preserve"> the </w:t>
      </w:r>
      <w:r w:rsidR="003D4EE3" w:rsidRPr="00603834">
        <w:rPr>
          <w:lang w:val="en-GB"/>
        </w:rPr>
        <w:t xml:space="preserve">activity by the </w:t>
      </w:r>
      <w:r w:rsidR="00700C01" w:rsidRPr="00603834">
        <w:rPr>
          <w:lang w:val="en-GB"/>
        </w:rPr>
        <w:t>Walloon Parliament</w:t>
      </w:r>
      <w:r w:rsidR="00863CB3" w:rsidRPr="00603834">
        <w:rPr>
          <w:lang w:val="en-GB"/>
        </w:rPr>
        <w:t>. They seem determined</w:t>
      </w:r>
      <w:r w:rsidR="00700C01" w:rsidRPr="00603834">
        <w:rPr>
          <w:lang w:val="en-GB"/>
        </w:rPr>
        <w:t xml:space="preserve"> to further scrutinize other trade deals cu</w:t>
      </w:r>
      <w:r w:rsidR="006A6381" w:rsidRPr="00603834">
        <w:rPr>
          <w:lang w:val="en-GB"/>
        </w:rPr>
        <w:t>rrently being negotiated, most</w:t>
      </w:r>
      <w:r w:rsidR="00700C01" w:rsidRPr="00603834">
        <w:rPr>
          <w:lang w:val="en-GB"/>
        </w:rPr>
        <w:t xml:space="preserve"> significantly the Trade in Services Agreement (</w:t>
      </w:r>
      <w:proofErr w:type="spellStart"/>
      <w:r w:rsidR="00700C01" w:rsidRPr="00603834">
        <w:rPr>
          <w:lang w:val="en-GB"/>
        </w:rPr>
        <w:t>TiSA</w:t>
      </w:r>
      <w:proofErr w:type="spellEnd"/>
      <w:r w:rsidR="00700C01" w:rsidRPr="00603834">
        <w:rPr>
          <w:lang w:val="en-GB"/>
        </w:rPr>
        <w:t xml:space="preserve">). </w:t>
      </w:r>
      <w:r w:rsidR="006A6381" w:rsidRPr="00603834">
        <w:rPr>
          <w:lang w:val="en-GB"/>
        </w:rPr>
        <w:t xml:space="preserve">Furthermore, </w:t>
      </w:r>
      <w:r w:rsidR="003D4EE3" w:rsidRPr="00603834">
        <w:rPr>
          <w:lang w:val="en-GB"/>
        </w:rPr>
        <w:t>the “Namur declaration”</w:t>
      </w:r>
      <w:r w:rsidR="00700C01" w:rsidRPr="00603834">
        <w:rPr>
          <w:lang w:val="en-GB"/>
        </w:rPr>
        <w:t xml:space="preserve"> </w:t>
      </w:r>
      <w:r w:rsidR="00863CB3" w:rsidRPr="00603834">
        <w:rPr>
          <w:lang w:val="en-GB"/>
        </w:rPr>
        <w:t>boosted by</w:t>
      </w:r>
      <w:r w:rsidR="00106A1D">
        <w:rPr>
          <w:lang w:val="en-GB"/>
        </w:rPr>
        <w:t xml:space="preserve"> Walloon</w:t>
      </w:r>
      <w:r w:rsidR="00700C01" w:rsidRPr="00603834">
        <w:rPr>
          <w:lang w:val="en-GB"/>
        </w:rPr>
        <w:t xml:space="preserve"> Minister-President Paul </w:t>
      </w:r>
      <w:proofErr w:type="spellStart"/>
      <w:r w:rsidR="00700C01" w:rsidRPr="00603834">
        <w:rPr>
          <w:lang w:val="en-GB"/>
        </w:rPr>
        <w:t>Magnette</w:t>
      </w:r>
      <w:proofErr w:type="spellEnd"/>
      <w:r w:rsidR="00700C01" w:rsidRPr="00603834">
        <w:rPr>
          <w:lang w:val="en-GB"/>
        </w:rPr>
        <w:t>,</w:t>
      </w:r>
      <w:r w:rsidR="00863CB3" w:rsidRPr="00603834">
        <w:rPr>
          <w:lang w:val="en-GB"/>
        </w:rPr>
        <w:t xml:space="preserve"> signed by the likes of </w:t>
      </w:r>
      <w:proofErr w:type="spellStart"/>
      <w:r w:rsidR="00863CB3" w:rsidRPr="00603834">
        <w:rPr>
          <w:lang w:val="en-GB"/>
        </w:rPr>
        <w:t>Piketty</w:t>
      </w:r>
      <w:proofErr w:type="spellEnd"/>
      <w:r w:rsidR="00863CB3" w:rsidRPr="00603834">
        <w:rPr>
          <w:lang w:val="en-GB"/>
        </w:rPr>
        <w:t xml:space="preserve"> and </w:t>
      </w:r>
      <w:proofErr w:type="spellStart"/>
      <w:r w:rsidR="00863CB3" w:rsidRPr="00603834">
        <w:rPr>
          <w:lang w:val="en-GB"/>
        </w:rPr>
        <w:t>Dani</w:t>
      </w:r>
      <w:proofErr w:type="spellEnd"/>
      <w:r w:rsidR="00863CB3" w:rsidRPr="00603834">
        <w:rPr>
          <w:lang w:val="en-GB"/>
        </w:rPr>
        <w:t xml:space="preserve"> </w:t>
      </w:r>
      <w:proofErr w:type="spellStart"/>
      <w:r w:rsidR="00863CB3" w:rsidRPr="00603834">
        <w:rPr>
          <w:lang w:val="en-GB"/>
        </w:rPr>
        <w:t>Rodrik</w:t>
      </w:r>
      <w:proofErr w:type="spellEnd"/>
      <w:r w:rsidR="00863CB3" w:rsidRPr="00603834">
        <w:rPr>
          <w:lang w:val="en-GB"/>
        </w:rPr>
        <w:t>,</w:t>
      </w:r>
      <w:r w:rsidR="00700C01" w:rsidRPr="00603834">
        <w:rPr>
          <w:lang w:val="en-GB"/>
        </w:rPr>
        <w:t xml:space="preserve"> also shows that </w:t>
      </w:r>
      <w:r w:rsidR="006A6381" w:rsidRPr="00603834">
        <w:rPr>
          <w:lang w:val="en-GB"/>
        </w:rPr>
        <w:t>the</w:t>
      </w:r>
      <w:r w:rsidR="00863CB3" w:rsidRPr="00603834">
        <w:rPr>
          <w:lang w:val="en-GB"/>
        </w:rPr>
        <w:t xml:space="preserve"> opposition is trying to seize the momentum</w:t>
      </w:r>
      <w:r w:rsidR="00E45CF0">
        <w:rPr>
          <w:lang w:val="en-GB"/>
        </w:rPr>
        <w:t xml:space="preserve"> (</w:t>
      </w:r>
      <w:proofErr w:type="spellStart"/>
      <w:r w:rsidR="00E45CF0">
        <w:rPr>
          <w:lang w:val="en-GB"/>
        </w:rPr>
        <w:t>Magnette</w:t>
      </w:r>
      <w:proofErr w:type="spellEnd"/>
      <w:r w:rsidR="00E45CF0">
        <w:rPr>
          <w:lang w:val="en-GB"/>
        </w:rPr>
        <w:t xml:space="preserve"> 2016)</w:t>
      </w:r>
      <w:r w:rsidR="006A6381" w:rsidRPr="00603834">
        <w:rPr>
          <w:lang w:val="en-GB"/>
        </w:rPr>
        <w:t xml:space="preserve">. </w:t>
      </w:r>
      <w:r w:rsidR="00857143">
        <w:rPr>
          <w:lang w:val="en-GB"/>
        </w:rPr>
        <w:t xml:space="preserve">In this paper, we have described and offered explanations for how we have gone ‘from nada to Namur’ in terms of national </w:t>
      </w:r>
      <w:r w:rsidR="00F25696">
        <w:rPr>
          <w:lang w:val="en-GB"/>
        </w:rPr>
        <w:t>parliamentary</w:t>
      </w:r>
      <w:r w:rsidR="00857143">
        <w:rPr>
          <w:lang w:val="en-GB"/>
        </w:rPr>
        <w:t xml:space="preserve"> activity on EU trade policy. What will follow from Namur (and its declaration on trade) is an open question.</w:t>
      </w:r>
      <w:r w:rsidR="00036059">
        <w:rPr>
          <w:lang w:val="en-GB"/>
        </w:rPr>
        <w:t xml:space="preserve"> Paul </w:t>
      </w:r>
      <w:proofErr w:type="spellStart"/>
      <w:r w:rsidR="00036059">
        <w:rPr>
          <w:lang w:val="en-GB"/>
        </w:rPr>
        <w:t>Magnette</w:t>
      </w:r>
      <w:proofErr w:type="spellEnd"/>
      <w:r w:rsidR="00036059">
        <w:rPr>
          <w:lang w:val="en-GB"/>
        </w:rPr>
        <w:t xml:space="preserve"> seems to believe the ‘CETA saga’ could lead to substantial change to EU trade policy: the final chapter of his book is titled ‘pour </w:t>
      </w:r>
      <w:proofErr w:type="spellStart"/>
      <w:r w:rsidR="00036059">
        <w:rPr>
          <w:lang w:val="en-GB"/>
        </w:rPr>
        <w:t>une</w:t>
      </w:r>
      <w:proofErr w:type="spellEnd"/>
      <w:r w:rsidR="00036059">
        <w:rPr>
          <w:lang w:val="en-GB"/>
        </w:rPr>
        <w:t xml:space="preserve"> </w:t>
      </w:r>
      <w:proofErr w:type="spellStart"/>
      <w:r w:rsidR="00036059">
        <w:rPr>
          <w:lang w:val="en-GB"/>
        </w:rPr>
        <w:t>autre</w:t>
      </w:r>
      <w:proofErr w:type="spellEnd"/>
      <w:r w:rsidR="00036059">
        <w:rPr>
          <w:lang w:val="en-GB"/>
        </w:rPr>
        <w:t xml:space="preserve"> </w:t>
      </w:r>
      <w:proofErr w:type="spellStart"/>
      <w:r w:rsidR="00036059">
        <w:rPr>
          <w:lang w:val="en-GB"/>
        </w:rPr>
        <w:t>mondialisation</w:t>
      </w:r>
      <w:proofErr w:type="spellEnd"/>
      <w:r w:rsidR="00036059">
        <w:rPr>
          <w:lang w:val="en-GB"/>
        </w:rPr>
        <w:t xml:space="preserve">’. </w:t>
      </w:r>
    </w:p>
    <w:p w14:paraId="33157690" w14:textId="77777777" w:rsidR="00A3369F" w:rsidRDefault="00A3369F" w:rsidP="009074F5">
      <w:pPr>
        <w:spacing w:line="276" w:lineRule="auto"/>
        <w:jc w:val="both"/>
        <w:rPr>
          <w:lang w:val="en-GB"/>
        </w:rPr>
      </w:pPr>
    </w:p>
    <w:p w14:paraId="5972428F" w14:textId="4FE621BA" w:rsidR="00A3369F" w:rsidRPr="00863CB3" w:rsidRDefault="00A3369F" w:rsidP="009074F5">
      <w:pPr>
        <w:spacing w:line="276" w:lineRule="auto"/>
        <w:jc w:val="both"/>
        <w:rPr>
          <w:lang w:val="en-GB"/>
        </w:rPr>
      </w:pPr>
      <w:r>
        <w:rPr>
          <w:lang w:val="en-GB"/>
        </w:rPr>
        <w:t xml:space="preserve">Would </w:t>
      </w:r>
      <w:r w:rsidR="00300393">
        <w:rPr>
          <w:lang w:val="en-GB"/>
        </w:rPr>
        <w:t>continue</w:t>
      </w:r>
      <w:r w:rsidR="00D154F9">
        <w:rPr>
          <w:lang w:val="en-GB"/>
        </w:rPr>
        <w:t>d</w:t>
      </w:r>
      <w:r>
        <w:rPr>
          <w:lang w:val="en-GB"/>
        </w:rPr>
        <w:t xml:space="preserve"> (</w:t>
      </w:r>
      <w:proofErr w:type="gramStart"/>
      <w:r>
        <w:rPr>
          <w:lang w:val="en-GB"/>
        </w:rPr>
        <w:t>sub)national</w:t>
      </w:r>
      <w:proofErr w:type="gramEnd"/>
      <w:r>
        <w:rPr>
          <w:lang w:val="en-GB"/>
        </w:rPr>
        <w:t xml:space="preserve"> </w:t>
      </w:r>
      <w:r w:rsidR="00F25696">
        <w:rPr>
          <w:lang w:val="en-GB"/>
        </w:rPr>
        <w:t>parliamentary</w:t>
      </w:r>
      <w:r>
        <w:rPr>
          <w:lang w:val="en-GB"/>
        </w:rPr>
        <w:t xml:space="preserve"> involvement in EU trade politics mark the death of EU trade policy, as</w:t>
      </w:r>
      <w:r w:rsidR="00AB0D5D">
        <w:rPr>
          <w:lang w:val="en-GB"/>
        </w:rPr>
        <w:t xml:space="preserve"> it</w:t>
      </w:r>
      <w:r>
        <w:rPr>
          <w:lang w:val="en-GB"/>
        </w:rPr>
        <w:t xml:space="preserve"> is sometimes claimed</w:t>
      </w:r>
      <w:r w:rsidR="00DE732F">
        <w:rPr>
          <w:lang w:val="en-GB"/>
        </w:rPr>
        <w:t xml:space="preserve">, inter alia by another declaration </w:t>
      </w:r>
      <w:r w:rsidR="00E45CF0">
        <w:rPr>
          <w:lang w:val="en-GB"/>
        </w:rPr>
        <w:t xml:space="preserve">“Trading Together’ by academics </w:t>
      </w:r>
      <w:r w:rsidR="00DE732F">
        <w:rPr>
          <w:lang w:val="en-GB"/>
        </w:rPr>
        <w:t>responding to the Namur Declaration</w:t>
      </w:r>
      <w:r w:rsidR="00E45CF0">
        <w:rPr>
          <w:lang w:val="en-GB"/>
        </w:rPr>
        <w:t xml:space="preserve"> (Anon. 2017)</w:t>
      </w:r>
      <w:r>
        <w:rPr>
          <w:lang w:val="en-GB"/>
        </w:rPr>
        <w:t xml:space="preserve">? We tend to disagree. On the one </w:t>
      </w:r>
      <w:r w:rsidR="00AB0D5D">
        <w:rPr>
          <w:lang w:val="en-GB"/>
        </w:rPr>
        <w:t>h</w:t>
      </w:r>
      <w:r>
        <w:rPr>
          <w:lang w:val="en-GB"/>
        </w:rPr>
        <w:t>and, the attention and interest of (</w:t>
      </w:r>
      <w:proofErr w:type="gramStart"/>
      <w:r>
        <w:rPr>
          <w:lang w:val="en-GB"/>
        </w:rPr>
        <w:t>sub)national</w:t>
      </w:r>
      <w:proofErr w:type="gramEnd"/>
      <w:r>
        <w:rPr>
          <w:lang w:val="en-GB"/>
        </w:rPr>
        <w:t xml:space="preserve"> MPs has concentrated on a number of (sensitive) issues, </w:t>
      </w:r>
      <w:r w:rsidR="00AB0D5D">
        <w:rPr>
          <w:lang w:val="en-GB"/>
        </w:rPr>
        <w:t>which</w:t>
      </w:r>
      <w:r>
        <w:rPr>
          <w:lang w:val="en-GB"/>
        </w:rPr>
        <w:t xml:space="preserve"> might be accommodated in </w:t>
      </w:r>
      <w:r w:rsidR="00E45CF0">
        <w:rPr>
          <w:lang w:val="en-GB"/>
        </w:rPr>
        <w:t xml:space="preserve">the substance of </w:t>
      </w:r>
      <w:r>
        <w:rPr>
          <w:lang w:val="en-GB"/>
        </w:rPr>
        <w:t>agreements. On the other hand, the participation of (</w:t>
      </w:r>
      <w:proofErr w:type="gramStart"/>
      <w:r>
        <w:rPr>
          <w:lang w:val="en-GB"/>
        </w:rPr>
        <w:t>sub)national</w:t>
      </w:r>
      <w:proofErr w:type="gramEnd"/>
      <w:r>
        <w:rPr>
          <w:lang w:val="en-GB"/>
        </w:rPr>
        <w:t xml:space="preserve"> MPs in EU trade politics might be enhanced </w:t>
      </w:r>
      <w:r w:rsidR="00E45CF0">
        <w:rPr>
          <w:lang w:val="en-GB"/>
        </w:rPr>
        <w:t>procedurally</w:t>
      </w:r>
      <w:r>
        <w:rPr>
          <w:lang w:val="en-GB"/>
        </w:rPr>
        <w:t xml:space="preserve"> </w:t>
      </w:r>
      <w:r w:rsidR="00AB0D5D">
        <w:rPr>
          <w:lang w:val="en-GB"/>
        </w:rPr>
        <w:t xml:space="preserve">during the negotiations </w:t>
      </w:r>
      <w:r>
        <w:rPr>
          <w:lang w:val="en-GB"/>
        </w:rPr>
        <w:t xml:space="preserve">by </w:t>
      </w:r>
      <w:r>
        <w:rPr>
          <w:lang w:val="en-GB"/>
        </w:rPr>
        <w:lastRenderedPageBreak/>
        <w:t>collaboration between the European Parliament and the national Parliament</w:t>
      </w:r>
      <w:r w:rsidR="00E45CF0">
        <w:rPr>
          <w:lang w:val="en-GB"/>
        </w:rPr>
        <w:t>s</w:t>
      </w:r>
      <w:r w:rsidR="00863CB3">
        <w:rPr>
          <w:lang w:val="en-GB"/>
        </w:rPr>
        <w:t>, as well as</w:t>
      </w:r>
      <w:r>
        <w:rPr>
          <w:lang w:val="en-GB"/>
        </w:rPr>
        <w:t xml:space="preserve"> </w:t>
      </w:r>
      <w:r w:rsidR="00E45CF0">
        <w:rPr>
          <w:lang w:val="en-GB"/>
        </w:rPr>
        <w:t xml:space="preserve">by </w:t>
      </w:r>
      <w:r>
        <w:rPr>
          <w:lang w:val="en-GB"/>
        </w:rPr>
        <w:t xml:space="preserve">outreach by the </w:t>
      </w:r>
      <w:r w:rsidRPr="000E3FCF">
        <w:rPr>
          <w:lang w:val="en-GB"/>
        </w:rPr>
        <w:t>European Commission</w:t>
      </w:r>
      <w:r w:rsidR="00863CB3" w:rsidRPr="000E3FCF">
        <w:rPr>
          <w:lang w:val="en-GB"/>
        </w:rPr>
        <w:t xml:space="preserve">. </w:t>
      </w:r>
      <w:r w:rsidRPr="000E3FCF">
        <w:rPr>
          <w:lang w:val="en-GB"/>
        </w:rPr>
        <w:t>Steps in that direction have</w:t>
      </w:r>
      <w:r w:rsidR="00AB0D5D" w:rsidRPr="000E3FCF">
        <w:rPr>
          <w:lang w:val="en-GB"/>
        </w:rPr>
        <w:t xml:space="preserve"> already</w:t>
      </w:r>
      <w:r w:rsidRPr="000E3FCF">
        <w:rPr>
          <w:lang w:val="en-GB"/>
        </w:rPr>
        <w:t xml:space="preserve"> been taken by the Belgian Parliaments, the European Parliament and the European Commission</w:t>
      </w:r>
      <w:r w:rsidR="00863CB3" w:rsidRPr="000E3FCF">
        <w:rPr>
          <w:lang w:val="en-GB"/>
        </w:rPr>
        <w:t>,</w:t>
      </w:r>
      <w:r w:rsidR="00AB0D5D" w:rsidRPr="000E3FCF">
        <w:rPr>
          <w:lang w:val="en-GB"/>
        </w:rPr>
        <w:t xml:space="preserve"> and could be reinforced</w:t>
      </w:r>
      <w:r w:rsidRPr="000E3FCF">
        <w:rPr>
          <w:lang w:val="en-GB"/>
        </w:rPr>
        <w:t xml:space="preserve">. </w:t>
      </w:r>
      <w:r w:rsidR="000E3FCF">
        <w:rPr>
          <w:i/>
          <w:lang w:val="en-GB"/>
        </w:rPr>
        <w:t>Prima facie</w:t>
      </w:r>
      <w:r w:rsidR="000E3FCF">
        <w:rPr>
          <w:lang w:val="en-GB"/>
        </w:rPr>
        <w:t xml:space="preserve">, the partial re-nationalisation and continued politicization of trade politics may benefit the democratic legitimacy of this domain – although it certainly hasn’t made the Commission’s life any easier.  </w:t>
      </w:r>
      <w:r w:rsidR="00863CB3">
        <w:rPr>
          <w:lang w:val="en-GB"/>
        </w:rPr>
        <w:t xml:space="preserve"> </w:t>
      </w:r>
    </w:p>
    <w:p w14:paraId="5FA0E758" w14:textId="77777777" w:rsidR="00D73601" w:rsidRDefault="00D73601" w:rsidP="009074F5">
      <w:pPr>
        <w:spacing w:line="276" w:lineRule="auto"/>
        <w:jc w:val="both"/>
        <w:rPr>
          <w:lang w:val="en-GB"/>
        </w:rPr>
      </w:pPr>
    </w:p>
    <w:p w14:paraId="0B5262CB" w14:textId="77777777" w:rsidR="00730C7D" w:rsidRPr="000E3FCF" w:rsidRDefault="00730C7D" w:rsidP="009074F5">
      <w:pPr>
        <w:spacing w:line="276" w:lineRule="auto"/>
        <w:jc w:val="both"/>
        <w:rPr>
          <w:highlight w:val="yellow"/>
          <w:lang w:val="en-US"/>
        </w:rPr>
      </w:pPr>
    </w:p>
    <w:p w14:paraId="609A7D58" w14:textId="77777777" w:rsidR="00D600C3" w:rsidRPr="000E3FCF" w:rsidRDefault="00D600C3" w:rsidP="009074F5">
      <w:pPr>
        <w:spacing w:line="276" w:lineRule="auto"/>
        <w:jc w:val="both"/>
        <w:rPr>
          <w:lang w:val="en-US"/>
        </w:rPr>
      </w:pPr>
    </w:p>
    <w:p w14:paraId="62E7D61F" w14:textId="77777777" w:rsidR="00E7350A" w:rsidRPr="000E3FCF" w:rsidRDefault="00E7350A" w:rsidP="009074F5">
      <w:pPr>
        <w:spacing w:line="276" w:lineRule="auto"/>
        <w:rPr>
          <w:lang w:val="en-US"/>
        </w:rPr>
      </w:pPr>
      <w:r w:rsidRPr="000E3FCF">
        <w:rPr>
          <w:lang w:val="en-US"/>
        </w:rPr>
        <w:br w:type="page"/>
      </w:r>
    </w:p>
    <w:p w14:paraId="581B8F7C" w14:textId="2C39343B" w:rsidR="00B57AC5" w:rsidRDefault="00B57AC5" w:rsidP="009074F5">
      <w:pPr>
        <w:spacing w:line="276" w:lineRule="auto"/>
        <w:jc w:val="both"/>
        <w:rPr>
          <w:b/>
          <w:lang w:val="en-GB"/>
        </w:rPr>
      </w:pPr>
      <w:r w:rsidRPr="00B57AC5">
        <w:rPr>
          <w:b/>
          <w:lang w:val="en-GB"/>
        </w:rPr>
        <w:lastRenderedPageBreak/>
        <w:t>Interviews</w:t>
      </w:r>
    </w:p>
    <w:p w14:paraId="4A037605" w14:textId="77777777" w:rsidR="00B57AC5" w:rsidRDefault="00B57AC5" w:rsidP="009074F5">
      <w:pPr>
        <w:spacing w:line="276" w:lineRule="auto"/>
        <w:jc w:val="both"/>
        <w:rPr>
          <w:b/>
          <w:lang w:val="en-GB"/>
        </w:rPr>
      </w:pPr>
    </w:p>
    <w:p w14:paraId="29957BB9" w14:textId="05675F12" w:rsidR="00B57AC5" w:rsidRPr="002C52DD" w:rsidRDefault="00B57AC5" w:rsidP="002C52DD">
      <w:pPr>
        <w:pStyle w:val="Lijstalinea"/>
        <w:numPr>
          <w:ilvl w:val="0"/>
          <w:numId w:val="3"/>
        </w:numPr>
        <w:spacing w:line="276" w:lineRule="auto"/>
        <w:rPr>
          <w:i/>
          <w:lang w:val="nl-NL"/>
        </w:rPr>
      </w:pPr>
      <w:proofErr w:type="spellStart"/>
      <w:r w:rsidRPr="002C52DD">
        <w:rPr>
          <w:i/>
          <w:lang w:val="nl-NL"/>
        </w:rPr>
        <w:t>Flemish</w:t>
      </w:r>
      <w:proofErr w:type="spellEnd"/>
      <w:r w:rsidRPr="002C52DD">
        <w:rPr>
          <w:i/>
          <w:lang w:val="nl-NL"/>
        </w:rPr>
        <w:t xml:space="preserve"> </w:t>
      </w:r>
      <w:r w:rsidR="00DA7F67" w:rsidRPr="002C52DD">
        <w:rPr>
          <w:i/>
          <w:lang w:val="nl-NL"/>
        </w:rPr>
        <w:t>MP</w:t>
      </w:r>
      <w:r w:rsidRPr="002C52DD">
        <w:rPr>
          <w:i/>
          <w:lang w:val="nl-NL"/>
        </w:rPr>
        <w:t xml:space="preserve"> </w:t>
      </w:r>
      <w:r w:rsidR="00DA7F67" w:rsidRPr="002C52DD">
        <w:rPr>
          <w:i/>
          <w:lang w:val="nl-NL"/>
        </w:rPr>
        <w:t>(Groen)</w:t>
      </w:r>
      <w:r w:rsidR="00F7432F" w:rsidRPr="002C52DD">
        <w:rPr>
          <w:i/>
          <w:lang w:val="nl-NL"/>
        </w:rPr>
        <w:t xml:space="preserve"> - 10/11/2016</w:t>
      </w:r>
    </w:p>
    <w:p w14:paraId="128EA3BF" w14:textId="7116DBC2" w:rsidR="00DA7F67" w:rsidRPr="002C52DD" w:rsidRDefault="00B57AC5" w:rsidP="002C52DD">
      <w:pPr>
        <w:pStyle w:val="Lijstalinea"/>
        <w:numPr>
          <w:ilvl w:val="0"/>
          <w:numId w:val="3"/>
        </w:numPr>
        <w:spacing w:line="276" w:lineRule="auto"/>
        <w:rPr>
          <w:i/>
          <w:lang w:val="nl-NL"/>
        </w:rPr>
      </w:pPr>
      <w:proofErr w:type="spellStart"/>
      <w:r w:rsidRPr="002C52DD">
        <w:rPr>
          <w:i/>
          <w:lang w:val="nl-NL"/>
        </w:rPr>
        <w:t>Walloon</w:t>
      </w:r>
      <w:proofErr w:type="spellEnd"/>
      <w:r w:rsidRPr="002C52DD">
        <w:rPr>
          <w:i/>
          <w:lang w:val="nl-NL"/>
        </w:rPr>
        <w:t xml:space="preserve"> </w:t>
      </w:r>
      <w:r w:rsidR="00DA7F67" w:rsidRPr="002C52DD">
        <w:rPr>
          <w:i/>
          <w:lang w:val="nl-NL"/>
        </w:rPr>
        <w:t>MP</w:t>
      </w:r>
      <w:r w:rsidRPr="002C52DD">
        <w:rPr>
          <w:i/>
          <w:lang w:val="nl-NL"/>
        </w:rPr>
        <w:t xml:space="preserve"> (Ecolo)</w:t>
      </w:r>
      <w:r w:rsidR="00F7432F" w:rsidRPr="002C52DD">
        <w:rPr>
          <w:i/>
          <w:lang w:val="nl-NL"/>
        </w:rPr>
        <w:t xml:space="preserve"> - 12/12/2016</w:t>
      </w:r>
    </w:p>
    <w:p w14:paraId="25E9BA07" w14:textId="47075592" w:rsidR="00B57AC5" w:rsidRPr="002C52DD" w:rsidRDefault="00B57AC5" w:rsidP="002C52DD">
      <w:pPr>
        <w:pStyle w:val="Lijstalinea"/>
        <w:numPr>
          <w:ilvl w:val="0"/>
          <w:numId w:val="3"/>
        </w:numPr>
        <w:spacing w:line="276" w:lineRule="auto"/>
        <w:rPr>
          <w:i/>
          <w:lang w:val="en-US"/>
        </w:rPr>
      </w:pPr>
      <w:r w:rsidRPr="002C52DD">
        <w:rPr>
          <w:i/>
          <w:lang w:val="en-US"/>
        </w:rPr>
        <w:t xml:space="preserve">Federal </w:t>
      </w:r>
      <w:r w:rsidR="00DA7F67" w:rsidRPr="002C52DD">
        <w:rPr>
          <w:i/>
          <w:lang w:val="en-US"/>
        </w:rPr>
        <w:t>MP</w:t>
      </w:r>
      <w:r w:rsidRPr="002C52DD">
        <w:rPr>
          <w:i/>
          <w:lang w:val="en-US"/>
        </w:rPr>
        <w:t xml:space="preserve"> (MR)</w:t>
      </w:r>
      <w:r w:rsidR="00F7432F" w:rsidRPr="002C52DD">
        <w:rPr>
          <w:i/>
          <w:lang w:val="en-US"/>
        </w:rPr>
        <w:t xml:space="preserve"> - 27/10/2016</w:t>
      </w:r>
    </w:p>
    <w:p w14:paraId="35A89A67" w14:textId="2678012D" w:rsidR="00B57AC5" w:rsidRPr="002C52DD" w:rsidRDefault="00B57AC5" w:rsidP="002C52DD">
      <w:pPr>
        <w:pStyle w:val="Lijstalinea"/>
        <w:numPr>
          <w:ilvl w:val="0"/>
          <w:numId w:val="3"/>
        </w:numPr>
        <w:spacing w:line="276" w:lineRule="auto"/>
        <w:rPr>
          <w:i/>
          <w:lang w:val="nl-NL"/>
        </w:rPr>
      </w:pPr>
      <w:r w:rsidRPr="002C52DD">
        <w:rPr>
          <w:i/>
          <w:lang w:val="nl-NL"/>
        </w:rPr>
        <w:t xml:space="preserve">Federal </w:t>
      </w:r>
      <w:r w:rsidR="00DA7F67" w:rsidRPr="002C52DD">
        <w:rPr>
          <w:i/>
          <w:lang w:val="nl-NL"/>
        </w:rPr>
        <w:t>MP</w:t>
      </w:r>
      <w:r w:rsidRPr="002C52DD">
        <w:rPr>
          <w:i/>
          <w:lang w:val="nl-NL"/>
        </w:rPr>
        <w:t xml:space="preserve"> (Groen)</w:t>
      </w:r>
      <w:r w:rsidR="00F7432F" w:rsidRPr="002C52DD">
        <w:rPr>
          <w:i/>
          <w:lang w:val="nl-NL"/>
        </w:rPr>
        <w:t xml:space="preserve"> - </w:t>
      </w:r>
      <w:r w:rsidR="00F7432F" w:rsidRPr="002C52DD">
        <w:rPr>
          <w:lang w:val="nl-NL"/>
        </w:rPr>
        <w:t>16/9/2016</w:t>
      </w:r>
    </w:p>
    <w:p w14:paraId="0A43922E" w14:textId="365B4A63" w:rsidR="00B57AC5" w:rsidRPr="002C52DD" w:rsidRDefault="00B57AC5" w:rsidP="002C52DD">
      <w:pPr>
        <w:pStyle w:val="Lijstalinea"/>
        <w:numPr>
          <w:ilvl w:val="0"/>
          <w:numId w:val="3"/>
        </w:numPr>
        <w:spacing w:line="276" w:lineRule="auto"/>
        <w:rPr>
          <w:i/>
          <w:lang w:val="en-US"/>
        </w:rPr>
      </w:pPr>
      <w:r w:rsidRPr="002C52DD">
        <w:rPr>
          <w:i/>
          <w:lang w:val="en-US"/>
        </w:rPr>
        <w:t xml:space="preserve">Flemish </w:t>
      </w:r>
      <w:r w:rsidR="00DA7F67" w:rsidRPr="002C52DD">
        <w:rPr>
          <w:i/>
          <w:lang w:val="en-US"/>
        </w:rPr>
        <w:t>MP</w:t>
      </w:r>
      <w:r w:rsidRPr="002C52DD">
        <w:rPr>
          <w:i/>
          <w:lang w:val="en-US"/>
        </w:rPr>
        <w:t xml:space="preserve"> (N</w:t>
      </w:r>
      <w:r w:rsidR="00F7432F" w:rsidRPr="002C52DD">
        <w:rPr>
          <w:i/>
          <w:lang w:val="en-US"/>
        </w:rPr>
        <w:t>-</w:t>
      </w:r>
      <w:r w:rsidRPr="002C52DD">
        <w:rPr>
          <w:i/>
          <w:lang w:val="en-US"/>
        </w:rPr>
        <w:t>VA)</w:t>
      </w:r>
      <w:r w:rsidR="00F7432F" w:rsidRPr="002C52DD">
        <w:rPr>
          <w:i/>
          <w:lang w:val="en-US"/>
        </w:rPr>
        <w:t xml:space="preserve"> - 16/11/2016</w:t>
      </w:r>
    </w:p>
    <w:p w14:paraId="5C3C35D8" w14:textId="5036F886" w:rsidR="00B57AC5" w:rsidRPr="002C52DD" w:rsidRDefault="00B57AC5" w:rsidP="002C52DD">
      <w:pPr>
        <w:pStyle w:val="Lijstalinea"/>
        <w:numPr>
          <w:ilvl w:val="0"/>
          <w:numId w:val="3"/>
        </w:numPr>
        <w:spacing w:line="276" w:lineRule="auto"/>
        <w:rPr>
          <w:i/>
          <w:lang w:val="en-US"/>
        </w:rPr>
      </w:pPr>
      <w:r w:rsidRPr="002C52DD">
        <w:rPr>
          <w:i/>
          <w:lang w:val="en-US"/>
        </w:rPr>
        <w:t xml:space="preserve">Federal </w:t>
      </w:r>
      <w:r w:rsidR="00DA7F67" w:rsidRPr="002C52DD">
        <w:rPr>
          <w:i/>
          <w:lang w:val="en-US"/>
        </w:rPr>
        <w:t>MP</w:t>
      </w:r>
      <w:r w:rsidRPr="002C52DD">
        <w:rPr>
          <w:i/>
          <w:lang w:val="en-US"/>
        </w:rPr>
        <w:t xml:space="preserve"> (</w:t>
      </w:r>
      <w:proofErr w:type="spellStart"/>
      <w:r w:rsidRPr="002C52DD">
        <w:rPr>
          <w:i/>
          <w:lang w:val="en-US"/>
        </w:rPr>
        <w:t>sp.a</w:t>
      </w:r>
      <w:proofErr w:type="spellEnd"/>
      <w:r w:rsidRPr="002C52DD">
        <w:rPr>
          <w:i/>
          <w:lang w:val="en-US"/>
        </w:rPr>
        <w:t>)</w:t>
      </w:r>
      <w:r w:rsidR="00F7432F" w:rsidRPr="002C52DD">
        <w:rPr>
          <w:i/>
          <w:lang w:val="en-US"/>
        </w:rPr>
        <w:t xml:space="preserve"> - 14/07/2016</w:t>
      </w:r>
    </w:p>
    <w:p w14:paraId="3AE70E7D" w14:textId="591062AE" w:rsidR="00B57AC5" w:rsidRPr="002C52DD" w:rsidRDefault="00B57AC5" w:rsidP="002C52DD">
      <w:pPr>
        <w:pStyle w:val="Lijstalinea"/>
        <w:numPr>
          <w:ilvl w:val="0"/>
          <w:numId w:val="3"/>
        </w:numPr>
        <w:spacing w:line="276" w:lineRule="auto"/>
        <w:rPr>
          <w:i/>
          <w:lang w:val="en-US"/>
        </w:rPr>
      </w:pPr>
      <w:r w:rsidRPr="002C52DD">
        <w:rPr>
          <w:i/>
          <w:lang w:val="en-US"/>
        </w:rPr>
        <w:t xml:space="preserve">Flemish </w:t>
      </w:r>
      <w:r w:rsidR="00DA7F67" w:rsidRPr="002C52DD">
        <w:rPr>
          <w:i/>
          <w:lang w:val="en-US"/>
        </w:rPr>
        <w:t>MP</w:t>
      </w:r>
      <w:r w:rsidRPr="002C52DD">
        <w:rPr>
          <w:i/>
          <w:lang w:val="en-US"/>
        </w:rPr>
        <w:t xml:space="preserve"> (Open VLD)</w:t>
      </w:r>
      <w:r w:rsidR="00F7432F" w:rsidRPr="002C52DD">
        <w:rPr>
          <w:i/>
          <w:lang w:val="en-US"/>
        </w:rPr>
        <w:t xml:space="preserve"> - 25/11/2016</w:t>
      </w:r>
    </w:p>
    <w:p w14:paraId="4E4C2426" w14:textId="71BD2D36" w:rsidR="00B57AC5" w:rsidRPr="002C52DD" w:rsidRDefault="00B57AC5" w:rsidP="002C52DD">
      <w:pPr>
        <w:pStyle w:val="Lijstalinea"/>
        <w:numPr>
          <w:ilvl w:val="0"/>
          <w:numId w:val="3"/>
        </w:numPr>
        <w:spacing w:line="276" w:lineRule="auto"/>
        <w:rPr>
          <w:i/>
          <w:lang w:val="nl-NL"/>
        </w:rPr>
      </w:pPr>
      <w:r w:rsidRPr="002C52DD">
        <w:rPr>
          <w:i/>
          <w:lang w:val="nl-NL"/>
        </w:rPr>
        <w:t>CNCD</w:t>
      </w:r>
      <w:r w:rsidR="00F7432F" w:rsidRPr="002C52DD">
        <w:rPr>
          <w:i/>
          <w:lang w:val="nl-NL"/>
        </w:rPr>
        <w:t xml:space="preserve"> - 22/02/2017</w:t>
      </w:r>
    </w:p>
    <w:p w14:paraId="74D53098" w14:textId="1A3B257E" w:rsidR="00B57AC5" w:rsidRPr="002C52DD" w:rsidRDefault="00B57AC5" w:rsidP="002C52DD">
      <w:pPr>
        <w:pStyle w:val="Lijstalinea"/>
        <w:numPr>
          <w:ilvl w:val="0"/>
          <w:numId w:val="3"/>
        </w:numPr>
        <w:spacing w:line="276" w:lineRule="auto"/>
        <w:rPr>
          <w:i/>
          <w:lang w:val="nl-NL"/>
        </w:rPr>
      </w:pPr>
      <w:r w:rsidRPr="002C52DD">
        <w:rPr>
          <w:i/>
          <w:lang w:val="nl-NL"/>
        </w:rPr>
        <w:t>UWE</w:t>
      </w:r>
      <w:r w:rsidR="00F7432F" w:rsidRPr="002C52DD">
        <w:rPr>
          <w:i/>
          <w:lang w:val="nl-NL"/>
        </w:rPr>
        <w:t xml:space="preserve"> - 24/06/2016</w:t>
      </w:r>
    </w:p>
    <w:p w14:paraId="79C9855B" w14:textId="653B7C83" w:rsidR="00B57AC5" w:rsidRPr="002C52DD" w:rsidRDefault="00D65403" w:rsidP="002C52DD">
      <w:pPr>
        <w:pStyle w:val="Lijstalinea"/>
        <w:numPr>
          <w:ilvl w:val="0"/>
          <w:numId w:val="3"/>
        </w:numPr>
        <w:spacing w:line="276" w:lineRule="auto"/>
        <w:rPr>
          <w:i/>
          <w:lang w:val="nl-NL"/>
        </w:rPr>
      </w:pPr>
      <w:r w:rsidRPr="002C52DD">
        <w:rPr>
          <w:i/>
          <w:lang w:val="nl-NL"/>
        </w:rPr>
        <w:t>11.11.11</w:t>
      </w:r>
      <w:r w:rsidR="00F7432F" w:rsidRPr="002C52DD">
        <w:rPr>
          <w:i/>
          <w:lang w:val="nl-NL"/>
        </w:rPr>
        <w:t xml:space="preserve"> - 21/03/2016</w:t>
      </w:r>
    </w:p>
    <w:p w14:paraId="61878576" w14:textId="04F2B0F8" w:rsidR="0034670E" w:rsidRPr="002C52DD" w:rsidRDefault="0034670E" w:rsidP="002C52DD">
      <w:pPr>
        <w:pStyle w:val="Lijstalinea"/>
        <w:numPr>
          <w:ilvl w:val="0"/>
          <w:numId w:val="3"/>
        </w:numPr>
        <w:spacing w:line="276" w:lineRule="auto"/>
        <w:rPr>
          <w:i/>
          <w:lang w:val="nl-NL"/>
        </w:rPr>
      </w:pPr>
      <w:r w:rsidRPr="002C52DD">
        <w:rPr>
          <w:i/>
          <w:lang w:val="nl-NL"/>
        </w:rPr>
        <w:t>Christelijke Mutualiteit (CM)</w:t>
      </w:r>
      <w:r w:rsidR="00F7432F" w:rsidRPr="002C52DD">
        <w:rPr>
          <w:i/>
          <w:lang w:val="nl-NL"/>
        </w:rPr>
        <w:t xml:space="preserve"> - 21/04/2016</w:t>
      </w:r>
    </w:p>
    <w:p w14:paraId="62CC8742" w14:textId="342CC476" w:rsidR="00FC4B19" w:rsidRPr="002C52DD" w:rsidRDefault="00FC4B19" w:rsidP="002C52DD">
      <w:pPr>
        <w:pStyle w:val="Lijstalinea"/>
        <w:numPr>
          <w:ilvl w:val="0"/>
          <w:numId w:val="3"/>
        </w:numPr>
        <w:spacing w:line="276" w:lineRule="auto"/>
        <w:rPr>
          <w:i/>
          <w:lang w:val="nl-NL"/>
        </w:rPr>
      </w:pPr>
      <w:proofErr w:type="spellStart"/>
      <w:r w:rsidRPr="002C52DD">
        <w:rPr>
          <w:i/>
          <w:lang w:val="nl-NL"/>
        </w:rPr>
        <w:t>TestAankoop</w:t>
      </w:r>
      <w:proofErr w:type="spellEnd"/>
      <w:r w:rsidR="00F7432F" w:rsidRPr="002C52DD">
        <w:rPr>
          <w:i/>
          <w:lang w:val="nl-NL"/>
        </w:rPr>
        <w:t xml:space="preserve"> - 19/04/2016</w:t>
      </w:r>
    </w:p>
    <w:p w14:paraId="5B6DDB8C" w14:textId="40C99460" w:rsidR="00FC4B19" w:rsidRPr="002C52DD" w:rsidRDefault="00FC4B19" w:rsidP="002C52DD">
      <w:pPr>
        <w:pStyle w:val="Lijstalinea"/>
        <w:numPr>
          <w:ilvl w:val="0"/>
          <w:numId w:val="3"/>
        </w:numPr>
        <w:spacing w:line="276" w:lineRule="auto"/>
        <w:rPr>
          <w:i/>
          <w:lang w:val="nl-NL"/>
        </w:rPr>
      </w:pPr>
      <w:r w:rsidRPr="002C52DD">
        <w:rPr>
          <w:i/>
          <w:lang w:val="nl-NL"/>
        </w:rPr>
        <w:t>ABVV/FGTB</w:t>
      </w:r>
      <w:r w:rsidR="00F7432F" w:rsidRPr="002C52DD">
        <w:rPr>
          <w:i/>
          <w:lang w:val="nl-NL"/>
        </w:rPr>
        <w:t xml:space="preserve"> - 23/05/2016</w:t>
      </w:r>
    </w:p>
    <w:p w14:paraId="208C6B45" w14:textId="1C9231BD" w:rsidR="00FC4B19" w:rsidRPr="002C52DD" w:rsidRDefault="00FC4B19" w:rsidP="002C52DD">
      <w:pPr>
        <w:pStyle w:val="Lijstalinea"/>
        <w:numPr>
          <w:ilvl w:val="0"/>
          <w:numId w:val="3"/>
        </w:numPr>
        <w:spacing w:line="276" w:lineRule="auto"/>
        <w:rPr>
          <w:i/>
          <w:lang w:val="nl-NL"/>
        </w:rPr>
      </w:pPr>
      <w:r w:rsidRPr="002C52DD">
        <w:rPr>
          <w:i/>
          <w:lang w:val="nl-NL"/>
        </w:rPr>
        <w:t>ACV/CSC</w:t>
      </w:r>
      <w:r w:rsidR="00F7432F" w:rsidRPr="002C52DD">
        <w:rPr>
          <w:i/>
          <w:lang w:val="nl-NL"/>
        </w:rPr>
        <w:t xml:space="preserve"> - 12/05/2016</w:t>
      </w:r>
    </w:p>
    <w:p w14:paraId="45FBEEA3" w14:textId="7FB54AA3" w:rsidR="00FC4B19" w:rsidRPr="002C52DD" w:rsidRDefault="00FC4B19" w:rsidP="002C52DD">
      <w:pPr>
        <w:pStyle w:val="Lijstalinea"/>
        <w:numPr>
          <w:ilvl w:val="0"/>
          <w:numId w:val="3"/>
        </w:numPr>
        <w:spacing w:line="276" w:lineRule="auto"/>
        <w:rPr>
          <w:i/>
          <w:lang w:val="nl-NL"/>
        </w:rPr>
      </w:pPr>
      <w:r w:rsidRPr="002C52DD">
        <w:rPr>
          <w:i/>
          <w:lang w:val="nl-NL"/>
        </w:rPr>
        <w:t>VBO</w:t>
      </w:r>
      <w:r w:rsidR="00F7432F" w:rsidRPr="002C52DD">
        <w:rPr>
          <w:i/>
          <w:lang w:val="nl-NL"/>
        </w:rPr>
        <w:t xml:space="preserve"> - 13/04/2016</w:t>
      </w:r>
    </w:p>
    <w:p w14:paraId="4DB8F44B" w14:textId="0135F7EE" w:rsidR="00B57AC5" w:rsidRPr="002C52DD" w:rsidRDefault="00D65403" w:rsidP="002C52DD">
      <w:pPr>
        <w:pStyle w:val="Lijstalinea"/>
        <w:numPr>
          <w:ilvl w:val="0"/>
          <w:numId w:val="3"/>
        </w:numPr>
        <w:spacing w:line="276" w:lineRule="auto"/>
        <w:rPr>
          <w:lang w:val="fr-BE"/>
        </w:rPr>
      </w:pPr>
      <w:r w:rsidRPr="002C52DD">
        <w:rPr>
          <w:i/>
          <w:lang w:val="fr-BE"/>
        </w:rPr>
        <w:t>Wallonie</w:t>
      </w:r>
      <w:r w:rsidR="00F7432F" w:rsidRPr="002C52DD">
        <w:rPr>
          <w:i/>
          <w:lang w:val="fr-BE"/>
        </w:rPr>
        <w:t>-</w:t>
      </w:r>
      <w:r w:rsidRPr="002C52DD">
        <w:rPr>
          <w:i/>
          <w:lang w:val="fr-BE"/>
        </w:rPr>
        <w:t>Bruxelles International</w:t>
      </w:r>
      <w:r w:rsidRPr="002C52DD">
        <w:rPr>
          <w:lang w:val="fr-BE"/>
        </w:rPr>
        <w:t xml:space="preserve"> </w:t>
      </w:r>
      <w:r w:rsidR="00F7432F" w:rsidRPr="002C52DD">
        <w:rPr>
          <w:lang w:val="fr-BE"/>
        </w:rPr>
        <w:t xml:space="preserve"> - 23/06/2016</w:t>
      </w:r>
    </w:p>
    <w:p w14:paraId="4F028340" w14:textId="3DCEBAE9" w:rsidR="00DA7F67" w:rsidRPr="002C52DD" w:rsidRDefault="00D65403" w:rsidP="002C52DD">
      <w:pPr>
        <w:pStyle w:val="Lijstalinea"/>
        <w:numPr>
          <w:ilvl w:val="0"/>
          <w:numId w:val="3"/>
        </w:numPr>
        <w:spacing w:line="276" w:lineRule="auto"/>
        <w:rPr>
          <w:i/>
          <w:lang w:val="fr-BE"/>
        </w:rPr>
      </w:pPr>
      <w:r w:rsidRPr="002C52DD">
        <w:rPr>
          <w:i/>
          <w:lang w:val="fr-BE"/>
        </w:rPr>
        <w:t>Departement Internationaal Vlaanderen</w:t>
      </w:r>
      <w:r w:rsidR="00F7432F" w:rsidRPr="002C52DD">
        <w:rPr>
          <w:i/>
          <w:lang w:val="fr-BE"/>
        </w:rPr>
        <w:t xml:space="preserve"> - 26/04/2016</w:t>
      </w:r>
    </w:p>
    <w:p w14:paraId="3D639FE5" w14:textId="38DCB062" w:rsidR="00FC4B19" w:rsidRDefault="00FC4B19" w:rsidP="002C52DD">
      <w:pPr>
        <w:pStyle w:val="Lijstalinea"/>
        <w:numPr>
          <w:ilvl w:val="0"/>
          <w:numId w:val="3"/>
        </w:numPr>
        <w:spacing w:line="276" w:lineRule="auto"/>
        <w:rPr>
          <w:i/>
          <w:lang w:val="fr-BE"/>
        </w:rPr>
      </w:pPr>
      <w:r w:rsidRPr="002C52DD">
        <w:rPr>
          <w:i/>
          <w:lang w:val="fr-BE"/>
        </w:rPr>
        <w:t>European Documentation Service, Flemish Parliament</w:t>
      </w:r>
      <w:r w:rsidR="00F7432F" w:rsidRPr="002C52DD">
        <w:rPr>
          <w:i/>
          <w:lang w:val="fr-BE"/>
        </w:rPr>
        <w:t xml:space="preserve"> - 16/11/2016</w:t>
      </w:r>
    </w:p>
    <w:p w14:paraId="2C8690BC" w14:textId="191995F2" w:rsidR="00BD4CDB" w:rsidRDefault="00BD4CDB" w:rsidP="002C52DD">
      <w:pPr>
        <w:pStyle w:val="Lijstalinea"/>
        <w:numPr>
          <w:ilvl w:val="0"/>
          <w:numId w:val="3"/>
        </w:numPr>
        <w:spacing w:line="276" w:lineRule="auto"/>
        <w:rPr>
          <w:i/>
          <w:lang w:val="fr-BE"/>
        </w:rPr>
      </w:pPr>
      <w:r>
        <w:rPr>
          <w:i/>
          <w:lang w:val="fr-BE"/>
        </w:rPr>
        <w:t>Boerenbond – 27/04/2016</w:t>
      </w:r>
    </w:p>
    <w:p w14:paraId="42B0D7F8" w14:textId="3CD05BDC" w:rsidR="00BD4CDB" w:rsidRPr="002C52DD" w:rsidRDefault="00BD4CDB" w:rsidP="002C52DD">
      <w:pPr>
        <w:pStyle w:val="Lijstalinea"/>
        <w:numPr>
          <w:ilvl w:val="0"/>
          <w:numId w:val="3"/>
        </w:numPr>
        <w:spacing w:line="276" w:lineRule="auto"/>
        <w:rPr>
          <w:i/>
          <w:lang w:val="fr-BE"/>
        </w:rPr>
      </w:pPr>
      <w:r>
        <w:rPr>
          <w:i/>
          <w:lang w:val="fr-BE"/>
        </w:rPr>
        <w:t>VOKA – 14/07/2016</w:t>
      </w:r>
    </w:p>
    <w:p w14:paraId="6A7EAB90" w14:textId="77777777" w:rsidR="00DA7F67" w:rsidRPr="00F7432F" w:rsidRDefault="00DA7F67" w:rsidP="009074F5">
      <w:pPr>
        <w:spacing w:line="276" w:lineRule="auto"/>
        <w:jc w:val="both"/>
        <w:rPr>
          <w:i/>
          <w:lang w:val="fr-BE"/>
        </w:rPr>
      </w:pPr>
    </w:p>
    <w:p w14:paraId="21C77FD9" w14:textId="2E721AE6" w:rsidR="00D600C3" w:rsidRPr="00F7432F" w:rsidRDefault="00730C7D" w:rsidP="009074F5">
      <w:pPr>
        <w:spacing w:line="276" w:lineRule="auto"/>
        <w:jc w:val="both"/>
        <w:rPr>
          <w:b/>
          <w:lang w:val="en-US"/>
        </w:rPr>
      </w:pPr>
      <w:r w:rsidRPr="00F7432F">
        <w:rPr>
          <w:b/>
          <w:lang w:val="en-US"/>
        </w:rPr>
        <w:t xml:space="preserve">Bibliography </w:t>
      </w:r>
      <w:r w:rsidR="00C000AA" w:rsidRPr="00F7432F">
        <w:rPr>
          <w:b/>
          <w:lang w:val="en-US"/>
        </w:rPr>
        <w:t>(preliminary)</w:t>
      </w:r>
    </w:p>
    <w:p w14:paraId="59A8DD1F" w14:textId="2FBC08F5" w:rsidR="006D01A1" w:rsidRPr="00F7432F" w:rsidRDefault="006D01A1" w:rsidP="009074F5">
      <w:pPr>
        <w:spacing w:line="276" w:lineRule="auto"/>
        <w:jc w:val="both"/>
        <w:rPr>
          <w:lang w:val="en-US"/>
        </w:rPr>
      </w:pPr>
    </w:p>
    <w:p w14:paraId="05826B26" w14:textId="25ADEF93" w:rsidR="00E45CF0" w:rsidRPr="00B57AC5" w:rsidRDefault="00E45CF0" w:rsidP="009074F5">
      <w:pPr>
        <w:widowControl w:val="0"/>
        <w:autoSpaceDE w:val="0"/>
        <w:autoSpaceDN w:val="0"/>
        <w:adjustRightInd w:val="0"/>
        <w:spacing w:line="276" w:lineRule="auto"/>
        <w:ind w:left="480" w:hanging="480"/>
        <w:rPr>
          <w:lang w:val="en-GB"/>
        </w:rPr>
      </w:pPr>
      <w:proofErr w:type="gramStart"/>
      <w:r w:rsidRPr="00B57AC5">
        <w:rPr>
          <w:lang w:val="en-GB"/>
        </w:rPr>
        <w:t>Anon. (2017).</w:t>
      </w:r>
      <w:proofErr w:type="gramEnd"/>
      <w:r w:rsidRPr="00B57AC5">
        <w:rPr>
          <w:lang w:val="en-GB"/>
        </w:rPr>
        <w:t xml:space="preserve"> Trading together: For strong and democratically legitimized EU international agreements. 25 January, available at </w:t>
      </w:r>
      <w:hyperlink r:id="rId11" w:history="1">
        <w:r w:rsidRPr="00B57AC5">
          <w:rPr>
            <w:rStyle w:val="Hyperlink"/>
            <w:lang w:val="en-GB"/>
          </w:rPr>
          <w:t>https://media.wix.com/ugd/035467_d81f8a7835434c438cff38b5f20dd036.pdf</w:t>
        </w:r>
      </w:hyperlink>
      <w:r w:rsidRPr="00B57AC5">
        <w:rPr>
          <w:lang w:val="en-GB"/>
        </w:rPr>
        <w:t xml:space="preserve">. </w:t>
      </w:r>
    </w:p>
    <w:p w14:paraId="4B94629C" w14:textId="3F7A4FD1" w:rsidR="007A766D" w:rsidRPr="00B57AC5" w:rsidRDefault="007A766D" w:rsidP="009074F5">
      <w:pPr>
        <w:widowControl w:val="0"/>
        <w:autoSpaceDE w:val="0"/>
        <w:autoSpaceDN w:val="0"/>
        <w:adjustRightInd w:val="0"/>
        <w:spacing w:line="276" w:lineRule="auto"/>
        <w:ind w:left="480" w:hanging="480"/>
        <w:rPr>
          <w:rFonts w:cs="Times New Roman"/>
          <w:noProof/>
          <w:lang w:val="en-US"/>
        </w:rPr>
      </w:pPr>
      <w:r w:rsidRPr="00B57AC5">
        <w:rPr>
          <w:lang w:val="en-GB"/>
        </w:rPr>
        <w:fldChar w:fldCharType="begin" w:fldLock="1"/>
      </w:r>
      <w:r w:rsidRPr="00B57AC5">
        <w:rPr>
          <w:lang w:val="en-GB"/>
        </w:rPr>
        <w:instrText xml:space="preserve">ADDIN Mendeley Bibliography CSL_BIBLIOGRAPHY </w:instrText>
      </w:r>
      <w:r w:rsidRPr="00B57AC5">
        <w:rPr>
          <w:lang w:val="en-GB"/>
        </w:rPr>
        <w:fldChar w:fldCharType="separate"/>
      </w:r>
      <w:r w:rsidRPr="00B57AC5">
        <w:rPr>
          <w:rFonts w:cs="Times New Roman"/>
          <w:noProof/>
          <w:lang w:val="en-US"/>
        </w:rPr>
        <w:t xml:space="preserve">Billiet, S. (2006). From GATT to the WTO: The internal struggle for external competences in the EU. </w:t>
      </w:r>
      <w:r w:rsidRPr="00B57AC5">
        <w:rPr>
          <w:rFonts w:cs="Times New Roman"/>
          <w:i/>
          <w:iCs/>
          <w:noProof/>
          <w:lang w:val="en-US"/>
        </w:rPr>
        <w:t>Journal of Common Market Studies</w:t>
      </w:r>
      <w:r w:rsidRPr="00B57AC5">
        <w:rPr>
          <w:rFonts w:cs="Times New Roman"/>
          <w:noProof/>
          <w:lang w:val="en-US"/>
        </w:rPr>
        <w:t xml:space="preserve">, </w:t>
      </w:r>
      <w:r w:rsidRPr="00B57AC5">
        <w:rPr>
          <w:rFonts w:cs="Times New Roman"/>
          <w:i/>
          <w:iCs/>
          <w:noProof/>
          <w:lang w:val="en-US"/>
        </w:rPr>
        <w:t>44</w:t>
      </w:r>
      <w:r w:rsidRPr="00B57AC5">
        <w:rPr>
          <w:rFonts w:cs="Times New Roman"/>
          <w:noProof/>
          <w:lang w:val="en-US"/>
        </w:rPr>
        <w:t>(5), 899–919. http://doi.org/10.1111/j.1468-5965.2006.00667.x</w:t>
      </w:r>
    </w:p>
    <w:p w14:paraId="1697D94F" w14:textId="77777777" w:rsidR="007A766D" w:rsidRPr="00B57AC5" w:rsidRDefault="007A766D" w:rsidP="009074F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en-US"/>
        </w:rPr>
        <w:t xml:space="preserve">Bollen, Y., Derous, M., De Ville, F., Gheyle, N., Orbie, J., &amp; Van den Putte, L. (2015). Belgium’s role in EU Trade Policy. </w:t>
      </w:r>
      <w:r w:rsidRPr="00B57AC5">
        <w:rPr>
          <w:rFonts w:cs="Times New Roman"/>
          <w:i/>
          <w:iCs/>
          <w:noProof/>
          <w:lang w:val="en-US"/>
        </w:rPr>
        <w:t>Studia Diplomatica</w:t>
      </w:r>
      <w:r w:rsidRPr="00B57AC5">
        <w:rPr>
          <w:rFonts w:cs="Times New Roman"/>
          <w:noProof/>
          <w:lang w:val="en-US"/>
        </w:rPr>
        <w:t xml:space="preserve">, </w:t>
      </w:r>
      <w:r w:rsidRPr="00B57AC5">
        <w:rPr>
          <w:rFonts w:cs="Times New Roman"/>
          <w:i/>
          <w:iCs/>
          <w:noProof/>
          <w:lang w:val="en-US"/>
        </w:rPr>
        <w:t>68</w:t>
      </w:r>
      <w:r w:rsidRPr="00B57AC5">
        <w:rPr>
          <w:rFonts w:cs="Times New Roman"/>
          <w:noProof/>
          <w:lang w:val="en-US"/>
        </w:rPr>
        <w:t>(2), 73–90.</w:t>
      </w:r>
    </w:p>
    <w:p w14:paraId="5A786EFC" w14:textId="77777777" w:rsidR="007A766D" w:rsidRPr="00B57AC5" w:rsidRDefault="007A766D" w:rsidP="009074F5">
      <w:pPr>
        <w:widowControl w:val="0"/>
        <w:autoSpaceDE w:val="0"/>
        <w:autoSpaceDN w:val="0"/>
        <w:adjustRightInd w:val="0"/>
        <w:spacing w:line="276" w:lineRule="auto"/>
        <w:ind w:left="480" w:hanging="480"/>
        <w:rPr>
          <w:rFonts w:cs="Times New Roman"/>
          <w:noProof/>
          <w:lang w:val="fr-BE"/>
        </w:rPr>
      </w:pPr>
      <w:r w:rsidRPr="00B57AC5">
        <w:rPr>
          <w:rFonts w:cs="Times New Roman"/>
          <w:noProof/>
          <w:lang w:val="en-US"/>
        </w:rPr>
        <w:t xml:space="preserve">Bossuyt, F. (2012). </w:t>
      </w:r>
      <w:r w:rsidRPr="00B57AC5">
        <w:rPr>
          <w:rFonts w:cs="Times New Roman"/>
          <w:noProof/>
        </w:rPr>
        <w:t xml:space="preserve">De impact van multilevel governance op de democratische input in het EU-handelsbeleid onder het Verdrag van Lissabon. </w:t>
      </w:r>
      <w:r w:rsidRPr="00B57AC5">
        <w:rPr>
          <w:rFonts w:cs="Times New Roman"/>
          <w:i/>
          <w:iCs/>
          <w:noProof/>
          <w:lang w:val="fr-BE"/>
        </w:rPr>
        <w:t>Res Publica</w:t>
      </w:r>
      <w:r w:rsidRPr="00B57AC5">
        <w:rPr>
          <w:rFonts w:cs="Times New Roman"/>
          <w:noProof/>
          <w:lang w:val="fr-BE"/>
        </w:rPr>
        <w:t xml:space="preserve">, </w:t>
      </w:r>
      <w:r w:rsidRPr="00B57AC5">
        <w:rPr>
          <w:rFonts w:cs="Times New Roman"/>
          <w:i/>
          <w:iCs/>
          <w:noProof/>
          <w:lang w:val="fr-BE"/>
        </w:rPr>
        <w:t>1</w:t>
      </w:r>
      <w:r w:rsidRPr="00B57AC5">
        <w:rPr>
          <w:rFonts w:cs="Times New Roman"/>
          <w:noProof/>
          <w:lang w:val="fr-BE"/>
        </w:rPr>
        <w:t>.</w:t>
      </w:r>
    </w:p>
    <w:p w14:paraId="594697BB" w14:textId="77777777" w:rsidR="007A766D" w:rsidRPr="00B57AC5" w:rsidRDefault="007A766D" w:rsidP="009074F5">
      <w:pPr>
        <w:widowControl w:val="0"/>
        <w:autoSpaceDE w:val="0"/>
        <w:autoSpaceDN w:val="0"/>
        <w:adjustRightInd w:val="0"/>
        <w:spacing w:line="276" w:lineRule="auto"/>
        <w:ind w:left="480" w:hanging="480"/>
        <w:rPr>
          <w:rFonts w:cs="Times New Roman"/>
          <w:noProof/>
          <w:lang w:val="fr-BE"/>
        </w:rPr>
      </w:pPr>
      <w:r w:rsidRPr="00B57AC5">
        <w:rPr>
          <w:rFonts w:cs="Times New Roman"/>
          <w:noProof/>
          <w:lang w:val="fr-BE"/>
        </w:rPr>
        <w:t>Comité d’avis chargé des questions Européennes. (2015). Projet de Partenarait Transatlantique de Commerce et d’investissement entre l’Union Européenne et les États-Unis (TTIP).</w:t>
      </w:r>
    </w:p>
    <w:p w14:paraId="0437C724" w14:textId="77777777" w:rsidR="007A766D" w:rsidRPr="00B57AC5" w:rsidRDefault="007A766D" w:rsidP="009074F5">
      <w:pPr>
        <w:widowControl w:val="0"/>
        <w:autoSpaceDE w:val="0"/>
        <w:autoSpaceDN w:val="0"/>
        <w:adjustRightInd w:val="0"/>
        <w:spacing w:line="276" w:lineRule="auto"/>
        <w:ind w:left="480" w:hanging="480"/>
        <w:rPr>
          <w:rFonts w:cs="Times New Roman"/>
          <w:noProof/>
        </w:rPr>
      </w:pPr>
      <w:r w:rsidRPr="00B57AC5">
        <w:rPr>
          <w:rFonts w:cs="Times New Roman"/>
          <w:noProof/>
        </w:rPr>
        <w:t>Coolsaet, R. (2015). Belgie en zijn buitenlandse politiek: 1830-2015.</w:t>
      </w:r>
    </w:p>
    <w:p w14:paraId="6ADF5A43" w14:textId="77777777" w:rsidR="007A766D" w:rsidRPr="00B57AC5" w:rsidRDefault="007A766D" w:rsidP="009074F5">
      <w:pPr>
        <w:widowControl w:val="0"/>
        <w:autoSpaceDE w:val="0"/>
        <w:autoSpaceDN w:val="0"/>
        <w:adjustRightInd w:val="0"/>
        <w:spacing w:line="276" w:lineRule="auto"/>
        <w:ind w:left="480" w:hanging="480"/>
        <w:rPr>
          <w:rFonts w:cs="Times New Roman"/>
          <w:noProof/>
        </w:rPr>
      </w:pPr>
      <w:r w:rsidRPr="00B57AC5">
        <w:rPr>
          <w:rFonts w:cs="Times New Roman"/>
          <w:noProof/>
          <w:lang w:val="en-US"/>
        </w:rPr>
        <w:t xml:space="preserve">De Ville, F. (2012). Subsidiarity and EU trade policy: overview of the (complex) discussion, treaty of Lisbon, and implications for Flanders. </w:t>
      </w:r>
      <w:r w:rsidRPr="00B57AC5">
        <w:rPr>
          <w:rFonts w:cs="Times New Roman"/>
          <w:noProof/>
        </w:rPr>
        <w:t xml:space="preserve">In </w:t>
      </w:r>
      <w:r w:rsidRPr="00B57AC5">
        <w:rPr>
          <w:rFonts w:cs="Times New Roman"/>
          <w:i/>
          <w:iCs/>
          <w:noProof/>
        </w:rPr>
        <w:t>Subsidiarity and multi-level governance</w:t>
      </w:r>
      <w:r w:rsidRPr="00B57AC5">
        <w:rPr>
          <w:rFonts w:cs="Times New Roman"/>
          <w:noProof/>
        </w:rPr>
        <w:t xml:space="preserve"> (pp. 125–136). Brussels: Koninklijke Vlaamse Academie van België voor Wetenschappen en Kunsten.</w:t>
      </w:r>
    </w:p>
    <w:p w14:paraId="1596A04C" w14:textId="77777777" w:rsidR="007A766D" w:rsidRPr="00B57AC5" w:rsidRDefault="007A766D" w:rsidP="009074F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en-US"/>
        </w:rPr>
        <w:lastRenderedPageBreak/>
        <w:t xml:space="preserve">De Ville, F. (2016). Regulatory Cooperation in TTIP. A risk for democratic policy making? </w:t>
      </w:r>
      <w:r w:rsidRPr="00B57AC5">
        <w:rPr>
          <w:rFonts w:cs="Times New Roman"/>
          <w:i/>
          <w:iCs/>
          <w:noProof/>
          <w:lang w:val="en-US"/>
        </w:rPr>
        <w:t>FEPS Policy Brief, February 2016</w:t>
      </w:r>
      <w:r w:rsidRPr="00B57AC5">
        <w:rPr>
          <w:rFonts w:cs="Times New Roman"/>
          <w:noProof/>
          <w:lang w:val="en-US"/>
        </w:rPr>
        <w:t>.</w:t>
      </w:r>
    </w:p>
    <w:p w14:paraId="4E9042EC" w14:textId="77777777" w:rsidR="007A766D" w:rsidRPr="00B57AC5" w:rsidRDefault="007A766D" w:rsidP="009074F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en-US"/>
        </w:rPr>
        <w:t xml:space="preserve">De Ville, F., &amp; Siles-Brügge, G. (2015). </w:t>
      </w:r>
      <w:r w:rsidRPr="00B57AC5">
        <w:rPr>
          <w:rFonts w:cs="Times New Roman"/>
          <w:i/>
          <w:iCs/>
          <w:noProof/>
          <w:lang w:val="en-US"/>
        </w:rPr>
        <w:t>TTIP - The truth about the transatlantic trade and investment partnership.</w:t>
      </w:r>
      <w:r w:rsidRPr="00B57AC5">
        <w:rPr>
          <w:rFonts w:cs="Times New Roman"/>
          <w:noProof/>
          <w:lang w:val="en-US"/>
        </w:rPr>
        <w:t xml:space="preserve"> Cambridge, MA: Polity Press.</w:t>
      </w:r>
    </w:p>
    <w:p w14:paraId="0F64443C" w14:textId="77777777" w:rsidR="007A766D" w:rsidRPr="00B57AC5" w:rsidRDefault="007A766D" w:rsidP="009074F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en-US"/>
        </w:rPr>
        <w:t xml:space="preserve">Devuyst, Y. (2013). European union law and practice in the negotation and conclusion of international trade agreements. </w:t>
      </w:r>
      <w:r w:rsidRPr="00B57AC5">
        <w:rPr>
          <w:rFonts w:cs="Times New Roman"/>
          <w:i/>
          <w:iCs/>
          <w:noProof/>
          <w:lang w:val="en-US"/>
        </w:rPr>
        <w:t>Journal of International Business &amp; Law</w:t>
      </w:r>
      <w:r w:rsidRPr="00B57AC5">
        <w:rPr>
          <w:rFonts w:cs="Times New Roman"/>
          <w:noProof/>
          <w:lang w:val="en-US"/>
        </w:rPr>
        <w:t>.</w:t>
      </w:r>
    </w:p>
    <w:p w14:paraId="149A65E0" w14:textId="77777777" w:rsidR="007A766D" w:rsidRPr="00B57AC5" w:rsidRDefault="007A766D" w:rsidP="009074F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en-US"/>
        </w:rPr>
        <w:t xml:space="preserve">Eliasson, L. J. (2015). The Transatlantic Trade and Investment Partnership: Interest groups and public opinion. </w:t>
      </w:r>
      <w:r w:rsidRPr="00B57AC5">
        <w:rPr>
          <w:rFonts w:cs="Times New Roman"/>
          <w:i/>
          <w:iCs/>
          <w:noProof/>
          <w:lang w:val="en-US"/>
        </w:rPr>
        <w:t xml:space="preserve">14th Biennial Meeting of the European Union Studies </w:t>
      </w:r>
      <w:r w:rsidRPr="00B57AC5">
        <w:rPr>
          <w:rFonts w:cs="Times New Roman"/>
          <w:noProof/>
          <w:lang w:val="en-US"/>
        </w:rPr>
        <w:t>Association, Boston, 5–7.</w:t>
      </w:r>
    </w:p>
    <w:p w14:paraId="6DCF9952" w14:textId="514C9210" w:rsidR="000664CE" w:rsidRPr="00B57AC5" w:rsidRDefault="000664CE" w:rsidP="00B57AC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en-US"/>
        </w:rPr>
        <w:t xml:space="preserve">Falkner, G. (2016). The European Union's social dimension. In: Cini, M. &amp; Borragan, N. P-S. (eds.), European Union Politics (Fifth Edition), Oxford: Oxford University Press, pp. 269-280,  </w:t>
      </w:r>
    </w:p>
    <w:p w14:paraId="32C7B69F" w14:textId="77777777" w:rsidR="007275FE" w:rsidRPr="00B57AC5" w:rsidRDefault="007275FE" w:rsidP="00B57AC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en-US"/>
        </w:rPr>
        <w:t>Friedrichs, J., &amp; Kratochwil, F. (2009). On acting and knowing: how pragmatism can advance international relations research and methodology. International Organization, 63(04), 701-731.</w:t>
      </w:r>
    </w:p>
    <w:p w14:paraId="0242FF12" w14:textId="77777777" w:rsidR="007A766D" w:rsidRPr="00B57AC5" w:rsidRDefault="007A766D" w:rsidP="00B57AC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en-US"/>
        </w:rPr>
        <w:t>FWA. (2016). FWA CETA.</w:t>
      </w:r>
    </w:p>
    <w:p w14:paraId="5F400DF5" w14:textId="77777777" w:rsidR="007A766D" w:rsidRPr="00B57AC5" w:rsidRDefault="007A766D" w:rsidP="00B57AC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en-US"/>
        </w:rPr>
        <w:t>Gheyle, N. (2016). Adding fuel to the flames: how TTIP reinvigorated the politicization of trade. Paper Presented at the GIFTA Workshop Series “Social and Labour Impacts of Free Trade Agreements”, 7-8 July, Brussels.</w:t>
      </w:r>
    </w:p>
    <w:p w14:paraId="37646798" w14:textId="77777777" w:rsidR="007A766D" w:rsidRPr="00B57AC5" w:rsidRDefault="007A766D" w:rsidP="009074F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en-US"/>
        </w:rPr>
        <w:t>Howse, R., &amp; Nicolaïdis, K. (2003). Enhancing WTO legitimacy: constitutionalization or global subsidiarity? Governance, 16(1), 73–94.</w:t>
      </w:r>
    </w:p>
    <w:p w14:paraId="59D85296" w14:textId="6388F613" w:rsidR="00BB2DF8" w:rsidRPr="00B57AC5" w:rsidRDefault="00CC5ACF" w:rsidP="009074F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en-US"/>
        </w:rPr>
        <w:t>Jančić</w:t>
      </w:r>
      <w:r w:rsidR="00BB2DF8" w:rsidRPr="00B57AC5">
        <w:rPr>
          <w:rFonts w:cs="Times New Roman"/>
          <w:noProof/>
          <w:lang w:val="en-US"/>
        </w:rPr>
        <w:t xml:space="preserve">, D. (2017). TTIP and legislative-executive relations in EU trade policy. West European Politics, 40(1), 202-221. </w:t>
      </w:r>
    </w:p>
    <w:p w14:paraId="21E6F8CE" w14:textId="77777777" w:rsidR="007A766D" w:rsidRPr="00B57AC5" w:rsidRDefault="007A766D" w:rsidP="009074F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en-US"/>
        </w:rPr>
        <w:t xml:space="preserve">Krajewski, M. (2010). The Reform of the Common Commercial Policy. In A. Bioni &amp; P. Eeckhout (Eds.), </w:t>
      </w:r>
      <w:r w:rsidRPr="00B57AC5">
        <w:rPr>
          <w:rFonts w:cs="Times New Roman"/>
          <w:i/>
          <w:iCs/>
          <w:noProof/>
          <w:lang w:val="en-US"/>
        </w:rPr>
        <w:t>European Union Law after the Treaty of Lisbon</w:t>
      </w:r>
      <w:r w:rsidRPr="00B57AC5">
        <w:rPr>
          <w:rFonts w:cs="Times New Roman"/>
          <w:noProof/>
          <w:lang w:val="en-US"/>
        </w:rPr>
        <w:t>.</w:t>
      </w:r>
    </w:p>
    <w:p w14:paraId="7DBFF251" w14:textId="034005F0" w:rsidR="00E45CF0" w:rsidRPr="00B57AC5" w:rsidRDefault="00E45CF0" w:rsidP="009074F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en-US"/>
        </w:rPr>
        <w:t xml:space="preserve">Magnette, P. (2016). Namur Decleration. Namur, 5 December, available at http://declarationdenamur.eu/wp-content/uploads/2016/12/EN-Déclaration-de-Namur-EN-.pdf. </w:t>
      </w:r>
    </w:p>
    <w:p w14:paraId="4A307CDD" w14:textId="6D7B4555" w:rsidR="00E45CF0" w:rsidRPr="00B57AC5" w:rsidRDefault="00E45CF0" w:rsidP="009074F5">
      <w:pPr>
        <w:widowControl w:val="0"/>
        <w:autoSpaceDE w:val="0"/>
        <w:autoSpaceDN w:val="0"/>
        <w:adjustRightInd w:val="0"/>
        <w:spacing w:line="276" w:lineRule="auto"/>
        <w:ind w:left="480" w:hanging="480"/>
        <w:rPr>
          <w:rFonts w:cs="Times New Roman"/>
          <w:noProof/>
          <w:lang w:val="fr-BE"/>
        </w:rPr>
      </w:pPr>
      <w:r w:rsidRPr="00B57AC5">
        <w:rPr>
          <w:rFonts w:cs="Times New Roman"/>
          <w:noProof/>
          <w:lang w:val="fr-BE"/>
        </w:rPr>
        <w:t xml:space="preserve">Magnette, P. (2017). CETA: Quand l'Europe déraille. Waterloo: Editions Luc Pire. </w:t>
      </w:r>
    </w:p>
    <w:p w14:paraId="34E3AE5C" w14:textId="77777777" w:rsidR="007A766D" w:rsidRPr="00B57AC5" w:rsidRDefault="007A766D" w:rsidP="009074F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fr-BE"/>
        </w:rPr>
        <w:t xml:space="preserve">Meunier, S. (2005). </w:t>
      </w:r>
      <w:r w:rsidRPr="00B57AC5">
        <w:rPr>
          <w:rFonts w:cs="Times New Roman"/>
          <w:i/>
          <w:iCs/>
          <w:noProof/>
          <w:lang w:val="en-US"/>
        </w:rPr>
        <w:t>Trading Voices: The European Union in International Commercial Negotiations</w:t>
      </w:r>
      <w:r w:rsidRPr="00B57AC5">
        <w:rPr>
          <w:rFonts w:cs="Times New Roman"/>
          <w:noProof/>
          <w:lang w:val="en-US"/>
        </w:rPr>
        <w:t>. Princeton: Princeton University Press.</w:t>
      </w:r>
    </w:p>
    <w:p w14:paraId="1DA4C9C1" w14:textId="77777777" w:rsidR="007A766D" w:rsidRPr="00B57AC5" w:rsidRDefault="007A766D" w:rsidP="009074F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en-US"/>
        </w:rPr>
        <w:t xml:space="preserve">Rodrik, D. (2007). How to save globalization from its cheerleaders. </w:t>
      </w:r>
      <w:r w:rsidRPr="00B57AC5">
        <w:rPr>
          <w:rFonts w:cs="Times New Roman"/>
          <w:i/>
          <w:iCs/>
          <w:noProof/>
          <w:lang w:val="en-US"/>
        </w:rPr>
        <w:t>Harvard University, July</w:t>
      </w:r>
      <w:r w:rsidRPr="00B57AC5">
        <w:rPr>
          <w:rFonts w:cs="Times New Roman"/>
          <w:noProof/>
          <w:lang w:val="en-US"/>
        </w:rPr>
        <w:t>.</w:t>
      </w:r>
    </w:p>
    <w:p w14:paraId="2D6A069A" w14:textId="0C5B21FA" w:rsidR="005420D7" w:rsidRPr="00B57AC5" w:rsidRDefault="005420D7" w:rsidP="009074F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en-US"/>
        </w:rPr>
        <w:t xml:space="preserve">Rosén, G. (2016) The impact of norms on political decision-making: How to account for the European Parliament's empowerment in EU external trade policy. </w:t>
      </w:r>
      <w:r w:rsidRPr="00B57AC5">
        <w:rPr>
          <w:rFonts w:cs="Times New Roman"/>
          <w:i/>
          <w:noProof/>
          <w:lang w:val="en-US"/>
        </w:rPr>
        <w:t>Journal of European Public Policy</w:t>
      </w:r>
      <w:r w:rsidRPr="00B57AC5">
        <w:rPr>
          <w:rFonts w:cs="Times New Roman"/>
          <w:noProof/>
          <w:lang w:val="en-US"/>
        </w:rPr>
        <w:t xml:space="preserve">. </w:t>
      </w:r>
    </w:p>
    <w:p w14:paraId="55DCABC8" w14:textId="77777777" w:rsidR="007A766D" w:rsidRPr="00B57AC5" w:rsidRDefault="007A766D" w:rsidP="009074F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en-US"/>
        </w:rPr>
        <w:t>The Economist. (2016). The New Political Divide. Retrieved from http://www.economist.com/news/leaders/21702750-farewell-left-versus-right-contest-matters-now-open-against-closed-new?cid1=cust/ednew/n/bl/n/20160728n/owned/n/n/nwl/n/n/n/n %0A%0A</w:t>
      </w:r>
    </w:p>
    <w:p w14:paraId="0DB6FA1E" w14:textId="77777777" w:rsidR="007A766D" w:rsidRPr="00B57AC5" w:rsidRDefault="007A766D" w:rsidP="009074F5">
      <w:pPr>
        <w:widowControl w:val="0"/>
        <w:autoSpaceDE w:val="0"/>
        <w:autoSpaceDN w:val="0"/>
        <w:adjustRightInd w:val="0"/>
        <w:spacing w:line="276" w:lineRule="auto"/>
        <w:ind w:left="480" w:hanging="480"/>
        <w:rPr>
          <w:rFonts w:cs="Times New Roman"/>
          <w:noProof/>
        </w:rPr>
      </w:pPr>
      <w:r w:rsidRPr="00B57AC5">
        <w:rPr>
          <w:rFonts w:cs="Times New Roman"/>
          <w:noProof/>
        </w:rPr>
        <w:t>Verenigde Verenigingen. (2015). Trans-Atlantische handelsakkoorden: Het Belgische middenveld slaat de handen in mekaar tegen deze ondemocratische dereguleringsakkoorden.</w:t>
      </w:r>
    </w:p>
    <w:p w14:paraId="03FB1135" w14:textId="43F20BB4" w:rsidR="00631005" w:rsidRPr="00B57AC5" w:rsidRDefault="00631005" w:rsidP="009074F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en-US"/>
        </w:rPr>
        <w:lastRenderedPageBreak/>
        <w:t xml:space="preserve">Woolcock, S. (2010). </w:t>
      </w:r>
      <w:r w:rsidRPr="00B57AC5">
        <w:rPr>
          <w:rFonts w:cs="Times New Roman"/>
          <w:i/>
          <w:noProof/>
          <w:lang w:val="en-US"/>
        </w:rPr>
        <w:t xml:space="preserve">The Treaty of Lisbon and the European Union as </w:t>
      </w:r>
      <w:r w:rsidR="00CE6092" w:rsidRPr="00B57AC5">
        <w:rPr>
          <w:rFonts w:cs="Times New Roman"/>
          <w:i/>
          <w:noProof/>
          <w:lang w:val="en-US"/>
        </w:rPr>
        <w:t>an Actor in International Trade</w:t>
      </w:r>
      <w:r w:rsidRPr="00B57AC5">
        <w:rPr>
          <w:rFonts w:cs="Times New Roman"/>
          <w:noProof/>
          <w:lang w:val="en-US"/>
        </w:rPr>
        <w:t xml:space="preserve">. Brussels: ECIPE (working paper 01/2010). </w:t>
      </w:r>
    </w:p>
    <w:p w14:paraId="3FA5F7F0" w14:textId="77777777" w:rsidR="007A766D" w:rsidRPr="00B57AC5" w:rsidRDefault="007A766D" w:rsidP="009074F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en-US"/>
        </w:rPr>
        <w:t xml:space="preserve">Woolcock, D. S. (2013). </w:t>
      </w:r>
      <w:r w:rsidRPr="00B57AC5">
        <w:rPr>
          <w:rFonts w:cs="Times New Roman"/>
          <w:i/>
          <w:iCs/>
          <w:noProof/>
          <w:lang w:val="en-US"/>
        </w:rPr>
        <w:t>European Union Economic Diplomacy: The Role of the EU in External Economic Relations</w:t>
      </w:r>
      <w:r w:rsidRPr="00B57AC5">
        <w:rPr>
          <w:rFonts w:cs="Times New Roman"/>
          <w:noProof/>
          <w:lang w:val="en-US"/>
        </w:rPr>
        <w:t>. Ashgate Publishing.</w:t>
      </w:r>
    </w:p>
    <w:p w14:paraId="5D257E03" w14:textId="77777777" w:rsidR="007A766D" w:rsidRPr="00B57AC5" w:rsidRDefault="007A766D" w:rsidP="009074F5">
      <w:pPr>
        <w:widowControl w:val="0"/>
        <w:autoSpaceDE w:val="0"/>
        <w:autoSpaceDN w:val="0"/>
        <w:adjustRightInd w:val="0"/>
        <w:spacing w:line="276" w:lineRule="auto"/>
        <w:ind w:left="480" w:hanging="480"/>
        <w:rPr>
          <w:rFonts w:cs="Times New Roman"/>
          <w:noProof/>
          <w:lang w:val="en-US"/>
        </w:rPr>
      </w:pPr>
      <w:r w:rsidRPr="00B57AC5">
        <w:rPr>
          <w:rFonts w:cs="Times New Roman"/>
          <w:noProof/>
          <w:lang w:val="en-US"/>
        </w:rPr>
        <w:t xml:space="preserve">Young, A. (2007). Trade politics ain’t what it used to be: The European union in the doha round. </w:t>
      </w:r>
      <w:r w:rsidRPr="00B57AC5">
        <w:rPr>
          <w:rFonts w:cs="Times New Roman"/>
          <w:i/>
          <w:iCs/>
          <w:noProof/>
          <w:lang w:val="en-US"/>
        </w:rPr>
        <w:t>Journal of Common Market Studies</w:t>
      </w:r>
      <w:r w:rsidRPr="00B57AC5">
        <w:rPr>
          <w:rFonts w:cs="Times New Roman"/>
          <w:noProof/>
          <w:lang w:val="en-US"/>
        </w:rPr>
        <w:t xml:space="preserve">, </w:t>
      </w:r>
      <w:r w:rsidRPr="00B57AC5">
        <w:rPr>
          <w:rFonts w:cs="Times New Roman"/>
          <w:i/>
          <w:iCs/>
          <w:noProof/>
          <w:lang w:val="en-US"/>
        </w:rPr>
        <w:t>45</w:t>
      </w:r>
      <w:r w:rsidRPr="00B57AC5">
        <w:rPr>
          <w:rFonts w:cs="Times New Roman"/>
          <w:noProof/>
          <w:lang w:val="en-US"/>
        </w:rPr>
        <w:t>(4), 789–811. http://doi.org/10.1111/j.1468-5965.2007.00748.x</w:t>
      </w:r>
    </w:p>
    <w:p w14:paraId="02603267" w14:textId="77777777" w:rsidR="007A766D" w:rsidRPr="00B57AC5" w:rsidRDefault="007A766D" w:rsidP="009074F5">
      <w:pPr>
        <w:widowControl w:val="0"/>
        <w:autoSpaceDE w:val="0"/>
        <w:autoSpaceDN w:val="0"/>
        <w:adjustRightInd w:val="0"/>
        <w:spacing w:line="276" w:lineRule="auto"/>
        <w:ind w:left="480" w:hanging="480"/>
        <w:rPr>
          <w:noProof/>
        </w:rPr>
      </w:pPr>
      <w:r w:rsidRPr="00B57AC5">
        <w:rPr>
          <w:rFonts w:cs="Times New Roman"/>
          <w:noProof/>
          <w:lang w:val="en-US"/>
        </w:rPr>
        <w:t xml:space="preserve">Young, A., Holmes, P., &amp; Rollo, J. (2000). The European Trade Agenda after Seattle. </w:t>
      </w:r>
      <w:r w:rsidRPr="00B57AC5">
        <w:rPr>
          <w:rFonts w:cs="Times New Roman"/>
          <w:i/>
          <w:iCs/>
          <w:noProof/>
        </w:rPr>
        <w:t>SEI Working Paper No.37</w:t>
      </w:r>
      <w:r w:rsidRPr="00B57AC5">
        <w:rPr>
          <w:rFonts w:cs="Times New Roman"/>
          <w:noProof/>
        </w:rPr>
        <w:t>, (37).</w:t>
      </w:r>
    </w:p>
    <w:p w14:paraId="5BB05B52" w14:textId="22E6181F" w:rsidR="007A766D" w:rsidRPr="004C5083" w:rsidRDefault="007A766D" w:rsidP="009074F5">
      <w:pPr>
        <w:widowControl w:val="0"/>
        <w:autoSpaceDE w:val="0"/>
        <w:autoSpaceDN w:val="0"/>
        <w:adjustRightInd w:val="0"/>
        <w:spacing w:line="276" w:lineRule="auto"/>
        <w:ind w:left="480" w:hanging="480"/>
        <w:rPr>
          <w:lang w:val="en-GB"/>
        </w:rPr>
      </w:pPr>
      <w:r w:rsidRPr="00B57AC5">
        <w:rPr>
          <w:lang w:val="en-GB"/>
        </w:rPr>
        <w:fldChar w:fldCharType="end"/>
      </w:r>
    </w:p>
    <w:sectPr w:rsidR="007A766D" w:rsidRPr="004C5083" w:rsidSect="00BA7FCD">
      <w:pgSz w:w="11900" w:h="16840"/>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F30FD1" w15:done="0"/>
  <w15:commentEx w15:paraId="0173AAC0" w15:done="0"/>
  <w15:commentEx w15:paraId="7DB1A820" w15:done="0"/>
  <w15:commentEx w15:paraId="2CF20552" w15:done="0"/>
  <w15:commentEx w15:paraId="487BE706" w15:done="0"/>
  <w15:commentEx w15:paraId="17D7C989" w15:done="0"/>
  <w15:commentEx w15:paraId="561FF973" w15:done="0"/>
  <w15:commentEx w15:paraId="3BF9B0C6" w15:done="0"/>
  <w15:commentEx w15:paraId="2AC6271B" w15:done="0"/>
  <w15:commentEx w15:paraId="377275B8" w15:done="0"/>
  <w15:commentEx w15:paraId="66F81EAE" w15:done="0"/>
  <w15:commentEx w15:paraId="20C12018" w15:done="0"/>
  <w15:commentEx w15:paraId="6D7D7C54" w15:done="0"/>
  <w15:commentEx w15:paraId="52AAAEC9" w15:done="0"/>
  <w15:commentEx w15:paraId="717BD68E" w15:done="0"/>
  <w15:commentEx w15:paraId="31C6B9BE" w15:done="0"/>
  <w15:commentEx w15:paraId="68E5AB2F" w15:done="0"/>
  <w15:commentEx w15:paraId="7889934C" w15:done="0"/>
  <w15:commentEx w15:paraId="75D3FBFF" w15:done="0"/>
  <w15:commentEx w15:paraId="74F34653" w15:done="0"/>
  <w15:commentEx w15:paraId="2A360167" w15:done="0"/>
  <w15:commentEx w15:paraId="28921CD9" w15:done="0"/>
  <w15:commentEx w15:paraId="2A10D037" w15:done="0"/>
  <w15:commentEx w15:paraId="0F43744C" w15:done="0"/>
  <w15:commentEx w15:paraId="7D374D97" w15:done="0"/>
  <w15:commentEx w15:paraId="4DA88E5E" w15:done="0"/>
  <w15:commentEx w15:paraId="079F3096" w15:done="0"/>
  <w15:commentEx w15:paraId="6C56D1C9" w15:done="0"/>
  <w15:commentEx w15:paraId="4CA95C1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08ADCF" w14:textId="77777777" w:rsidR="00C2093F" w:rsidRDefault="00C2093F" w:rsidP="006F4B6E">
      <w:r>
        <w:separator/>
      </w:r>
    </w:p>
  </w:endnote>
  <w:endnote w:type="continuationSeparator" w:id="0">
    <w:p w14:paraId="2B3CB958" w14:textId="77777777" w:rsidR="00C2093F" w:rsidRDefault="00C2093F" w:rsidP="006F4B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90F588" w14:textId="77777777" w:rsidR="00C2093F" w:rsidRDefault="00C2093F" w:rsidP="006F4B6E">
      <w:r>
        <w:separator/>
      </w:r>
    </w:p>
  </w:footnote>
  <w:footnote w:type="continuationSeparator" w:id="0">
    <w:p w14:paraId="64540648" w14:textId="77777777" w:rsidR="00C2093F" w:rsidRDefault="00C2093F" w:rsidP="006F4B6E">
      <w:r>
        <w:continuationSeparator/>
      </w:r>
    </w:p>
  </w:footnote>
  <w:footnote w:id="1">
    <w:p w14:paraId="568A5EAE" w14:textId="77777777" w:rsidR="00C66450" w:rsidRDefault="00C66450" w:rsidP="000E2ACF">
      <w:pPr>
        <w:pStyle w:val="Kop7"/>
      </w:pPr>
      <w:r>
        <w:rPr>
          <w:rStyle w:val="Voetnootmarkering"/>
        </w:rPr>
        <w:footnoteRef/>
      </w:r>
      <w:r w:rsidRPr="005E3A88">
        <w:t xml:space="preserve"> </w:t>
      </w:r>
      <w:r>
        <w:t xml:space="preserve">A third reform of the Lisbon Treaty, bringing trade policy under the foreign policy umbrella of the treaty (without, however, making the European External Action Service responsible for the policy domain), is of less importance for this paper. </w:t>
      </w:r>
    </w:p>
    <w:p w14:paraId="155F2B54" w14:textId="77777777" w:rsidR="00C66450" w:rsidRPr="00A23D95" w:rsidRDefault="00C66450" w:rsidP="000E2ACF">
      <w:pPr>
        <w:pStyle w:val="Voetnoottekst"/>
        <w:rPr>
          <w:lang w:val="en-GB"/>
        </w:rPr>
      </w:pPr>
    </w:p>
  </w:footnote>
  <w:footnote w:id="2">
    <w:p w14:paraId="4BADBCC9" w14:textId="42663C4E" w:rsidR="00C66450" w:rsidRPr="005E3A88" w:rsidRDefault="00C66450" w:rsidP="00A23D95">
      <w:pPr>
        <w:pStyle w:val="Kop7"/>
      </w:pPr>
      <w:r>
        <w:rPr>
          <w:rStyle w:val="Voetnootmarkering"/>
        </w:rPr>
        <w:footnoteRef/>
      </w:r>
      <w:r w:rsidRPr="005E3A88">
        <w:t xml:space="preserve"> </w:t>
      </w:r>
      <w:r>
        <w:t>The EP was given co-decision powers in trade policy legislation. With respect to free trade agreements, the Treaty stipulates that the European Parliament has to be kept continuously informed by the European Commission about the state and progress of trade negotiations (in contrast to the Council, it does not have to give the Commission the authority to open negotiations) and that its consent (by a simple majority of its members) is required for an agreement to enter into force.</w:t>
      </w:r>
    </w:p>
  </w:footnote>
  <w:footnote w:id="3">
    <w:p w14:paraId="57D3CA80" w14:textId="2CF73026" w:rsidR="00C66450" w:rsidRPr="000664CE" w:rsidRDefault="00C66450">
      <w:pPr>
        <w:pStyle w:val="Voetnoottekst"/>
        <w:rPr>
          <w:rFonts w:ascii="Times New Roman" w:eastAsiaTheme="majorEastAsia" w:hAnsi="Times New Roman" w:cstheme="majorBidi"/>
          <w:iCs/>
          <w:szCs w:val="24"/>
          <w:lang w:val="en-US"/>
        </w:rPr>
      </w:pPr>
      <w:r>
        <w:rPr>
          <w:rStyle w:val="Voetnootmarkering"/>
        </w:rPr>
        <w:footnoteRef/>
      </w:r>
      <w:r w:rsidRPr="00D61777">
        <w:rPr>
          <w:lang w:val="en-US"/>
        </w:rPr>
        <w:t xml:space="preserve"> </w:t>
      </w:r>
      <w:r w:rsidRPr="000664CE">
        <w:rPr>
          <w:rFonts w:ascii="Times New Roman" w:eastAsiaTheme="majorEastAsia" w:hAnsi="Times New Roman" w:cstheme="majorBidi"/>
          <w:iCs/>
          <w:szCs w:val="24"/>
          <w:lang w:val="en-US"/>
        </w:rPr>
        <w:t>An exception</w:t>
      </w:r>
      <w:r>
        <w:rPr>
          <w:rFonts w:ascii="Times New Roman" w:eastAsiaTheme="majorEastAsia" w:hAnsi="Times New Roman" w:cstheme="majorBidi"/>
          <w:iCs/>
          <w:szCs w:val="24"/>
          <w:lang w:val="en-US"/>
        </w:rPr>
        <w:t xml:space="preserve"> specifically introduced to respond to the dislocation effects of EU trade </w:t>
      </w:r>
      <w:proofErr w:type="spellStart"/>
      <w:r>
        <w:rPr>
          <w:rFonts w:ascii="Times New Roman" w:eastAsiaTheme="majorEastAsia" w:hAnsi="Times New Roman" w:cstheme="majorBidi"/>
          <w:iCs/>
          <w:szCs w:val="24"/>
          <w:lang w:val="en-US"/>
        </w:rPr>
        <w:t>liberalisation</w:t>
      </w:r>
      <w:proofErr w:type="spellEnd"/>
      <w:r w:rsidRPr="000664CE">
        <w:rPr>
          <w:rFonts w:ascii="Times New Roman" w:eastAsiaTheme="majorEastAsia" w:hAnsi="Times New Roman" w:cstheme="majorBidi"/>
          <w:iCs/>
          <w:szCs w:val="24"/>
          <w:lang w:val="en-US"/>
        </w:rPr>
        <w:t xml:space="preserve"> is the European </w:t>
      </w:r>
      <w:proofErr w:type="spellStart"/>
      <w:r w:rsidRPr="000664CE">
        <w:rPr>
          <w:rFonts w:ascii="Times New Roman" w:eastAsiaTheme="majorEastAsia" w:hAnsi="Times New Roman" w:cstheme="majorBidi"/>
          <w:iCs/>
          <w:szCs w:val="24"/>
          <w:lang w:val="en-US"/>
        </w:rPr>
        <w:t>Globalisation</w:t>
      </w:r>
      <w:proofErr w:type="spellEnd"/>
      <w:r w:rsidRPr="000664CE">
        <w:rPr>
          <w:rFonts w:ascii="Times New Roman" w:eastAsiaTheme="majorEastAsia" w:hAnsi="Times New Roman" w:cstheme="majorBidi"/>
          <w:iCs/>
          <w:szCs w:val="24"/>
          <w:lang w:val="en-US"/>
        </w:rPr>
        <w:t xml:space="preserve"> Fund, but this is generally considered to be underfunded and </w:t>
      </w:r>
      <w:proofErr w:type="spellStart"/>
      <w:r w:rsidRPr="000664CE">
        <w:rPr>
          <w:rFonts w:ascii="Times New Roman" w:eastAsiaTheme="majorEastAsia" w:hAnsi="Times New Roman" w:cstheme="majorBidi"/>
          <w:iCs/>
          <w:szCs w:val="24"/>
          <w:lang w:val="en-US"/>
        </w:rPr>
        <w:t>underutilised</w:t>
      </w:r>
      <w:proofErr w:type="spellEnd"/>
      <w:r w:rsidRPr="000664CE">
        <w:rPr>
          <w:rFonts w:ascii="Times New Roman" w:eastAsiaTheme="majorEastAsia" w:hAnsi="Times New Roman" w:cstheme="majorBidi"/>
          <w:iCs/>
          <w:szCs w:val="24"/>
          <w:lang w:val="en-US"/>
        </w:rPr>
        <w:t xml:space="preserve"> (</w:t>
      </w:r>
      <w:proofErr w:type="spellStart"/>
      <w:r w:rsidRPr="000664CE">
        <w:rPr>
          <w:rFonts w:ascii="Times New Roman" w:eastAsiaTheme="majorEastAsia" w:hAnsi="Times New Roman" w:cstheme="majorBidi"/>
          <w:iCs/>
          <w:szCs w:val="24"/>
          <w:lang w:val="en-US"/>
        </w:rPr>
        <w:t>cfr</w:t>
      </w:r>
      <w:proofErr w:type="spellEnd"/>
      <w:r w:rsidRPr="000664CE">
        <w:rPr>
          <w:rFonts w:ascii="Times New Roman" w:eastAsiaTheme="majorEastAsia" w:hAnsi="Times New Roman" w:cstheme="majorBidi"/>
          <w:iCs/>
          <w:szCs w:val="24"/>
          <w:lang w:val="en-US"/>
        </w:rPr>
        <w:t xml:space="preserve">. Falkner 2016). </w:t>
      </w:r>
    </w:p>
  </w:footnote>
  <w:footnote w:id="4">
    <w:p w14:paraId="012BA346" w14:textId="77777777" w:rsidR="00C66450" w:rsidRPr="00E810C8" w:rsidRDefault="00C66450" w:rsidP="005170B4">
      <w:pPr>
        <w:pStyle w:val="Kop7"/>
      </w:pPr>
      <w:r>
        <w:rPr>
          <w:rStyle w:val="Voetnootmarkering"/>
        </w:rPr>
        <w:footnoteRef/>
      </w:r>
      <w:r>
        <w:t xml:space="preserve"> For example, </w:t>
      </w:r>
      <w:r w:rsidRPr="00010708">
        <w:t xml:space="preserve">the ‘Belgian Service for International Trade’ </w:t>
      </w:r>
      <w:r>
        <w:t xml:space="preserve">was transformed </w:t>
      </w:r>
      <w:r w:rsidRPr="00010708">
        <w:t>into the ‘</w:t>
      </w:r>
      <w:proofErr w:type="spellStart"/>
      <w:r w:rsidRPr="00010708">
        <w:t>interfederal</w:t>
      </w:r>
      <w:proofErr w:type="spellEnd"/>
      <w:r w:rsidRPr="00010708">
        <w:t>’ ‘Agency for Foreign Trade’</w:t>
      </w:r>
      <w:r>
        <w:t xml:space="preserve">, and was </w:t>
      </w:r>
      <w:r w:rsidRPr="00E810C8">
        <w:t xml:space="preserve">to operate </w:t>
      </w:r>
      <w:r>
        <w:t>‘</w:t>
      </w:r>
      <w:r w:rsidRPr="00E810C8">
        <w:t>at the service</w:t>
      </w:r>
      <w:r>
        <w:t>’</w:t>
      </w:r>
      <w:r w:rsidRPr="00E810C8">
        <w:t xml:space="preserve"> of the regional export-agencies that had been created in the 1990s</w:t>
      </w:r>
      <w:r>
        <w:t>.</w:t>
      </w:r>
    </w:p>
  </w:footnote>
  <w:footnote w:id="5">
    <w:p w14:paraId="40C86D66" w14:textId="2A23AE61" w:rsidR="00C66450" w:rsidRPr="00FA634E" w:rsidRDefault="00C66450" w:rsidP="006F4B6E">
      <w:pPr>
        <w:pStyle w:val="Kop7"/>
      </w:pPr>
      <w:r>
        <w:rPr>
          <w:rStyle w:val="Voetnootmarkering"/>
        </w:rPr>
        <w:footnoteRef/>
      </w:r>
      <w:r>
        <w:t xml:space="preserve"> </w:t>
      </w:r>
      <w:r w:rsidRPr="00E810C8">
        <w:t>Economic diplomacy and export-promotion have been the most important bones of contention, Flanders in particular has been suspicious of the federal level clawing back some</w:t>
      </w:r>
      <w:r>
        <w:t xml:space="preserve"> of its lost prerogatives </w:t>
      </w:r>
      <w:r>
        <w:fldChar w:fldCharType="begin" w:fldLock="1"/>
      </w:r>
      <w:r>
        <w:instrText>ADDIN CSL_CITATION { "citationItems" : [ { "id" : "ITEM-1", "itemData" : { "author" : [ { "dropping-particle" : "", "family" : "Coolsaet", "given" : "Rik", "non-dropping-particle" : "", "parse-names" : false, "suffix" : "" } ], "id" : "ITEM-1", "issued" : { "date-parts" : [ [ "2015" ] ] }, "title" : "Belgie en zijn buitenlandse politiek: 1830-2015", "type" : "article" }, "uris" : [ "http://www.mendeley.com/documents/?uuid=9bd5df0c-6d12-49a2-a7b2-b13de45276a3" ] } ], "mendeley" : { "formattedCitation" : "(Coolsaet, 2015)", "plainTextFormattedCitation" : "(Coolsaet, 2015)", "previouslyFormattedCitation" : "(Coolsaet, 2015)" }, "properties" : { "noteIndex" : 0 }, "schema" : "https://github.com/citation-style-language/schema/raw/master/csl-citation.json" }</w:instrText>
      </w:r>
      <w:r>
        <w:fldChar w:fldCharType="separate"/>
      </w:r>
      <w:r w:rsidRPr="00C51CE6">
        <w:rPr>
          <w:noProof/>
        </w:rPr>
        <w:t>(Coolsaet, 2015)</w:t>
      </w:r>
      <w:r>
        <w:fldChar w:fldCharType="end"/>
      </w:r>
      <w:r>
        <w:t xml:space="preserve">. Moreover, there have been persistent concerns that the fragmentation of international trade policy is hampering the coherence as well as the pursuit of Belgian and sub-national trade interests. For example, minister of development Alexander De </w:t>
      </w:r>
      <w:proofErr w:type="spellStart"/>
      <w:r>
        <w:t>Croo</w:t>
      </w:r>
      <w:proofErr w:type="spellEnd"/>
      <w:r>
        <w:t xml:space="preserve"> recently launched a proposal to reverse some of this devolution in a variety of policy areas, including trade and development.</w:t>
      </w:r>
    </w:p>
  </w:footnote>
  <w:footnote w:id="6">
    <w:p w14:paraId="1E7042DD" w14:textId="6486A260" w:rsidR="00C66450" w:rsidRPr="003C2943" w:rsidRDefault="00C66450" w:rsidP="005771F0">
      <w:pPr>
        <w:pStyle w:val="Kop7"/>
      </w:pPr>
      <w:r>
        <w:rPr>
          <w:rStyle w:val="Voetnootmarkering"/>
        </w:rPr>
        <w:footnoteRef/>
      </w:r>
      <w:r w:rsidRPr="003C2943">
        <w:t xml:space="preserve"> </w:t>
      </w:r>
      <w:r>
        <w:t xml:space="preserve">This has almost always been the Flemish head of government, or ‘minister-president’. </w:t>
      </w:r>
    </w:p>
  </w:footnote>
  <w:footnote w:id="7">
    <w:p w14:paraId="02C15058" w14:textId="3E55CF9F" w:rsidR="00C66450" w:rsidRPr="00BA7FCD" w:rsidRDefault="00C66450">
      <w:pPr>
        <w:pStyle w:val="Voetnoottekst"/>
        <w:rPr>
          <w:rFonts w:ascii="Times New Roman" w:eastAsiaTheme="majorEastAsia" w:hAnsi="Times New Roman" w:cstheme="majorBidi"/>
          <w:iCs/>
          <w:szCs w:val="24"/>
          <w:lang w:val="en-US"/>
        </w:rPr>
      </w:pPr>
      <w:r>
        <w:rPr>
          <w:rStyle w:val="Voetnootmarkering"/>
        </w:rPr>
        <w:footnoteRef/>
      </w:r>
      <w:r w:rsidRPr="00D61777">
        <w:rPr>
          <w:lang w:val="en-US"/>
        </w:rPr>
        <w:t xml:space="preserve"> </w:t>
      </w:r>
      <w:r w:rsidRPr="00BA7FCD">
        <w:rPr>
          <w:rFonts w:ascii="Times New Roman" w:eastAsiaTheme="majorEastAsia" w:hAnsi="Times New Roman" w:cstheme="majorBidi"/>
          <w:iCs/>
          <w:szCs w:val="24"/>
          <w:lang w:val="en-US"/>
        </w:rPr>
        <w:t>We decided</w:t>
      </w:r>
      <w:r>
        <w:rPr>
          <w:rFonts w:ascii="Times New Roman" w:eastAsiaTheme="majorEastAsia" w:hAnsi="Times New Roman" w:cstheme="majorBidi"/>
          <w:iCs/>
          <w:szCs w:val="24"/>
          <w:lang w:val="en-US"/>
        </w:rPr>
        <w:t xml:space="preserve"> to focus on the three largest P</w:t>
      </w:r>
      <w:r w:rsidRPr="00BA7FCD">
        <w:rPr>
          <w:rFonts w:ascii="Times New Roman" w:eastAsiaTheme="majorEastAsia" w:hAnsi="Times New Roman" w:cstheme="majorBidi"/>
          <w:iCs/>
          <w:szCs w:val="24"/>
          <w:lang w:val="en-US"/>
        </w:rPr>
        <w:t>arliament</w:t>
      </w:r>
      <w:r>
        <w:rPr>
          <w:rFonts w:ascii="Times New Roman" w:eastAsiaTheme="majorEastAsia" w:hAnsi="Times New Roman" w:cstheme="majorBidi"/>
          <w:iCs/>
          <w:szCs w:val="24"/>
          <w:lang w:val="en-US"/>
        </w:rPr>
        <w:t>s</w:t>
      </w:r>
      <w:r w:rsidRPr="00BA7FCD">
        <w:rPr>
          <w:rFonts w:ascii="Times New Roman" w:eastAsiaTheme="majorEastAsia" w:hAnsi="Times New Roman" w:cstheme="majorBidi"/>
          <w:iCs/>
          <w:szCs w:val="24"/>
          <w:lang w:val="en-US"/>
        </w:rPr>
        <w:t xml:space="preserve"> in Belgium, and excluding the Brussels and German-</w:t>
      </w:r>
      <w:r>
        <w:rPr>
          <w:rFonts w:ascii="Times New Roman" w:eastAsiaTheme="majorEastAsia" w:hAnsi="Times New Roman" w:cstheme="majorBidi"/>
          <w:iCs/>
          <w:szCs w:val="24"/>
          <w:lang w:val="en-US"/>
        </w:rPr>
        <w:t>speaking parliaments. In very general terms, it can be said that they have taken positions that are close to the one of the Walloon Parliament.</w:t>
      </w:r>
    </w:p>
  </w:footnote>
  <w:footnote w:id="8">
    <w:p w14:paraId="57B99402" w14:textId="77777777" w:rsidR="00C66450" w:rsidRPr="00B82509" w:rsidRDefault="00C66450" w:rsidP="00BA7FCD">
      <w:pPr>
        <w:pStyle w:val="Kop7"/>
      </w:pPr>
      <w:r>
        <w:rPr>
          <w:rStyle w:val="Voetnootmarkering"/>
        </w:rPr>
        <w:footnoteRef/>
      </w:r>
      <w:r w:rsidRPr="00B82509">
        <w:t xml:space="preserve"> </w:t>
      </w:r>
      <w:r>
        <w:t xml:space="preserve">Long lists of keywords have been used to search for questions or resolutions that deal with trade policy. The list is available on demand. </w:t>
      </w:r>
    </w:p>
  </w:footnote>
  <w:footnote w:id="9">
    <w:p w14:paraId="052A690E" w14:textId="04D543FD" w:rsidR="00C66450" w:rsidRPr="005771F0" w:rsidRDefault="00C66450" w:rsidP="00B82509">
      <w:pPr>
        <w:pStyle w:val="Kop7"/>
      </w:pPr>
      <w:r>
        <w:rPr>
          <w:rStyle w:val="Voetnootmarkering"/>
        </w:rPr>
        <w:footnoteRef/>
      </w:r>
      <w:r w:rsidRPr="005771F0">
        <w:t xml:space="preserve"> </w:t>
      </w:r>
      <w:r>
        <w:t xml:space="preserve">The number of interventions isn’t strictly comparable, because of differences in the size of the Parliaments and the way the search engines function, but the differences should be marginal. </w:t>
      </w:r>
    </w:p>
  </w:footnote>
  <w:footnote w:id="10">
    <w:p w14:paraId="1C9496AC" w14:textId="7202EDCD" w:rsidR="00C66450" w:rsidRPr="00DA7F67" w:rsidRDefault="00C66450" w:rsidP="00DA7F67">
      <w:pPr>
        <w:pStyle w:val="Voetnoottekst"/>
        <w:jc w:val="both"/>
        <w:rPr>
          <w:lang w:val="en-US"/>
        </w:rPr>
      </w:pPr>
      <w:r>
        <w:rPr>
          <w:rStyle w:val="Voetnootmarkering"/>
        </w:rPr>
        <w:footnoteRef/>
      </w:r>
      <w:r w:rsidRPr="00DA7F67">
        <w:rPr>
          <w:lang w:val="en-US"/>
        </w:rPr>
        <w:t xml:space="preserve"> </w:t>
      </w:r>
      <w:r>
        <w:rPr>
          <w:lang w:val="en-US"/>
        </w:rPr>
        <w:t xml:space="preserve">This includes all questions related to anti-dumping, the WTO, FTAs, market-access issues, ‘trade ethics’ (e.g. fair trade), and the trade-development nexus. This excludes questions related strictly to investment, arms’ trade and economic diplomacy (export promotion, trade missions, general questions about the commercial performance or trade-promoting institutions of Belgium and the regions). </w:t>
      </w:r>
    </w:p>
  </w:footnote>
  <w:footnote w:id="11">
    <w:p w14:paraId="5F27C864" w14:textId="1AB9339B" w:rsidR="00C66450" w:rsidRPr="00906143" w:rsidRDefault="00C66450" w:rsidP="00342E43">
      <w:pPr>
        <w:pStyle w:val="Kop7"/>
      </w:pPr>
      <w:r>
        <w:rPr>
          <w:rStyle w:val="Voetnootmarkering"/>
        </w:rPr>
        <w:footnoteRef/>
      </w:r>
      <w:r w:rsidRPr="00906143">
        <w:t xml:space="preserve"> </w:t>
      </w:r>
      <w:r>
        <w:t>In earlier agreements, there was no power asymmetry to the disadvantage of the European Union, given that the EU mainly conducted trade negotiations with smaller, developing and/or ex-colonial countries. With the US, the EU was for the first meeting a partner of at least equal power, heightening the fear that EU organizations and societies might be harmed.</w:t>
      </w:r>
    </w:p>
  </w:footnote>
  <w:footnote w:id="12">
    <w:p w14:paraId="01DAFE66" w14:textId="43EEC71B" w:rsidR="00C66450" w:rsidRPr="00985388" w:rsidRDefault="00C66450" w:rsidP="00985388">
      <w:pPr>
        <w:pStyle w:val="Kop7"/>
      </w:pPr>
      <w:r>
        <w:rPr>
          <w:rStyle w:val="Voetnootmarkering"/>
        </w:rPr>
        <w:footnoteRef/>
      </w:r>
      <w:r w:rsidRPr="00906143">
        <w:t xml:space="preserve"> </w:t>
      </w:r>
      <w:r>
        <w:t xml:space="preserve">Of course, the ‘substantive’ and the ‘mobilization’ explanation are related. The NGOs have captured the attention of national Parliaments to some extent by arguing that TTIP and CETA threaten the policy-making autonomy of national governments. And these elements of the deal were in turn partially responsible for the mobilization of civil society. </w:t>
      </w:r>
    </w:p>
  </w:footnote>
  <w:footnote w:id="13">
    <w:p w14:paraId="7556F3A9" w14:textId="291B5D13" w:rsidR="00C66450" w:rsidRPr="00195EAD" w:rsidRDefault="00C66450" w:rsidP="00195EAD">
      <w:pPr>
        <w:pStyle w:val="Kop7"/>
      </w:pPr>
      <w:r w:rsidRPr="00223DC7">
        <w:rPr>
          <w:rStyle w:val="Voetnootmarkering"/>
        </w:rPr>
        <w:footnoteRef/>
      </w:r>
      <w:r w:rsidRPr="00223DC7">
        <w:t xml:space="preserve"> This group as well is coordinated by CNCD, which shows that the Belgian civil society is</w:t>
      </w:r>
      <w:r>
        <w:t xml:space="preserve"> still</w:t>
      </w:r>
      <w:r w:rsidRPr="00223DC7">
        <w:t xml:space="preserve"> a small, but well-connected group of organizations, </w:t>
      </w:r>
      <w:proofErr w:type="gramStart"/>
      <w:r w:rsidRPr="00223DC7">
        <w:t>who</w:t>
      </w:r>
      <w:proofErr w:type="gramEnd"/>
      <w:r w:rsidRPr="00223DC7">
        <w:t xml:space="preserve"> are able to mobilize their partner organizations, and, subsequently, their members. The membership of this alliance is evidence of the non-traditional opposition to trade policy. Here too, the question of the durability of the alliance is prominent. For some, the actions and cooperation in the last two years was a building block for more to come, while others were more pessimistic about sustaining all these organizations’ attention for other trade deals</w:t>
      </w:r>
      <w:r>
        <w:t>.</w:t>
      </w:r>
    </w:p>
  </w:footnote>
  <w:footnote w:id="14">
    <w:p w14:paraId="31231887" w14:textId="5B364F7B" w:rsidR="00F974D4" w:rsidRPr="00F25696" w:rsidRDefault="00F974D4">
      <w:pPr>
        <w:pStyle w:val="Voetnoottekst"/>
        <w:rPr>
          <w:lang w:val="en-US"/>
        </w:rPr>
      </w:pPr>
      <w:r>
        <w:rPr>
          <w:rStyle w:val="Voetnootmarkering"/>
        </w:rPr>
        <w:footnoteRef/>
      </w:r>
      <w:r w:rsidRPr="00F25696">
        <w:rPr>
          <w:lang w:val="en-US"/>
        </w:rPr>
        <w:t xml:space="preserve"> </w:t>
      </w:r>
      <w:r>
        <w:rPr>
          <w:lang w:val="en-US"/>
        </w:rPr>
        <w:t xml:space="preserve">See </w:t>
      </w:r>
      <w:r w:rsidRPr="00F974D4">
        <w:rPr>
          <w:lang w:val="en-US"/>
        </w:rPr>
        <w:t>https://www.ttip-free-zones.eu/</w:t>
      </w:r>
    </w:p>
  </w:footnote>
  <w:footnote w:id="15">
    <w:p w14:paraId="6F570F55" w14:textId="364D87BB" w:rsidR="00C66450" w:rsidRPr="00906143" w:rsidRDefault="00C66450" w:rsidP="00195EAD">
      <w:pPr>
        <w:pStyle w:val="Kop7"/>
      </w:pPr>
      <w:r>
        <w:rPr>
          <w:rStyle w:val="Voetnootmarkering"/>
        </w:rPr>
        <w:footnoteRef/>
      </w:r>
      <w:r w:rsidRPr="00906143">
        <w:t xml:space="preserve"> </w:t>
      </w:r>
      <w:r>
        <w:t xml:space="preserve">Again, this cannot be simply explained by the differential potential impact of these agreements on the Walloon Region in comparison to the other territories, but is related to mobilization resources, NGO networks and differences in responsiveness.  </w:t>
      </w:r>
    </w:p>
  </w:footnote>
  <w:footnote w:id="16">
    <w:p w14:paraId="218BEA6B" w14:textId="5BE91059" w:rsidR="00C66450" w:rsidRPr="009E57E7" w:rsidRDefault="00C66450" w:rsidP="00117EB4">
      <w:pPr>
        <w:pStyle w:val="Kop7"/>
      </w:pPr>
      <w:r>
        <w:rPr>
          <w:rStyle w:val="Voetnootmarkering"/>
        </w:rPr>
        <w:footnoteRef/>
      </w:r>
      <w:r w:rsidRPr="003C0609">
        <w:t xml:space="preserve"> </w:t>
      </w:r>
      <w:r>
        <w:t xml:space="preserve">After resisting TTIP from 2015 on yet hesitating with a clear position on CETA, the </w:t>
      </w:r>
      <w:r w:rsidRPr="00635BBE">
        <w:rPr>
          <w:i/>
        </w:rPr>
        <w:t xml:space="preserve">Union des Classes </w:t>
      </w:r>
      <w:proofErr w:type="spellStart"/>
      <w:r w:rsidRPr="00635BBE">
        <w:rPr>
          <w:i/>
        </w:rPr>
        <w:t>Moyennes</w:t>
      </w:r>
      <w:proofErr w:type="spellEnd"/>
      <w:r>
        <w:t xml:space="preserve"> (UCM) finally supported the government’s resistance in October 2016. They feared that diminishing intra-European trade, lacking geographical indications, and increased competition from multinationals would disadvantage </w:t>
      </w:r>
      <w:r w:rsidRPr="00906143">
        <w:t>SMEs</w:t>
      </w:r>
      <w:r>
        <w:t xml:space="preserve">, while few such enterprises would stand to gain: only a handful of the minority of SMEs that export have a significant stake in transatlantic trade, most trade within the EU </w:t>
      </w:r>
      <w:r w:rsidRPr="009E57E7">
        <w:t>(</w:t>
      </w:r>
      <w:proofErr w:type="spellStart"/>
      <w:r w:rsidRPr="009E57E7">
        <w:t>L'Echo</w:t>
      </w:r>
      <w:proofErr w:type="spellEnd"/>
      <w:r>
        <w:t>, 27/10/</w:t>
      </w:r>
      <w:r w:rsidRPr="009E57E7">
        <w:t>2016</w:t>
      </w:r>
      <w:r w:rsidRPr="009E57E7">
        <w:rPr>
          <w:iCs w:val="0"/>
        </w:rPr>
        <w:t>).</w:t>
      </w:r>
    </w:p>
    <w:p w14:paraId="070203DB" w14:textId="7870FC4C" w:rsidR="00C66450" w:rsidRPr="00A23D95" w:rsidRDefault="00C66450">
      <w:pPr>
        <w:pStyle w:val="Voetnoottekst"/>
        <w:rPr>
          <w:lang w:val="en-GB"/>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31BB2"/>
    <w:multiLevelType w:val="hybridMultilevel"/>
    <w:tmpl w:val="59FA37DC"/>
    <w:lvl w:ilvl="0" w:tplc="1444DC8A">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8A6450"/>
    <w:multiLevelType w:val="hybridMultilevel"/>
    <w:tmpl w:val="52944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9F6674"/>
    <w:multiLevelType w:val="hybridMultilevel"/>
    <w:tmpl w:val="E7A8B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els Gheyle">
    <w15:presenceInfo w15:providerId="AD" w15:userId="S-1-5-21-4030456262-320625612-449655040-830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610A"/>
    <w:rsid w:val="00005BED"/>
    <w:rsid w:val="000244AE"/>
    <w:rsid w:val="0002761C"/>
    <w:rsid w:val="00035730"/>
    <w:rsid w:val="00035F97"/>
    <w:rsid w:val="00036059"/>
    <w:rsid w:val="00062988"/>
    <w:rsid w:val="000664CE"/>
    <w:rsid w:val="00072CB2"/>
    <w:rsid w:val="00080D42"/>
    <w:rsid w:val="000A54FF"/>
    <w:rsid w:val="000C0637"/>
    <w:rsid w:val="000C3F11"/>
    <w:rsid w:val="000C5A7B"/>
    <w:rsid w:val="000D1261"/>
    <w:rsid w:val="000D7B77"/>
    <w:rsid w:val="000E2ACF"/>
    <w:rsid w:val="000E3FCF"/>
    <w:rsid w:val="000F2DF1"/>
    <w:rsid w:val="0010262C"/>
    <w:rsid w:val="00106A1D"/>
    <w:rsid w:val="00117EB4"/>
    <w:rsid w:val="001210D4"/>
    <w:rsid w:val="0012133E"/>
    <w:rsid w:val="00132CDE"/>
    <w:rsid w:val="00134369"/>
    <w:rsid w:val="0014393F"/>
    <w:rsid w:val="001570FF"/>
    <w:rsid w:val="00161802"/>
    <w:rsid w:val="00166FDF"/>
    <w:rsid w:val="00180661"/>
    <w:rsid w:val="00195EAD"/>
    <w:rsid w:val="001A05A0"/>
    <w:rsid w:val="001A4D86"/>
    <w:rsid w:val="001B2F6A"/>
    <w:rsid w:val="001C0005"/>
    <w:rsid w:val="001C13BC"/>
    <w:rsid w:val="001C3792"/>
    <w:rsid w:val="001D6F4A"/>
    <w:rsid w:val="001D748F"/>
    <w:rsid w:val="001F108D"/>
    <w:rsid w:val="00202EA0"/>
    <w:rsid w:val="002042D3"/>
    <w:rsid w:val="00205C2C"/>
    <w:rsid w:val="00217C63"/>
    <w:rsid w:val="00223DC7"/>
    <w:rsid w:val="0023168D"/>
    <w:rsid w:val="00233944"/>
    <w:rsid w:val="002379B1"/>
    <w:rsid w:val="00242ED7"/>
    <w:rsid w:val="00243AA4"/>
    <w:rsid w:val="00243E23"/>
    <w:rsid w:val="00245DDC"/>
    <w:rsid w:val="00247E65"/>
    <w:rsid w:val="0025004E"/>
    <w:rsid w:val="00251E37"/>
    <w:rsid w:val="00256984"/>
    <w:rsid w:val="00262787"/>
    <w:rsid w:val="002729A2"/>
    <w:rsid w:val="0027595A"/>
    <w:rsid w:val="002A690C"/>
    <w:rsid w:val="002A71C4"/>
    <w:rsid w:val="002B2E49"/>
    <w:rsid w:val="002B3246"/>
    <w:rsid w:val="002B41E0"/>
    <w:rsid w:val="002C1B5E"/>
    <w:rsid w:val="002C3F70"/>
    <w:rsid w:val="002C52DD"/>
    <w:rsid w:val="002C5751"/>
    <w:rsid w:val="002D3811"/>
    <w:rsid w:val="002D74F5"/>
    <w:rsid w:val="00300393"/>
    <w:rsid w:val="003108AC"/>
    <w:rsid w:val="0031305B"/>
    <w:rsid w:val="00317DCE"/>
    <w:rsid w:val="00321CED"/>
    <w:rsid w:val="0032675F"/>
    <w:rsid w:val="00326F6D"/>
    <w:rsid w:val="003301E2"/>
    <w:rsid w:val="00331316"/>
    <w:rsid w:val="00332454"/>
    <w:rsid w:val="00342E43"/>
    <w:rsid w:val="00345ADD"/>
    <w:rsid w:val="0034670E"/>
    <w:rsid w:val="00346E2E"/>
    <w:rsid w:val="003527D7"/>
    <w:rsid w:val="00353E5A"/>
    <w:rsid w:val="00371FFC"/>
    <w:rsid w:val="003728AA"/>
    <w:rsid w:val="00380D83"/>
    <w:rsid w:val="003B01C5"/>
    <w:rsid w:val="003B4BCB"/>
    <w:rsid w:val="003C0609"/>
    <w:rsid w:val="003C12CA"/>
    <w:rsid w:val="003C2943"/>
    <w:rsid w:val="003C3371"/>
    <w:rsid w:val="003D16BA"/>
    <w:rsid w:val="003D1D56"/>
    <w:rsid w:val="003D4EE3"/>
    <w:rsid w:val="003E072F"/>
    <w:rsid w:val="003E31F0"/>
    <w:rsid w:val="003F7147"/>
    <w:rsid w:val="00407B9A"/>
    <w:rsid w:val="00410760"/>
    <w:rsid w:val="00423288"/>
    <w:rsid w:val="004235BF"/>
    <w:rsid w:val="0043348E"/>
    <w:rsid w:val="004366E9"/>
    <w:rsid w:val="00440106"/>
    <w:rsid w:val="004449A5"/>
    <w:rsid w:val="004531A8"/>
    <w:rsid w:val="004575C5"/>
    <w:rsid w:val="00466BC5"/>
    <w:rsid w:val="0047031E"/>
    <w:rsid w:val="00487305"/>
    <w:rsid w:val="00487F7A"/>
    <w:rsid w:val="00494217"/>
    <w:rsid w:val="004A30FE"/>
    <w:rsid w:val="004A701B"/>
    <w:rsid w:val="004B57C9"/>
    <w:rsid w:val="004C1F85"/>
    <w:rsid w:val="004C5083"/>
    <w:rsid w:val="004D12F9"/>
    <w:rsid w:val="004D26FE"/>
    <w:rsid w:val="004D4484"/>
    <w:rsid w:val="004F271E"/>
    <w:rsid w:val="004F6470"/>
    <w:rsid w:val="005142E2"/>
    <w:rsid w:val="005170B4"/>
    <w:rsid w:val="00523718"/>
    <w:rsid w:val="00525A17"/>
    <w:rsid w:val="00532330"/>
    <w:rsid w:val="00536012"/>
    <w:rsid w:val="005420D7"/>
    <w:rsid w:val="00544899"/>
    <w:rsid w:val="00545181"/>
    <w:rsid w:val="00550BF6"/>
    <w:rsid w:val="00551492"/>
    <w:rsid w:val="005636D8"/>
    <w:rsid w:val="00564F43"/>
    <w:rsid w:val="005771F0"/>
    <w:rsid w:val="00585239"/>
    <w:rsid w:val="00585C1F"/>
    <w:rsid w:val="00586598"/>
    <w:rsid w:val="005A0377"/>
    <w:rsid w:val="005A1CE4"/>
    <w:rsid w:val="005A2B44"/>
    <w:rsid w:val="005B3658"/>
    <w:rsid w:val="005B3BA0"/>
    <w:rsid w:val="005B4B85"/>
    <w:rsid w:val="005D0AEB"/>
    <w:rsid w:val="005E0183"/>
    <w:rsid w:val="005E104E"/>
    <w:rsid w:val="005E3A88"/>
    <w:rsid w:val="005E6A47"/>
    <w:rsid w:val="005F17AE"/>
    <w:rsid w:val="005F5F62"/>
    <w:rsid w:val="005F718B"/>
    <w:rsid w:val="00603834"/>
    <w:rsid w:val="006105C9"/>
    <w:rsid w:val="006160D1"/>
    <w:rsid w:val="006170CE"/>
    <w:rsid w:val="006240C7"/>
    <w:rsid w:val="00630FCC"/>
    <w:rsid w:val="00631005"/>
    <w:rsid w:val="006424F9"/>
    <w:rsid w:val="00642624"/>
    <w:rsid w:val="00643D6B"/>
    <w:rsid w:val="00646B8D"/>
    <w:rsid w:val="00652B92"/>
    <w:rsid w:val="00653667"/>
    <w:rsid w:val="00663FFD"/>
    <w:rsid w:val="0067357A"/>
    <w:rsid w:val="00681FA6"/>
    <w:rsid w:val="006932C4"/>
    <w:rsid w:val="006A4654"/>
    <w:rsid w:val="006A6381"/>
    <w:rsid w:val="006B02AD"/>
    <w:rsid w:val="006B42A6"/>
    <w:rsid w:val="006C0736"/>
    <w:rsid w:val="006C7546"/>
    <w:rsid w:val="006D01A1"/>
    <w:rsid w:val="006D1024"/>
    <w:rsid w:val="006D13FD"/>
    <w:rsid w:val="006E20E5"/>
    <w:rsid w:val="006E20EF"/>
    <w:rsid w:val="006E3CC7"/>
    <w:rsid w:val="006E7CC3"/>
    <w:rsid w:val="006F4B6E"/>
    <w:rsid w:val="00700C01"/>
    <w:rsid w:val="0070110C"/>
    <w:rsid w:val="00706AF8"/>
    <w:rsid w:val="0071325E"/>
    <w:rsid w:val="007275FE"/>
    <w:rsid w:val="00730601"/>
    <w:rsid w:val="0073087B"/>
    <w:rsid w:val="00730C7D"/>
    <w:rsid w:val="00733DE4"/>
    <w:rsid w:val="0073465D"/>
    <w:rsid w:val="00742415"/>
    <w:rsid w:val="00744E28"/>
    <w:rsid w:val="007609E0"/>
    <w:rsid w:val="00765A38"/>
    <w:rsid w:val="00771E07"/>
    <w:rsid w:val="00772A3B"/>
    <w:rsid w:val="007734AC"/>
    <w:rsid w:val="007805B3"/>
    <w:rsid w:val="00783AD6"/>
    <w:rsid w:val="0078565A"/>
    <w:rsid w:val="007860EC"/>
    <w:rsid w:val="00793EAF"/>
    <w:rsid w:val="00795F40"/>
    <w:rsid w:val="007A72BF"/>
    <w:rsid w:val="007A766D"/>
    <w:rsid w:val="007B79D7"/>
    <w:rsid w:val="007C3BA4"/>
    <w:rsid w:val="007D6D8A"/>
    <w:rsid w:val="007E104F"/>
    <w:rsid w:val="007F26EF"/>
    <w:rsid w:val="00802C59"/>
    <w:rsid w:val="00831DE4"/>
    <w:rsid w:val="008447B6"/>
    <w:rsid w:val="00844B0D"/>
    <w:rsid w:val="00852D5A"/>
    <w:rsid w:val="00854C35"/>
    <w:rsid w:val="00857143"/>
    <w:rsid w:val="0086035B"/>
    <w:rsid w:val="00861401"/>
    <w:rsid w:val="00863946"/>
    <w:rsid w:val="00863CB3"/>
    <w:rsid w:val="00864435"/>
    <w:rsid w:val="00865444"/>
    <w:rsid w:val="008756B0"/>
    <w:rsid w:val="0087689D"/>
    <w:rsid w:val="00882843"/>
    <w:rsid w:val="00882CC6"/>
    <w:rsid w:val="00884D67"/>
    <w:rsid w:val="008926A0"/>
    <w:rsid w:val="008939FF"/>
    <w:rsid w:val="008A583C"/>
    <w:rsid w:val="008C61BE"/>
    <w:rsid w:val="008D22B4"/>
    <w:rsid w:val="008D2A82"/>
    <w:rsid w:val="008D45FF"/>
    <w:rsid w:val="008D5191"/>
    <w:rsid w:val="008E355A"/>
    <w:rsid w:val="008E3729"/>
    <w:rsid w:val="008E4518"/>
    <w:rsid w:val="008F17A9"/>
    <w:rsid w:val="00906143"/>
    <w:rsid w:val="009074F5"/>
    <w:rsid w:val="00911561"/>
    <w:rsid w:val="00922BCF"/>
    <w:rsid w:val="00926398"/>
    <w:rsid w:val="00927B8E"/>
    <w:rsid w:val="0093711D"/>
    <w:rsid w:val="009436F8"/>
    <w:rsid w:val="00966685"/>
    <w:rsid w:val="009732D5"/>
    <w:rsid w:val="00973DEA"/>
    <w:rsid w:val="009818B6"/>
    <w:rsid w:val="00985388"/>
    <w:rsid w:val="00997B66"/>
    <w:rsid w:val="009A37E2"/>
    <w:rsid w:val="009B5CA3"/>
    <w:rsid w:val="009B7F1A"/>
    <w:rsid w:val="009C5563"/>
    <w:rsid w:val="009C68B4"/>
    <w:rsid w:val="009D36B4"/>
    <w:rsid w:val="009E57E7"/>
    <w:rsid w:val="009E597B"/>
    <w:rsid w:val="009F68D9"/>
    <w:rsid w:val="00A02CFF"/>
    <w:rsid w:val="00A03D53"/>
    <w:rsid w:val="00A03E8D"/>
    <w:rsid w:val="00A047AB"/>
    <w:rsid w:val="00A10A43"/>
    <w:rsid w:val="00A23D95"/>
    <w:rsid w:val="00A2591E"/>
    <w:rsid w:val="00A3254C"/>
    <w:rsid w:val="00A33406"/>
    <w:rsid w:val="00A335B5"/>
    <w:rsid w:val="00A3369F"/>
    <w:rsid w:val="00A35637"/>
    <w:rsid w:val="00A47E56"/>
    <w:rsid w:val="00A51CB6"/>
    <w:rsid w:val="00A61AB0"/>
    <w:rsid w:val="00A63764"/>
    <w:rsid w:val="00A72E42"/>
    <w:rsid w:val="00A86311"/>
    <w:rsid w:val="00A966A2"/>
    <w:rsid w:val="00AA74F4"/>
    <w:rsid w:val="00AB0D5D"/>
    <w:rsid w:val="00AC2EC8"/>
    <w:rsid w:val="00AD0D76"/>
    <w:rsid w:val="00AD3298"/>
    <w:rsid w:val="00AD610A"/>
    <w:rsid w:val="00AD7462"/>
    <w:rsid w:val="00B0348F"/>
    <w:rsid w:val="00B05A56"/>
    <w:rsid w:val="00B06A5A"/>
    <w:rsid w:val="00B11C84"/>
    <w:rsid w:val="00B13619"/>
    <w:rsid w:val="00B33B77"/>
    <w:rsid w:val="00B53295"/>
    <w:rsid w:val="00B57AC5"/>
    <w:rsid w:val="00B67AF5"/>
    <w:rsid w:val="00B764A5"/>
    <w:rsid w:val="00B8060E"/>
    <w:rsid w:val="00B816F9"/>
    <w:rsid w:val="00B82509"/>
    <w:rsid w:val="00B83947"/>
    <w:rsid w:val="00B860E0"/>
    <w:rsid w:val="00B90E4D"/>
    <w:rsid w:val="00B9307A"/>
    <w:rsid w:val="00B9547D"/>
    <w:rsid w:val="00BA028E"/>
    <w:rsid w:val="00BA0D7F"/>
    <w:rsid w:val="00BA7FCD"/>
    <w:rsid w:val="00BB12A2"/>
    <w:rsid w:val="00BB2DF8"/>
    <w:rsid w:val="00BD4CDB"/>
    <w:rsid w:val="00BE0299"/>
    <w:rsid w:val="00BF7ACB"/>
    <w:rsid w:val="00C000AA"/>
    <w:rsid w:val="00C02D1A"/>
    <w:rsid w:val="00C04062"/>
    <w:rsid w:val="00C06E68"/>
    <w:rsid w:val="00C07E07"/>
    <w:rsid w:val="00C10531"/>
    <w:rsid w:val="00C2093F"/>
    <w:rsid w:val="00C224AB"/>
    <w:rsid w:val="00C238D8"/>
    <w:rsid w:val="00C337D7"/>
    <w:rsid w:val="00C34BEB"/>
    <w:rsid w:val="00C457E8"/>
    <w:rsid w:val="00C47174"/>
    <w:rsid w:val="00C50F55"/>
    <w:rsid w:val="00C51CE6"/>
    <w:rsid w:val="00C5252D"/>
    <w:rsid w:val="00C56E4F"/>
    <w:rsid w:val="00C5793B"/>
    <w:rsid w:val="00C62609"/>
    <w:rsid w:val="00C66450"/>
    <w:rsid w:val="00C67682"/>
    <w:rsid w:val="00C71C83"/>
    <w:rsid w:val="00C80241"/>
    <w:rsid w:val="00C80CC7"/>
    <w:rsid w:val="00C82645"/>
    <w:rsid w:val="00C82E9A"/>
    <w:rsid w:val="00C93E04"/>
    <w:rsid w:val="00C96C90"/>
    <w:rsid w:val="00CA45D7"/>
    <w:rsid w:val="00CA571A"/>
    <w:rsid w:val="00CA7E7B"/>
    <w:rsid w:val="00CB5F42"/>
    <w:rsid w:val="00CC197A"/>
    <w:rsid w:val="00CC5ACF"/>
    <w:rsid w:val="00CC62CD"/>
    <w:rsid w:val="00CC7E3D"/>
    <w:rsid w:val="00CD28C3"/>
    <w:rsid w:val="00CE6092"/>
    <w:rsid w:val="00CF04D1"/>
    <w:rsid w:val="00CF23DC"/>
    <w:rsid w:val="00D00E95"/>
    <w:rsid w:val="00D020AA"/>
    <w:rsid w:val="00D03747"/>
    <w:rsid w:val="00D045A2"/>
    <w:rsid w:val="00D0486A"/>
    <w:rsid w:val="00D04FD8"/>
    <w:rsid w:val="00D058C3"/>
    <w:rsid w:val="00D05978"/>
    <w:rsid w:val="00D154F9"/>
    <w:rsid w:val="00D16F40"/>
    <w:rsid w:val="00D40C4E"/>
    <w:rsid w:val="00D42579"/>
    <w:rsid w:val="00D52B45"/>
    <w:rsid w:val="00D52CCB"/>
    <w:rsid w:val="00D5318E"/>
    <w:rsid w:val="00D600C3"/>
    <w:rsid w:val="00D61777"/>
    <w:rsid w:val="00D65403"/>
    <w:rsid w:val="00D71454"/>
    <w:rsid w:val="00D71673"/>
    <w:rsid w:val="00D73601"/>
    <w:rsid w:val="00D73656"/>
    <w:rsid w:val="00D758BB"/>
    <w:rsid w:val="00D77604"/>
    <w:rsid w:val="00D80323"/>
    <w:rsid w:val="00D87B40"/>
    <w:rsid w:val="00D96223"/>
    <w:rsid w:val="00DA7F67"/>
    <w:rsid w:val="00DB3A75"/>
    <w:rsid w:val="00DB681E"/>
    <w:rsid w:val="00DC2C33"/>
    <w:rsid w:val="00DE5B92"/>
    <w:rsid w:val="00DE677E"/>
    <w:rsid w:val="00DE732F"/>
    <w:rsid w:val="00DE7941"/>
    <w:rsid w:val="00DF7243"/>
    <w:rsid w:val="00E0016C"/>
    <w:rsid w:val="00E003AE"/>
    <w:rsid w:val="00E0544B"/>
    <w:rsid w:val="00E122DA"/>
    <w:rsid w:val="00E36025"/>
    <w:rsid w:val="00E4259D"/>
    <w:rsid w:val="00E4303F"/>
    <w:rsid w:val="00E45CF0"/>
    <w:rsid w:val="00E630E8"/>
    <w:rsid w:val="00E659CA"/>
    <w:rsid w:val="00E676EB"/>
    <w:rsid w:val="00E67774"/>
    <w:rsid w:val="00E7350A"/>
    <w:rsid w:val="00E84721"/>
    <w:rsid w:val="00E86F5D"/>
    <w:rsid w:val="00E94B91"/>
    <w:rsid w:val="00E961D3"/>
    <w:rsid w:val="00EA2462"/>
    <w:rsid w:val="00EA5EF0"/>
    <w:rsid w:val="00EB020F"/>
    <w:rsid w:val="00EB1CB7"/>
    <w:rsid w:val="00EC7E94"/>
    <w:rsid w:val="00ED3273"/>
    <w:rsid w:val="00ED341C"/>
    <w:rsid w:val="00ED3B85"/>
    <w:rsid w:val="00ED7556"/>
    <w:rsid w:val="00EE56D3"/>
    <w:rsid w:val="00EF3446"/>
    <w:rsid w:val="00F007AE"/>
    <w:rsid w:val="00F02E7A"/>
    <w:rsid w:val="00F03905"/>
    <w:rsid w:val="00F07CA6"/>
    <w:rsid w:val="00F07E1A"/>
    <w:rsid w:val="00F15303"/>
    <w:rsid w:val="00F25696"/>
    <w:rsid w:val="00F308C4"/>
    <w:rsid w:val="00F449DF"/>
    <w:rsid w:val="00F54A5C"/>
    <w:rsid w:val="00F55CC4"/>
    <w:rsid w:val="00F6100C"/>
    <w:rsid w:val="00F7432F"/>
    <w:rsid w:val="00F7539E"/>
    <w:rsid w:val="00F807F5"/>
    <w:rsid w:val="00F87FB5"/>
    <w:rsid w:val="00F9178B"/>
    <w:rsid w:val="00F93310"/>
    <w:rsid w:val="00F974D4"/>
    <w:rsid w:val="00FA05F7"/>
    <w:rsid w:val="00FA4C2D"/>
    <w:rsid w:val="00FC4B19"/>
    <w:rsid w:val="00FD2FFF"/>
    <w:rsid w:val="00FE4E19"/>
    <w:rsid w:val="00FF0E30"/>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501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BE"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paragraph" w:styleId="Kop1">
    <w:name w:val="heading 1"/>
    <w:basedOn w:val="Normaal"/>
    <w:next w:val="Normaal"/>
    <w:link w:val="Kop1Teken"/>
    <w:uiPriority w:val="9"/>
    <w:qFormat/>
    <w:rsid w:val="007C3BA4"/>
    <w:pPr>
      <w:keepNext/>
      <w:keepLines/>
      <w:spacing w:before="480"/>
      <w:outlineLvl w:val="0"/>
    </w:pPr>
    <w:rPr>
      <w:rFonts w:asciiTheme="majorHAnsi" w:eastAsiaTheme="majorEastAsia" w:hAnsiTheme="majorHAnsi" w:cstheme="majorBidi"/>
      <w:b/>
      <w:bCs/>
      <w:sz w:val="28"/>
      <w:szCs w:val="28"/>
    </w:rPr>
  </w:style>
  <w:style w:type="paragraph" w:styleId="Kop2">
    <w:name w:val="heading 2"/>
    <w:basedOn w:val="Normaal"/>
    <w:next w:val="Normaal"/>
    <w:link w:val="Kop2Teken"/>
    <w:autoRedefine/>
    <w:uiPriority w:val="9"/>
    <w:unhideWhenUsed/>
    <w:qFormat/>
    <w:rsid w:val="00523718"/>
    <w:pPr>
      <w:keepNext/>
      <w:keepLines/>
      <w:spacing w:before="40"/>
      <w:outlineLvl w:val="1"/>
    </w:pPr>
    <w:rPr>
      <w:rFonts w:asciiTheme="majorHAnsi" w:eastAsiaTheme="majorEastAsia" w:hAnsiTheme="majorHAnsi" w:cstheme="majorBidi"/>
      <w:b/>
      <w:i/>
      <w:sz w:val="26"/>
      <w:szCs w:val="26"/>
      <w:lang w:val="en-US"/>
    </w:rPr>
  </w:style>
  <w:style w:type="paragraph" w:styleId="Kop3">
    <w:name w:val="heading 3"/>
    <w:basedOn w:val="Normaal"/>
    <w:next w:val="Normaal"/>
    <w:link w:val="Kop3Teken"/>
    <w:uiPriority w:val="9"/>
    <w:unhideWhenUsed/>
    <w:qFormat/>
    <w:rsid w:val="007C3BA4"/>
    <w:pPr>
      <w:keepNext/>
      <w:keepLines/>
      <w:spacing w:before="200"/>
      <w:outlineLvl w:val="2"/>
    </w:pPr>
    <w:rPr>
      <w:rFonts w:asciiTheme="majorHAnsi" w:eastAsiaTheme="majorEastAsia" w:hAnsiTheme="majorHAnsi" w:cstheme="majorBidi"/>
      <w:bCs/>
      <w:i/>
    </w:rPr>
  </w:style>
  <w:style w:type="paragraph" w:styleId="Kop4">
    <w:name w:val="heading 4"/>
    <w:basedOn w:val="Normaal"/>
    <w:next w:val="Normaal"/>
    <w:link w:val="Kop4Teken"/>
    <w:uiPriority w:val="9"/>
    <w:semiHidden/>
    <w:unhideWhenUsed/>
    <w:qFormat/>
    <w:rsid w:val="00256984"/>
    <w:pPr>
      <w:keepNext/>
      <w:keepLines/>
      <w:spacing w:before="200"/>
      <w:outlineLvl w:val="3"/>
    </w:pPr>
    <w:rPr>
      <w:rFonts w:asciiTheme="majorHAnsi" w:eastAsiaTheme="majorEastAsia" w:hAnsiTheme="majorHAnsi" w:cstheme="majorBidi"/>
      <w:b/>
      <w:bCs/>
      <w:i/>
      <w:iCs/>
      <w:color w:val="4F81BD" w:themeColor="accent1"/>
    </w:rPr>
  </w:style>
  <w:style w:type="paragraph" w:styleId="Kop7">
    <w:name w:val="heading 7"/>
    <w:aliases w:val="VNOOT"/>
    <w:basedOn w:val="Voetnoottekst"/>
    <w:next w:val="Voetnoottekst"/>
    <w:link w:val="Kop7Teken"/>
    <w:autoRedefine/>
    <w:uiPriority w:val="9"/>
    <w:unhideWhenUsed/>
    <w:qFormat/>
    <w:rsid w:val="00217C63"/>
    <w:pPr>
      <w:keepNext/>
      <w:keepLines/>
      <w:contextualSpacing/>
      <w:jc w:val="both"/>
      <w:outlineLvl w:val="6"/>
    </w:pPr>
    <w:rPr>
      <w:rFonts w:ascii="Times New Roman" w:eastAsiaTheme="majorEastAsia" w:hAnsi="Times New Roman" w:cstheme="majorBidi"/>
      <w:iCs/>
      <w:szCs w:val="24"/>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Normaal"/>
    <w:uiPriority w:val="34"/>
    <w:qFormat/>
    <w:rsid w:val="00DE7941"/>
    <w:pPr>
      <w:ind w:left="720"/>
      <w:contextualSpacing/>
    </w:pPr>
  </w:style>
  <w:style w:type="character" w:styleId="Verwijzingopmerking">
    <w:name w:val="annotation reference"/>
    <w:basedOn w:val="Standaardalinea-lettertype"/>
    <w:uiPriority w:val="99"/>
    <w:semiHidden/>
    <w:unhideWhenUsed/>
    <w:rsid w:val="00E0016C"/>
    <w:rPr>
      <w:sz w:val="16"/>
      <w:szCs w:val="16"/>
    </w:rPr>
  </w:style>
  <w:style w:type="paragraph" w:styleId="Tekstopmerking">
    <w:name w:val="annotation text"/>
    <w:basedOn w:val="Normaal"/>
    <w:link w:val="TekstopmerkingTeken"/>
    <w:uiPriority w:val="99"/>
    <w:unhideWhenUsed/>
    <w:rsid w:val="00E0016C"/>
    <w:rPr>
      <w:sz w:val="20"/>
      <w:szCs w:val="20"/>
    </w:rPr>
  </w:style>
  <w:style w:type="character" w:customStyle="1" w:styleId="TekstopmerkingTeken">
    <w:name w:val="Tekst opmerking Teken"/>
    <w:basedOn w:val="Standaardalinea-lettertype"/>
    <w:link w:val="Tekstopmerking"/>
    <w:uiPriority w:val="99"/>
    <w:rsid w:val="00E0016C"/>
    <w:rPr>
      <w:sz w:val="20"/>
      <w:szCs w:val="20"/>
    </w:rPr>
  </w:style>
  <w:style w:type="paragraph" w:styleId="Onderwerpvanopmerking">
    <w:name w:val="annotation subject"/>
    <w:basedOn w:val="Tekstopmerking"/>
    <w:next w:val="Tekstopmerking"/>
    <w:link w:val="OnderwerpvanopmerkingTeken"/>
    <w:uiPriority w:val="99"/>
    <w:semiHidden/>
    <w:unhideWhenUsed/>
    <w:rsid w:val="00E0016C"/>
    <w:rPr>
      <w:b/>
      <w:bCs/>
    </w:rPr>
  </w:style>
  <w:style w:type="character" w:customStyle="1" w:styleId="OnderwerpvanopmerkingTeken">
    <w:name w:val="Onderwerp van opmerking Teken"/>
    <w:basedOn w:val="TekstopmerkingTeken"/>
    <w:link w:val="Onderwerpvanopmerking"/>
    <w:uiPriority w:val="99"/>
    <w:semiHidden/>
    <w:rsid w:val="00E0016C"/>
    <w:rPr>
      <w:b/>
      <w:bCs/>
      <w:sz w:val="20"/>
      <w:szCs w:val="20"/>
    </w:rPr>
  </w:style>
  <w:style w:type="paragraph" w:styleId="Ballontekst">
    <w:name w:val="Balloon Text"/>
    <w:basedOn w:val="Normaal"/>
    <w:link w:val="BallontekstTeken"/>
    <w:uiPriority w:val="99"/>
    <w:semiHidden/>
    <w:unhideWhenUsed/>
    <w:rsid w:val="00E0016C"/>
    <w:rPr>
      <w:rFonts w:ascii="Tahoma" w:hAnsi="Tahoma" w:cs="Tahoma"/>
      <w:sz w:val="16"/>
      <w:szCs w:val="16"/>
    </w:rPr>
  </w:style>
  <w:style w:type="character" w:customStyle="1" w:styleId="BallontekstTeken">
    <w:name w:val="Ballontekst Teken"/>
    <w:basedOn w:val="Standaardalinea-lettertype"/>
    <w:link w:val="Ballontekst"/>
    <w:uiPriority w:val="99"/>
    <w:semiHidden/>
    <w:rsid w:val="00E0016C"/>
    <w:rPr>
      <w:rFonts w:ascii="Tahoma" w:hAnsi="Tahoma" w:cs="Tahoma"/>
      <w:sz w:val="16"/>
      <w:szCs w:val="16"/>
    </w:rPr>
  </w:style>
  <w:style w:type="character" w:customStyle="1" w:styleId="Kop7Teken">
    <w:name w:val="Kop 7 Teken"/>
    <w:aliases w:val="VNOOT Teken"/>
    <w:basedOn w:val="Standaardalinea-lettertype"/>
    <w:link w:val="Kop7"/>
    <w:uiPriority w:val="9"/>
    <w:rsid w:val="00217C63"/>
    <w:rPr>
      <w:rFonts w:ascii="Times New Roman" w:eastAsiaTheme="majorEastAsia" w:hAnsi="Times New Roman" w:cstheme="majorBidi"/>
      <w:iCs/>
      <w:sz w:val="20"/>
      <w:lang w:val="en-US"/>
    </w:rPr>
  </w:style>
  <w:style w:type="character" w:styleId="Voetnootmarkering">
    <w:name w:val="footnote reference"/>
    <w:basedOn w:val="Standaardalinea-lettertype"/>
    <w:uiPriority w:val="99"/>
    <w:unhideWhenUsed/>
    <w:rsid w:val="006F4B6E"/>
    <w:rPr>
      <w:vertAlign w:val="superscript"/>
    </w:rPr>
  </w:style>
  <w:style w:type="paragraph" w:styleId="Voetnoottekst">
    <w:name w:val="footnote text"/>
    <w:basedOn w:val="Normaal"/>
    <w:link w:val="VoetnoottekstTeken"/>
    <w:uiPriority w:val="99"/>
    <w:unhideWhenUsed/>
    <w:rsid w:val="006F4B6E"/>
    <w:rPr>
      <w:sz w:val="20"/>
      <w:szCs w:val="20"/>
    </w:rPr>
  </w:style>
  <w:style w:type="character" w:customStyle="1" w:styleId="VoetnoottekstTeken">
    <w:name w:val="Voetnoottekst Teken"/>
    <w:basedOn w:val="Standaardalinea-lettertype"/>
    <w:link w:val="Voetnoottekst"/>
    <w:uiPriority w:val="99"/>
    <w:rsid w:val="006F4B6E"/>
    <w:rPr>
      <w:sz w:val="20"/>
      <w:szCs w:val="20"/>
    </w:rPr>
  </w:style>
  <w:style w:type="character" w:customStyle="1" w:styleId="Kop2Teken">
    <w:name w:val="Kop 2 Teken"/>
    <w:basedOn w:val="Standaardalinea-lettertype"/>
    <w:link w:val="Kop2"/>
    <w:uiPriority w:val="9"/>
    <w:rsid w:val="00523718"/>
    <w:rPr>
      <w:rFonts w:asciiTheme="majorHAnsi" w:eastAsiaTheme="majorEastAsia" w:hAnsiTheme="majorHAnsi" w:cstheme="majorBidi"/>
      <w:b/>
      <w:i/>
      <w:sz w:val="26"/>
      <w:szCs w:val="26"/>
      <w:lang w:val="en-US"/>
    </w:rPr>
  </w:style>
  <w:style w:type="character" w:styleId="Hyperlink">
    <w:name w:val="Hyperlink"/>
    <w:basedOn w:val="Standaardalinea-lettertype"/>
    <w:uiPriority w:val="99"/>
    <w:unhideWhenUsed/>
    <w:rsid w:val="00243E23"/>
    <w:rPr>
      <w:color w:val="0000FF" w:themeColor="hyperlink"/>
      <w:u w:val="single"/>
    </w:rPr>
  </w:style>
  <w:style w:type="paragraph" w:styleId="Revisie">
    <w:name w:val="Revision"/>
    <w:hidden/>
    <w:uiPriority w:val="99"/>
    <w:semiHidden/>
    <w:rsid w:val="004C1F85"/>
  </w:style>
  <w:style w:type="character" w:customStyle="1" w:styleId="Kop4Teken">
    <w:name w:val="Kop 4 Teken"/>
    <w:basedOn w:val="Standaardalinea-lettertype"/>
    <w:link w:val="Kop4"/>
    <w:uiPriority w:val="9"/>
    <w:semiHidden/>
    <w:rsid w:val="00256984"/>
    <w:rPr>
      <w:rFonts w:asciiTheme="majorHAnsi" w:eastAsiaTheme="majorEastAsia" w:hAnsiTheme="majorHAnsi" w:cstheme="majorBidi"/>
      <w:b/>
      <w:bCs/>
      <w:i/>
      <w:iCs/>
      <w:color w:val="4F81BD" w:themeColor="accent1"/>
    </w:rPr>
  </w:style>
  <w:style w:type="character" w:styleId="Zwaar">
    <w:name w:val="Strong"/>
    <w:basedOn w:val="Standaardalinea-lettertype"/>
    <w:uiPriority w:val="22"/>
    <w:qFormat/>
    <w:rsid w:val="00256984"/>
    <w:rPr>
      <w:b/>
      <w:bCs/>
    </w:rPr>
  </w:style>
  <w:style w:type="paragraph" w:styleId="Normaalweb">
    <w:name w:val="Normal (Web)"/>
    <w:basedOn w:val="Normaal"/>
    <w:uiPriority w:val="99"/>
    <w:unhideWhenUsed/>
    <w:rsid w:val="00256984"/>
    <w:pPr>
      <w:spacing w:before="100" w:beforeAutospacing="1" w:after="100" w:afterAutospacing="1"/>
    </w:pPr>
    <w:rPr>
      <w:rFonts w:ascii="Times New Roman" w:eastAsia="Times New Roman" w:hAnsi="Times New Roman" w:cs="Times New Roman"/>
      <w:lang w:val="en-US" w:eastAsia="en-US"/>
    </w:rPr>
  </w:style>
  <w:style w:type="character" w:styleId="Nadruk">
    <w:name w:val="Emphasis"/>
    <w:basedOn w:val="Standaardalinea-lettertype"/>
    <w:uiPriority w:val="20"/>
    <w:qFormat/>
    <w:rsid w:val="00256984"/>
    <w:rPr>
      <w:i/>
      <w:iCs/>
    </w:rPr>
  </w:style>
  <w:style w:type="character" w:customStyle="1" w:styleId="Kop1Teken">
    <w:name w:val="Kop 1 Teken"/>
    <w:basedOn w:val="Standaardalinea-lettertype"/>
    <w:link w:val="Kop1"/>
    <w:uiPriority w:val="9"/>
    <w:rsid w:val="007C3BA4"/>
    <w:rPr>
      <w:rFonts w:asciiTheme="majorHAnsi" w:eastAsiaTheme="majorEastAsia" w:hAnsiTheme="majorHAnsi" w:cstheme="majorBidi"/>
      <w:b/>
      <w:bCs/>
      <w:sz w:val="28"/>
      <w:szCs w:val="28"/>
    </w:rPr>
  </w:style>
  <w:style w:type="character" w:customStyle="1" w:styleId="Kop3Teken">
    <w:name w:val="Kop 3 Teken"/>
    <w:basedOn w:val="Standaardalinea-lettertype"/>
    <w:link w:val="Kop3"/>
    <w:uiPriority w:val="9"/>
    <w:rsid w:val="007C3BA4"/>
    <w:rPr>
      <w:rFonts w:asciiTheme="majorHAnsi" w:eastAsiaTheme="majorEastAsia" w:hAnsiTheme="majorHAnsi" w:cstheme="majorBidi"/>
      <w:bCs/>
      <w:i/>
    </w:rPr>
  </w:style>
  <w:style w:type="paragraph" w:styleId="Bijschrift">
    <w:name w:val="caption"/>
    <w:basedOn w:val="Normaal"/>
    <w:next w:val="Normaal"/>
    <w:uiPriority w:val="35"/>
    <w:semiHidden/>
    <w:unhideWhenUsed/>
    <w:qFormat/>
    <w:rsid w:val="00035730"/>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BE"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paragraph" w:styleId="Kop1">
    <w:name w:val="heading 1"/>
    <w:basedOn w:val="Normaal"/>
    <w:next w:val="Normaal"/>
    <w:link w:val="Kop1Teken"/>
    <w:uiPriority w:val="9"/>
    <w:qFormat/>
    <w:rsid w:val="007C3BA4"/>
    <w:pPr>
      <w:keepNext/>
      <w:keepLines/>
      <w:spacing w:before="480"/>
      <w:outlineLvl w:val="0"/>
    </w:pPr>
    <w:rPr>
      <w:rFonts w:asciiTheme="majorHAnsi" w:eastAsiaTheme="majorEastAsia" w:hAnsiTheme="majorHAnsi" w:cstheme="majorBidi"/>
      <w:b/>
      <w:bCs/>
      <w:sz w:val="28"/>
      <w:szCs w:val="28"/>
    </w:rPr>
  </w:style>
  <w:style w:type="paragraph" w:styleId="Kop2">
    <w:name w:val="heading 2"/>
    <w:basedOn w:val="Normaal"/>
    <w:next w:val="Normaal"/>
    <w:link w:val="Kop2Teken"/>
    <w:autoRedefine/>
    <w:uiPriority w:val="9"/>
    <w:unhideWhenUsed/>
    <w:qFormat/>
    <w:rsid w:val="00523718"/>
    <w:pPr>
      <w:keepNext/>
      <w:keepLines/>
      <w:spacing w:before="40"/>
      <w:outlineLvl w:val="1"/>
    </w:pPr>
    <w:rPr>
      <w:rFonts w:asciiTheme="majorHAnsi" w:eastAsiaTheme="majorEastAsia" w:hAnsiTheme="majorHAnsi" w:cstheme="majorBidi"/>
      <w:b/>
      <w:i/>
      <w:sz w:val="26"/>
      <w:szCs w:val="26"/>
      <w:lang w:val="en-US"/>
    </w:rPr>
  </w:style>
  <w:style w:type="paragraph" w:styleId="Kop3">
    <w:name w:val="heading 3"/>
    <w:basedOn w:val="Normaal"/>
    <w:next w:val="Normaal"/>
    <w:link w:val="Kop3Teken"/>
    <w:uiPriority w:val="9"/>
    <w:unhideWhenUsed/>
    <w:qFormat/>
    <w:rsid w:val="007C3BA4"/>
    <w:pPr>
      <w:keepNext/>
      <w:keepLines/>
      <w:spacing w:before="200"/>
      <w:outlineLvl w:val="2"/>
    </w:pPr>
    <w:rPr>
      <w:rFonts w:asciiTheme="majorHAnsi" w:eastAsiaTheme="majorEastAsia" w:hAnsiTheme="majorHAnsi" w:cstheme="majorBidi"/>
      <w:bCs/>
      <w:i/>
    </w:rPr>
  </w:style>
  <w:style w:type="paragraph" w:styleId="Kop4">
    <w:name w:val="heading 4"/>
    <w:basedOn w:val="Normaal"/>
    <w:next w:val="Normaal"/>
    <w:link w:val="Kop4Teken"/>
    <w:uiPriority w:val="9"/>
    <w:semiHidden/>
    <w:unhideWhenUsed/>
    <w:qFormat/>
    <w:rsid w:val="00256984"/>
    <w:pPr>
      <w:keepNext/>
      <w:keepLines/>
      <w:spacing w:before="200"/>
      <w:outlineLvl w:val="3"/>
    </w:pPr>
    <w:rPr>
      <w:rFonts w:asciiTheme="majorHAnsi" w:eastAsiaTheme="majorEastAsia" w:hAnsiTheme="majorHAnsi" w:cstheme="majorBidi"/>
      <w:b/>
      <w:bCs/>
      <w:i/>
      <w:iCs/>
      <w:color w:val="4F81BD" w:themeColor="accent1"/>
    </w:rPr>
  </w:style>
  <w:style w:type="paragraph" w:styleId="Kop7">
    <w:name w:val="heading 7"/>
    <w:aliases w:val="VNOOT"/>
    <w:basedOn w:val="Voetnoottekst"/>
    <w:next w:val="Voetnoottekst"/>
    <w:link w:val="Kop7Teken"/>
    <w:autoRedefine/>
    <w:uiPriority w:val="9"/>
    <w:unhideWhenUsed/>
    <w:qFormat/>
    <w:rsid w:val="00217C63"/>
    <w:pPr>
      <w:keepNext/>
      <w:keepLines/>
      <w:contextualSpacing/>
      <w:jc w:val="both"/>
      <w:outlineLvl w:val="6"/>
    </w:pPr>
    <w:rPr>
      <w:rFonts w:ascii="Times New Roman" w:eastAsiaTheme="majorEastAsia" w:hAnsi="Times New Roman" w:cstheme="majorBidi"/>
      <w:iCs/>
      <w:szCs w:val="24"/>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Normaal"/>
    <w:uiPriority w:val="34"/>
    <w:qFormat/>
    <w:rsid w:val="00DE7941"/>
    <w:pPr>
      <w:ind w:left="720"/>
      <w:contextualSpacing/>
    </w:pPr>
  </w:style>
  <w:style w:type="character" w:styleId="Verwijzingopmerking">
    <w:name w:val="annotation reference"/>
    <w:basedOn w:val="Standaardalinea-lettertype"/>
    <w:uiPriority w:val="99"/>
    <w:semiHidden/>
    <w:unhideWhenUsed/>
    <w:rsid w:val="00E0016C"/>
    <w:rPr>
      <w:sz w:val="16"/>
      <w:szCs w:val="16"/>
    </w:rPr>
  </w:style>
  <w:style w:type="paragraph" w:styleId="Tekstopmerking">
    <w:name w:val="annotation text"/>
    <w:basedOn w:val="Normaal"/>
    <w:link w:val="TekstopmerkingTeken"/>
    <w:uiPriority w:val="99"/>
    <w:unhideWhenUsed/>
    <w:rsid w:val="00E0016C"/>
    <w:rPr>
      <w:sz w:val="20"/>
      <w:szCs w:val="20"/>
    </w:rPr>
  </w:style>
  <w:style w:type="character" w:customStyle="1" w:styleId="TekstopmerkingTeken">
    <w:name w:val="Tekst opmerking Teken"/>
    <w:basedOn w:val="Standaardalinea-lettertype"/>
    <w:link w:val="Tekstopmerking"/>
    <w:uiPriority w:val="99"/>
    <w:rsid w:val="00E0016C"/>
    <w:rPr>
      <w:sz w:val="20"/>
      <w:szCs w:val="20"/>
    </w:rPr>
  </w:style>
  <w:style w:type="paragraph" w:styleId="Onderwerpvanopmerking">
    <w:name w:val="annotation subject"/>
    <w:basedOn w:val="Tekstopmerking"/>
    <w:next w:val="Tekstopmerking"/>
    <w:link w:val="OnderwerpvanopmerkingTeken"/>
    <w:uiPriority w:val="99"/>
    <w:semiHidden/>
    <w:unhideWhenUsed/>
    <w:rsid w:val="00E0016C"/>
    <w:rPr>
      <w:b/>
      <w:bCs/>
    </w:rPr>
  </w:style>
  <w:style w:type="character" w:customStyle="1" w:styleId="OnderwerpvanopmerkingTeken">
    <w:name w:val="Onderwerp van opmerking Teken"/>
    <w:basedOn w:val="TekstopmerkingTeken"/>
    <w:link w:val="Onderwerpvanopmerking"/>
    <w:uiPriority w:val="99"/>
    <w:semiHidden/>
    <w:rsid w:val="00E0016C"/>
    <w:rPr>
      <w:b/>
      <w:bCs/>
      <w:sz w:val="20"/>
      <w:szCs w:val="20"/>
    </w:rPr>
  </w:style>
  <w:style w:type="paragraph" w:styleId="Ballontekst">
    <w:name w:val="Balloon Text"/>
    <w:basedOn w:val="Normaal"/>
    <w:link w:val="BallontekstTeken"/>
    <w:uiPriority w:val="99"/>
    <w:semiHidden/>
    <w:unhideWhenUsed/>
    <w:rsid w:val="00E0016C"/>
    <w:rPr>
      <w:rFonts w:ascii="Tahoma" w:hAnsi="Tahoma" w:cs="Tahoma"/>
      <w:sz w:val="16"/>
      <w:szCs w:val="16"/>
    </w:rPr>
  </w:style>
  <w:style w:type="character" w:customStyle="1" w:styleId="BallontekstTeken">
    <w:name w:val="Ballontekst Teken"/>
    <w:basedOn w:val="Standaardalinea-lettertype"/>
    <w:link w:val="Ballontekst"/>
    <w:uiPriority w:val="99"/>
    <w:semiHidden/>
    <w:rsid w:val="00E0016C"/>
    <w:rPr>
      <w:rFonts w:ascii="Tahoma" w:hAnsi="Tahoma" w:cs="Tahoma"/>
      <w:sz w:val="16"/>
      <w:szCs w:val="16"/>
    </w:rPr>
  </w:style>
  <w:style w:type="character" w:customStyle="1" w:styleId="Kop7Teken">
    <w:name w:val="Kop 7 Teken"/>
    <w:aliases w:val="VNOOT Teken"/>
    <w:basedOn w:val="Standaardalinea-lettertype"/>
    <w:link w:val="Kop7"/>
    <w:uiPriority w:val="9"/>
    <w:rsid w:val="00217C63"/>
    <w:rPr>
      <w:rFonts w:ascii="Times New Roman" w:eastAsiaTheme="majorEastAsia" w:hAnsi="Times New Roman" w:cstheme="majorBidi"/>
      <w:iCs/>
      <w:sz w:val="20"/>
      <w:lang w:val="en-US"/>
    </w:rPr>
  </w:style>
  <w:style w:type="character" w:styleId="Voetnootmarkering">
    <w:name w:val="footnote reference"/>
    <w:basedOn w:val="Standaardalinea-lettertype"/>
    <w:uiPriority w:val="99"/>
    <w:unhideWhenUsed/>
    <w:rsid w:val="006F4B6E"/>
    <w:rPr>
      <w:vertAlign w:val="superscript"/>
    </w:rPr>
  </w:style>
  <w:style w:type="paragraph" w:styleId="Voetnoottekst">
    <w:name w:val="footnote text"/>
    <w:basedOn w:val="Normaal"/>
    <w:link w:val="VoetnoottekstTeken"/>
    <w:uiPriority w:val="99"/>
    <w:unhideWhenUsed/>
    <w:rsid w:val="006F4B6E"/>
    <w:rPr>
      <w:sz w:val="20"/>
      <w:szCs w:val="20"/>
    </w:rPr>
  </w:style>
  <w:style w:type="character" w:customStyle="1" w:styleId="VoetnoottekstTeken">
    <w:name w:val="Voetnoottekst Teken"/>
    <w:basedOn w:val="Standaardalinea-lettertype"/>
    <w:link w:val="Voetnoottekst"/>
    <w:uiPriority w:val="99"/>
    <w:rsid w:val="006F4B6E"/>
    <w:rPr>
      <w:sz w:val="20"/>
      <w:szCs w:val="20"/>
    </w:rPr>
  </w:style>
  <w:style w:type="character" w:customStyle="1" w:styleId="Kop2Teken">
    <w:name w:val="Kop 2 Teken"/>
    <w:basedOn w:val="Standaardalinea-lettertype"/>
    <w:link w:val="Kop2"/>
    <w:uiPriority w:val="9"/>
    <w:rsid w:val="00523718"/>
    <w:rPr>
      <w:rFonts w:asciiTheme="majorHAnsi" w:eastAsiaTheme="majorEastAsia" w:hAnsiTheme="majorHAnsi" w:cstheme="majorBidi"/>
      <w:b/>
      <w:i/>
      <w:sz w:val="26"/>
      <w:szCs w:val="26"/>
      <w:lang w:val="en-US"/>
    </w:rPr>
  </w:style>
  <w:style w:type="character" w:styleId="Hyperlink">
    <w:name w:val="Hyperlink"/>
    <w:basedOn w:val="Standaardalinea-lettertype"/>
    <w:uiPriority w:val="99"/>
    <w:unhideWhenUsed/>
    <w:rsid w:val="00243E23"/>
    <w:rPr>
      <w:color w:val="0000FF" w:themeColor="hyperlink"/>
      <w:u w:val="single"/>
    </w:rPr>
  </w:style>
  <w:style w:type="paragraph" w:styleId="Revisie">
    <w:name w:val="Revision"/>
    <w:hidden/>
    <w:uiPriority w:val="99"/>
    <w:semiHidden/>
    <w:rsid w:val="004C1F85"/>
  </w:style>
  <w:style w:type="character" w:customStyle="1" w:styleId="Kop4Teken">
    <w:name w:val="Kop 4 Teken"/>
    <w:basedOn w:val="Standaardalinea-lettertype"/>
    <w:link w:val="Kop4"/>
    <w:uiPriority w:val="9"/>
    <w:semiHidden/>
    <w:rsid w:val="00256984"/>
    <w:rPr>
      <w:rFonts w:asciiTheme="majorHAnsi" w:eastAsiaTheme="majorEastAsia" w:hAnsiTheme="majorHAnsi" w:cstheme="majorBidi"/>
      <w:b/>
      <w:bCs/>
      <w:i/>
      <w:iCs/>
      <w:color w:val="4F81BD" w:themeColor="accent1"/>
    </w:rPr>
  </w:style>
  <w:style w:type="character" w:styleId="Zwaar">
    <w:name w:val="Strong"/>
    <w:basedOn w:val="Standaardalinea-lettertype"/>
    <w:uiPriority w:val="22"/>
    <w:qFormat/>
    <w:rsid w:val="00256984"/>
    <w:rPr>
      <w:b/>
      <w:bCs/>
    </w:rPr>
  </w:style>
  <w:style w:type="paragraph" w:styleId="Normaalweb">
    <w:name w:val="Normal (Web)"/>
    <w:basedOn w:val="Normaal"/>
    <w:uiPriority w:val="99"/>
    <w:unhideWhenUsed/>
    <w:rsid w:val="00256984"/>
    <w:pPr>
      <w:spacing w:before="100" w:beforeAutospacing="1" w:after="100" w:afterAutospacing="1"/>
    </w:pPr>
    <w:rPr>
      <w:rFonts w:ascii="Times New Roman" w:eastAsia="Times New Roman" w:hAnsi="Times New Roman" w:cs="Times New Roman"/>
      <w:lang w:val="en-US" w:eastAsia="en-US"/>
    </w:rPr>
  </w:style>
  <w:style w:type="character" w:styleId="Nadruk">
    <w:name w:val="Emphasis"/>
    <w:basedOn w:val="Standaardalinea-lettertype"/>
    <w:uiPriority w:val="20"/>
    <w:qFormat/>
    <w:rsid w:val="00256984"/>
    <w:rPr>
      <w:i/>
      <w:iCs/>
    </w:rPr>
  </w:style>
  <w:style w:type="character" w:customStyle="1" w:styleId="Kop1Teken">
    <w:name w:val="Kop 1 Teken"/>
    <w:basedOn w:val="Standaardalinea-lettertype"/>
    <w:link w:val="Kop1"/>
    <w:uiPriority w:val="9"/>
    <w:rsid w:val="007C3BA4"/>
    <w:rPr>
      <w:rFonts w:asciiTheme="majorHAnsi" w:eastAsiaTheme="majorEastAsia" w:hAnsiTheme="majorHAnsi" w:cstheme="majorBidi"/>
      <w:b/>
      <w:bCs/>
      <w:sz w:val="28"/>
      <w:szCs w:val="28"/>
    </w:rPr>
  </w:style>
  <w:style w:type="character" w:customStyle="1" w:styleId="Kop3Teken">
    <w:name w:val="Kop 3 Teken"/>
    <w:basedOn w:val="Standaardalinea-lettertype"/>
    <w:link w:val="Kop3"/>
    <w:uiPriority w:val="9"/>
    <w:rsid w:val="007C3BA4"/>
    <w:rPr>
      <w:rFonts w:asciiTheme="majorHAnsi" w:eastAsiaTheme="majorEastAsia" w:hAnsiTheme="majorHAnsi" w:cstheme="majorBidi"/>
      <w:bCs/>
      <w:i/>
    </w:rPr>
  </w:style>
  <w:style w:type="paragraph" w:styleId="Bijschrift">
    <w:name w:val="caption"/>
    <w:basedOn w:val="Normaal"/>
    <w:next w:val="Normaal"/>
    <w:uiPriority w:val="35"/>
    <w:semiHidden/>
    <w:unhideWhenUsed/>
    <w:qFormat/>
    <w:rsid w:val="00035730"/>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424885">
      <w:bodyDiv w:val="1"/>
      <w:marLeft w:val="0"/>
      <w:marRight w:val="0"/>
      <w:marTop w:val="0"/>
      <w:marBottom w:val="0"/>
      <w:divBdr>
        <w:top w:val="none" w:sz="0" w:space="0" w:color="auto"/>
        <w:left w:val="none" w:sz="0" w:space="0" w:color="auto"/>
        <w:bottom w:val="none" w:sz="0" w:space="0" w:color="auto"/>
        <w:right w:val="none" w:sz="0" w:space="0" w:color="auto"/>
      </w:divBdr>
    </w:div>
    <w:div w:id="768937776">
      <w:bodyDiv w:val="1"/>
      <w:marLeft w:val="0"/>
      <w:marRight w:val="0"/>
      <w:marTop w:val="0"/>
      <w:marBottom w:val="0"/>
      <w:divBdr>
        <w:top w:val="none" w:sz="0" w:space="0" w:color="auto"/>
        <w:left w:val="none" w:sz="0" w:space="0" w:color="auto"/>
        <w:bottom w:val="none" w:sz="0" w:space="0" w:color="auto"/>
        <w:right w:val="none" w:sz="0" w:space="0" w:color="auto"/>
      </w:divBdr>
    </w:div>
    <w:div w:id="919873504">
      <w:bodyDiv w:val="1"/>
      <w:marLeft w:val="0"/>
      <w:marRight w:val="0"/>
      <w:marTop w:val="0"/>
      <w:marBottom w:val="0"/>
      <w:divBdr>
        <w:top w:val="none" w:sz="0" w:space="0" w:color="auto"/>
        <w:left w:val="none" w:sz="0" w:space="0" w:color="auto"/>
        <w:bottom w:val="none" w:sz="0" w:space="0" w:color="auto"/>
        <w:right w:val="none" w:sz="0" w:space="0" w:color="auto"/>
      </w:divBdr>
    </w:div>
    <w:div w:id="978614338">
      <w:bodyDiv w:val="1"/>
      <w:marLeft w:val="0"/>
      <w:marRight w:val="0"/>
      <w:marTop w:val="0"/>
      <w:marBottom w:val="0"/>
      <w:divBdr>
        <w:top w:val="none" w:sz="0" w:space="0" w:color="auto"/>
        <w:left w:val="none" w:sz="0" w:space="0" w:color="auto"/>
        <w:bottom w:val="none" w:sz="0" w:space="0" w:color="auto"/>
        <w:right w:val="none" w:sz="0" w:space="0" w:color="auto"/>
      </w:divBdr>
    </w:div>
    <w:div w:id="1303340746">
      <w:bodyDiv w:val="1"/>
      <w:marLeft w:val="0"/>
      <w:marRight w:val="0"/>
      <w:marTop w:val="0"/>
      <w:marBottom w:val="0"/>
      <w:divBdr>
        <w:top w:val="none" w:sz="0" w:space="0" w:color="auto"/>
        <w:left w:val="none" w:sz="0" w:space="0" w:color="auto"/>
        <w:bottom w:val="none" w:sz="0" w:space="0" w:color="auto"/>
        <w:right w:val="none" w:sz="0" w:space="0" w:color="auto"/>
      </w:divBdr>
    </w:div>
    <w:div w:id="2063747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media.wix.com/ugd/035467_d81f8a7835434c438cff38b5f20dd036.pdf" TargetMode="External"/><Relationship Id="rId12" Type="http://schemas.openxmlformats.org/officeDocument/2006/relationships/fontTable" Target="fontTable.xml"/><Relationship Id="rId13"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ybollen\Dropbox\Waterloo\'Data'\All%20Parliaments%20Graphs.xlsx" TargetMode="External"/><Relationship Id="rId2"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0265059848015394"/>
          <c:y val="0.0921260220370476"/>
          <c:w val="0.962596661317748"/>
          <c:h val="0.691409218821754"/>
        </c:manualLayout>
      </c:layout>
      <c:barChart>
        <c:barDir val="col"/>
        <c:grouping val="stacked"/>
        <c:varyColors val="0"/>
        <c:ser>
          <c:idx val="0"/>
          <c:order val="0"/>
          <c:tx>
            <c:strRef>
              <c:f>Blad1!$C$74</c:f>
              <c:strCache>
                <c:ptCount val="1"/>
                <c:pt idx="0">
                  <c:v>CETA</c:v>
                </c:pt>
              </c:strCache>
            </c:strRef>
          </c:tx>
          <c:spPr>
            <a:solidFill>
              <a:srgbClr val="FF0000"/>
            </a:solidFill>
            <a:ln>
              <a:solidFill>
                <a:sysClr val="windowText" lastClr="000000"/>
              </a:solidFill>
            </a:ln>
          </c:spPr>
          <c:invertIfNegative val="0"/>
          <c:cat>
            <c:numRef>
              <c:f>Blad1!$D$73:$BB$73</c:f>
              <c:numCache>
                <c:formatCode>General</c:formatCode>
                <c:ptCount val="51"/>
                <c:pt idx="0">
                  <c:v>2000.0</c:v>
                </c:pt>
                <c:pt idx="1">
                  <c:v>2001.0</c:v>
                </c:pt>
                <c:pt idx="2">
                  <c:v>2002.0</c:v>
                </c:pt>
                <c:pt idx="3">
                  <c:v>2003.0</c:v>
                </c:pt>
                <c:pt idx="4">
                  <c:v>2004.0</c:v>
                </c:pt>
                <c:pt idx="5">
                  <c:v>2005.0</c:v>
                </c:pt>
                <c:pt idx="6">
                  <c:v>2006.0</c:v>
                </c:pt>
                <c:pt idx="7">
                  <c:v>2007.0</c:v>
                </c:pt>
                <c:pt idx="8">
                  <c:v>2008.0</c:v>
                </c:pt>
                <c:pt idx="9">
                  <c:v>2009.0</c:v>
                </c:pt>
                <c:pt idx="10">
                  <c:v>2010.0</c:v>
                </c:pt>
                <c:pt idx="11">
                  <c:v>2011.0</c:v>
                </c:pt>
                <c:pt idx="12">
                  <c:v>2012.0</c:v>
                </c:pt>
                <c:pt idx="13">
                  <c:v>2013.0</c:v>
                </c:pt>
                <c:pt idx="14">
                  <c:v>2014.0</c:v>
                </c:pt>
                <c:pt idx="15">
                  <c:v>2015.0</c:v>
                </c:pt>
                <c:pt idx="16">
                  <c:v>2016.0</c:v>
                </c:pt>
                <c:pt idx="17">
                  <c:v>2000.0</c:v>
                </c:pt>
                <c:pt idx="18">
                  <c:v>2001.0</c:v>
                </c:pt>
                <c:pt idx="19">
                  <c:v>2002.0</c:v>
                </c:pt>
                <c:pt idx="20">
                  <c:v>2003.0</c:v>
                </c:pt>
                <c:pt idx="21">
                  <c:v>2004.0</c:v>
                </c:pt>
                <c:pt idx="22">
                  <c:v>2005.0</c:v>
                </c:pt>
                <c:pt idx="23">
                  <c:v>2006.0</c:v>
                </c:pt>
                <c:pt idx="24">
                  <c:v>2007.0</c:v>
                </c:pt>
                <c:pt idx="25">
                  <c:v>2008.0</c:v>
                </c:pt>
                <c:pt idx="26">
                  <c:v>2009.0</c:v>
                </c:pt>
                <c:pt idx="27">
                  <c:v>2010.0</c:v>
                </c:pt>
                <c:pt idx="28">
                  <c:v>2011.0</c:v>
                </c:pt>
                <c:pt idx="29">
                  <c:v>2012.0</c:v>
                </c:pt>
                <c:pt idx="30">
                  <c:v>2013.0</c:v>
                </c:pt>
                <c:pt idx="31">
                  <c:v>2014.0</c:v>
                </c:pt>
                <c:pt idx="32">
                  <c:v>2015.0</c:v>
                </c:pt>
                <c:pt idx="33">
                  <c:v>2016.0</c:v>
                </c:pt>
                <c:pt idx="34">
                  <c:v>2000.0</c:v>
                </c:pt>
                <c:pt idx="35">
                  <c:v>2001.0</c:v>
                </c:pt>
                <c:pt idx="36">
                  <c:v>2002.0</c:v>
                </c:pt>
                <c:pt idx="37">
                  <c:v>2003.0</c:v>
                </c:pt>
                <c:pt idx="38">
                  <c:v>2004.0</c:v>
                </c:pt>
                <c:pt idx="39">
                  <c:v>2005.0</c:v>
                </c:pt>
                <c:pt idx="40">
                  <c:v>2006.0</c:v>
                </c:pt>
                <c:pt idx="41">
                  <c:v>2007.0</c:v>
                </c:pt>
                <c:pt idx="42">
                  <c:v>2008.0</c:v>
                </c:pt>
                <c:pt idx="43">
                  <c:v>2009.0</c:v>
                </c:pt>
                <c:pt idx="44">
                  <c:v>2010.0</c:v>
                </c:pt>
                <c:pt idx="45">
                  <c:v>2011.0</c:v>
                </c:pt>
                <c:pt idx="46">
                  <c:v>2012.0</c:v>
                </c:pt>
                <c:pt idx="47">
                  <c:v>2013.0</c:v>
                </c:pt>
                <c:pt idx="48">
                  <c:v>2014.0</c:v>
                </c:pt>
                <c:pt idx="49">
                  <c:v>2015.0</c:v>
                </c:pt>
                <c:pt idx="50">
                  <c:v>2016.0</c:v>
                </c:pt>
              </c:numCache>
            </c:numRef>
          </c:cat>
          <c:val>
            <c:numRef>
              <c:f>Blad1!$D$74:$BB$74</c:f>
              <c:numCache>
                <c:formatCode>General</c:formatCode>
                <c:ptCount val="51"/>
                <c:pt idx="0">
                  <c:v>0.0</c:v>
                </c:pt>
                <c:pt idx="1">
                  <c:v>0.0</c:v>
                </c:pt>
                <c:pt idx="2">
                  <c:v>0.0</c:v>
                </c:pt>
                <c:pt idx="3">
                  <c:v>0.0</c:v>
                </c:pt>
                <c:pt idx="4">
                  <c:v>0.0</c:v>
                </c:pt>
                <c:pt idx="5">
                  <c:v>0.0</c:v>
                </c:pt>
                <c:pt idx="6">
                  <c:v>0.0</c:v>
                </c:pt>
                <c:pt idx="7">
                  <c:v>0.0</c:v>
                </c:pt>
                <c:pt idx="8">
                  <c:v>0.0</c:v>
                </c:pt>
                <c:pt idx="9">
                  <c:v>1.0</c:v>
                </c:pt>
                <c:pt idx="10">
                  <c:v>0.0</c:v>
                </c:pt>
                <c:pt idx="11">
                  <c:v>1.0</c:v>
                </c:pt>
                <c:pt idx="12">
                  <c:v>0.0</c:v>
                </c:pt>
                <c:pt idx="13">
                  <c:v>1.0</c:v>
                </c:pt>
                <c:pt idx="14">
                  <c:v>2.0</c:v>
                </c:pt>
                <c:pt idx="15">
                  <c:v>2.0</c:v>
                </c:pt>
                <c:pt idx="16">
                  <c:v>34.0</c:v>
                </c:pt>
              </c:numCache>
            </c:numRef>
          </c:val>
        </c:ser>
        <c:ser>
          <c:idx val="1"/>
          <c:order val="1"/>
          <c:tx>
            <c:strRef>
              <c:f>Blad1!$C$75</c:f>
              <c:strCache>
                <c:ptCount val="1"/>
                <c:pt idx="0">
                  <c:v>TTIP</c:v>
                </c:pt>
              </c:strCache>
            </c:strRef>
          </c:tx>
          <c:spPr>
            <a:solidFill>
              <a:schemeClr val="tx1"/>
            </a:solidFill>
            <a:ln>
              <a:solidFill>
                <a:sysClr val="windowText" lastClr="000000"/>
              </a:solidFill>
            </a:ln>
          </c:spPr>
          <c:invertIfNegative val="0"/>
          <c:cat>
            <c:numRef>
              <c:f>Blad1!$D$73:$BB$73</c:f>
              <c:numCache>
                <c:formatCode>General</c:formatCode>
                <c:ptCount val="51"/>
                <c:pt idx="0">
                  <c:v>2000.0</c:v>
                </c:pt>
                <c:pt idx="1">
                  <c:v>2001.0</c:v>
                </c:pt>
                <c:pt idx="2">
                  <c:v>2002.0</c:v>
                </c:pt>
                <c:pt idx="3">
                  <c:v>2003.0</c:v>
                </c:pt>
                <c:pt idx="4">
                  <c:v>2004.0</c:v>
                </c:pt>
                <c:pt idx="5">
                  <c:v>2005.0</c:v>
                </c:pt>
                <c:pt idx="6">
                  <c:v>2006.0</c:v>
                </c:pt>
                <c:pt idx="7">
                  <c:v>2007.0</c:v>
                </c:pt>
                <c:pt idx="8">
                  <c:v>2008.0</c:v>
                </c:pt>
                <c:pt idx="9">
                  <c:v>2009.0</c:v>
                </c:pt>
                <c:pt idx="10">
                  <c:v>2010.0</c:v>
                </c:pt>
                <c:pt idx="11">
                  <c:v>2011.0</c:v>
                </c:pt>
                <c:pt idx="12">
                  <c:v>2012.0</c:v>
                </c:pt>
                <c:pt idx="13">
                  <c:v>2013.0</c:v>
                </c:pt>
                <c:pt idx="14">
                  <c:v>2014.0</c:v>
                </c:pt>
                <c:pt idx="15">
                  <c:v>2015.0</c:v>
                </c:pt>
                <c:pt idx="16">
                  <c:v>2016.0</c:v>
                </c:pt>
                <c:pt idx="17">
                  <c:v>2000.0</c:v>
                </c:pt>
                <c:pt idx="18">
                  <c:v>2001.0</c:v>
                </c:pt>
                <c:pt idx="19">
                  <c:v>2002.0</c:v>
                </c:pt>
                <c:pt idx="20">
                  <c:v>2003.0</c:v>
                </c:pt>
                <c:pt idx="21">
                  <c:v>2004.0</c:v>
                </c:pt>
                <c:pt idx="22">
                  <c:v>2005.0</c:v>
                </c:pt>
                <c:pt idx="23">
                  <c:v>2006.0</c:v>
                </c:pt>
                <c:pt idx="24">
                  <c:v>2007.0</c:v>
                </c:pt>
                <c:pt idx="25">
                  <c:v>2008.0</c:v>
                </c:pt>
                <c:pt idx="26">
                  <c:v>2009.0</c:v>
                </c:pt>
                <c:pt idx="27">
                  <c:v>2010.0</c:v>
                </c:pt>
                <c:pt idx="28">
                  <c:v>2011.0</c:v>
                </c:pt>
                <c:pt idx="29">
                  <c:v>2012.0</c:v>
                </c:pt>
                <c:pt idx="30">
                  <c:v>2013.0</c:v>
                </c:pt>
                <c:pt idx="31">
                  <c:v>2014.0</c:v>
                </c:pt>
                <c:pt idx="32">
                  <c:v>2015.0</c:v>
                </c:pt>
                <c:pt idx="33">
                  <c:v>2016.0</c:v>
                </c:pt>
                <c:pt idx="34">
                  <c:v>2000.0</c:v>
                </c:pt>
                <c:pt idx="35">
                  <c:v>2001.0</c:v>
                </c:pt>
                <c:pt idx="36">
                  <c:v>2002.0</c:v>
                </c:pt>
                <c:pt idx="37">
                  <c:v>2003.0</c:v>
                </c:pt>
                <c:pt idx="38">
                  <c:v>2004.0</c:v>
                </c:pt>
                <c:pt idx="39">
                  <c:v>2005.0</c:v>
                </c:pt>
                <c:pt idx="40">
                  <c:v>2006.0</c:v>
                </c:pt>
                <c:pt idx="41">
                  <c:v>2007.0</c:v>
                </c:pt>
                <c:pt idx="42">
                  <c:v>2008.0</c:v>
                </c:pt>
                <c:pt idx="43">
                  <c:v>2009.0</c:v>
                </c:pt>
                <c:pt idx="44">
                  <c:v>2010.0</c:v>
                </c:pt>
                <c:pt idx="45">
                  <c:v>2011.0</c:v>
                </c:pt>
                <c:pt idx="46">
                  <c:v>2012.0</c:v>
                </c:pt>
                <c:pt idx="47">
                  <c:v>2013.0</c:v>
                </c:pt>
                <c:pt idx="48">
                  <c:v>2014.0</c:v>
                </c:pt>
                <c:pt idx="49">
                  <c:v>2015.0</c:v>
                </c:pt>
                <c:pt idx="50">
                  <c:v>2016.0</c:v>
                </c:pt>
              </c:numCache>
            </c:numRef>
          </c:cat>
          <c:val>
            <c:numRef>
              <c:f>Blad1!$D$75:$BB$75</c:f>
              <c:numCache>
                <c:formatCode>General</c:formatCode>
                <c:ptCount val="51"/>
                <c:pt idx="0">
                  <c:v>0.0</c:v>
                </c:pt>
                <c:pt idx="1">
                  <c:v>0.0</c:v>
                </c:pt>
                <c:pt idx="2">
                  <c:v>0.0</c:v>
                </c:pt>
                <c:pt idx="3">
                  <c:v>0.0</c:v>
                </c:pt>
                <c:pt idx="4">
                  <c:v>0.0</c:v>
                </c:pt>
                <c:pt idx="5">
                  <c:v>0.0</c:v>
                </c:pt>
                <c:pt idx="6">
                  <c:v>0.0</c:v>
                </c:pt>
                <c:pt idx="7">
                  <c:v>0.0</c:v>
                </c:pt>
                <c:pt idx="8">
                  <c:v>0.0</c:v>
                </c:pt>
                <c:pt idx="9">
                  <c:v>0.0</c:v>
                </c:pt>
                <c:pt idx="10">
                  <c:v>0.0</c:v>
                </c:pt>
                <c:pt idx="11">
                  <c:v>0.0</c:v>
                </c:pt>
                <c:pt idx="12">
                  <c:v>0.0</c:v>
                </c:pt>
                <c:pt idx="13">
                  <c:v>15.0</c:v>
                </c:pt>
                <c:pt idx="14">
                  <c:v>3.0</c:v>
                </c:pt>
                <c:pt idx="15">
                  <c:v>28.0</c:v>
                </c:pt>
                <c:pt idx="16">
                  <c:v>28.0</c:v>
                </c:pt>
              </c:numCache>
            </c:numRef>
          </c:val>
        </c:ser>
        <c:ser>
          <c:idx val="2"/>
          <c:order val="2"/>
          <c:tx>
            <c:strRef>
              <c:f>Blad1!$C$76</c:f>
              <c:strCache>
                <c:ptCount val="1"/>
                <c:pt idx="0">
                  <c:v>TTIP &amp; CETA*</c:v>
                </c:pt>
              </c:strCache>
            </c:strRef>
          </c:tx>
          <c:spPr>
            <a:pattFill prst="wdDnDiag">
              <a:fgClr>
                <a:schemeClr val="tx1"/>
              </a:fgClr>
              <a:bgClr>
                <a:srgbClr val="FF0000"/>
              </a:bgClr>
            </a:pattFill>
            <a:ln>
              <a:solidFill>
                <a:sysClr val="windowText" lastClr="000000"/>
              </a:solidFill>
            </a:ln>
          </c:spPr>
          <c:invertIfNegative val="0"/>
          <c:cat>
            <c:numRef>
              <c:f>Blad1!$D$73:$BB$73</c:f>
              <c:numCache>
                <c:formatCode>General</c:formatCode>
                <c:ptCount val="51"/>
                <c:pt idx="0">
                  <c:v>2000.0</c:v>
                </c:pt>
                <c:pt idx="1">
                  <c:v>2001.0</c:v>
                </c:pt>
                <c:pt idx="2">
                  <c:v>2002.0</c:v>
                </c:pt>
                <c:pt idx="3">
                  <c:v>2003.0</c:v>
                </c:pt>
                <c:pt idx="4">
                  <c:v>2004.0</c:v>
                </c:pt>
                <c:pt idx="5">
                  <c:v>2005.0</c:v>
                </c:pt>
                <c:pt idx="6">
                  <c:v>2006.0</c:v>
                </c:pt>
                <c:pt idx="7">
                  <c:v>2007.0</c:v>
                </c:pt>
                <c:pt idx="8">
                  <c:v>2008.0</c:v>
                </c:pt>
                <c:pt idx="9">
                  <c:v>2009.0</c:v>
                </c:pt>
                <c:pt idx="10">
                  <c:v>2010.0</c:v>
                </c:pt>
                <c:pt idx="11">
                  <c:v>2011.0</c:v>
                </c:pt>
                <c:pt idx="12">
                  <c:v>2012.0</c:v>
                </c:pt>
                <c:pt idx="13">
                  <c:v>2013.0</c:v>
                </c:pt>
                <c:pt idx="14">
                  <c:v>2014.0</c:v>
                </c:pt>
                <c:pt idx="15">
                  <c:v>2015.0</c:v>
                </c:pt>
                <c:pt idx="16">
                  <c:v>2016.0</c:v>
                </c:pt>
                <c:pt idx="17">
                  <c:v>2000.0</c:v>
                </c:pt>
                <c:pt idx="18">
                  <c:v>2001.0</c:v>
                </c:pt>
                <c:pt idx="19">
                  <c:v>2002.0</c:v>
                </c:pt>
                <c:pt idx="20">
                  <c:v>2003.0</c:v>
                </c:pt>
                <c:pt idx="21">
                  <c:v>2004.0</c:v>
                </c:pt>
                <c:pt idx="22">
                  <c:v>2005.0</c:v>
                </c:pt>
                <c:pt idx="23">
                  <c:v>2006.0</c:v>
                </c:pt>
                <c:pt idx="24">
                  <c:v>2007.0</c:v>
                </c:pt>
                <c:pt idx="25">
                  <c:v>2008.0</c:v>
                </c:pt>
                <c:pt idx="26">
                  <c:v>2009.0</c:v>
                </c:pt>
                <c:pt idx="27">
                  <c:v>2010.0</c:v>
                </c:pt>
                <c:pt idx="28">
                  <c:v>2011.0</c:v>
                </c:pt>
                <c:pt idx="29">
                  <c:v>2012.0</c:v>
                </c:pt>
                <c:pt idx="30">
                  <c:v>2013.0</c:v>
                </c:pt>
                <c:pt idx="31">
                  <c:v>2014.0</c:v>
                </c:pt>
                <c:pt idx="32">
                  <c:v>2015.0</c:v>
                </c:pt>
                <c:pt idx="33">
                  <c:v>2016.0</c:v>
                </c:pt>
                <c:pt idx="34">
                  <c:v>2000.0</c:v>
                </c:pt>
                <c:pt idx="35">
                  <c:v>2001.0</c:v>
                </c:pt>
                <c:pt idx="36">
                  <c:v>2002.0</c:v>
                </c:pt>
                <c:pt idx="37">
                  <c:v>2003.0</c:v>
                </c:pt>
                <c:pt idx="38">
                  <c:v>2004.0</c:v>
                </c:pt>
                <c:pt idx="39">
                  <c:v>2005.0</c:v>
                </c:pt>
                <c:pt idx="40">
                  <c:v>2006.0</c:v>
                </c:pt>
                <c:pt idx="41">
                  <c:v>2007.0</c:v>
                </c:pt>
                <c:pt idx="42">
                  <c:v>2008.0</c:v>
                </c:pt>
                <c:pt idx="43">
                  <c:v>2009.0</c:v>
                </c:pt>
                <c:pt idx="44">
                  <c:v>2010.0</c:v>
                </c:pt>
                <c:pt idx="45">
                  <c:v>2011.0</c:v>
                </c:pt>
                <c:pt idx="46">
                  <c:v>2012.0</c:v>
                </c:pt>
                <c:pt idx="47">
                  <c:v>2013.0</c:v>
                </c:pt>
                <c:pt idx="48">
                  <c:v>2014.0</c:v>
                </c:pt>
                <c:pt idx="49">
                  <c:v>2015.0</c:v>
                </c:pt>
                <c:pt idx="50">
                  <c:v>2016.0</c:v>
                </c:pt>
              </c:numCache>
            </c:numRef>
          </c:cat>
          <c:val>
            <c:numRef>
              <c:f>Blad1!$D$76:$BB$76</c:f>
              <c:numCache>
                <c:formatCode>General</c:formatCode>
                <c:ptCount val="51"/>
                <c:pt idx="0">
                  <c:v>0.0</c:v>
                </c:pt>
                <c:pt idx="1">
                  <c:v>0.0</c:v>
                </c:pt>
                <c:pt idx="2">
                  <c:v>0.0</c:v>
                </c:pt>
                <c:pt idx="3">
                  <c:v>0.0</c:v>
                </c:pt>
                <c:pt idx="4">
                  <c:v>0.0</c:v>
                </c:pt>
                <c:pt idx="5">
                  <c:v>0.0</c:v>
                </c:pt>
                <c:pt idx="6">
                  <c:v>0.0</c:v>
                </c:pt>
                <c:pt idx="7">
                  <c:v>0.0</c:v>
                </c:pt>
                <c:pt idx="8">
                  <c:v>0.0</c:v>
                </c:pt>
                <c:pt idx="9">
                  <c:v>0.0</c:v>
                </c:pt>
                <c:pt idx="10">
                  <c:v>0.0</c:v>
                </c:pt>
                <c:pt idx="11">
                  <c:v>0.0</c:v>
                </c:pt>
                <c:pt idx="12">
                  <c:v>0.0</c:v>
                </c:pt>
                <c:pt idx="13">
                  <c:v>0.0</c:v>
                </c:pt>
                <c:pt idx="14">
                  <c:v>0.0</c:v>
                </c:pt>
                <c:pt idx="15">
                  <c:v>0.0</c:v>
                </c:pt>
                <c:pt idx="16">
                  <c:v>0.0</c:v>
                </c:pt>
              </c:numCache>
            </c:numRef>
          </c:val>
        </c:ser>
        <c:ser>
          <c:idx val="3"/>
          <c:order val="3"/>
          <c:tx>
            <c:strRef>
              <c:f>Blad1!$C$77</c:f>
              <c:strCache>
                <c:ptCount val="1"/>
                <c:pt idx="0">
                  <c:v>Other</c:v>
                </c:pt>
              </c:strCache>
            </c:strRef>
          </c:tx>
          <c:spPr>
            <a:solidFill>
              <a:schemeClr val="bg1"/>
            </a:solidFill>
            <a:ln>
              <a:solidFill>
                <a:schemeClr val="tx1"/>
              </a:solidFill>
            </a:ln>
          </c:spPr>
          <c:invertIfNegative val="0"/>
          <c:cat>
            <c:numRef>
              <c:f>Blad1!$D$73:$BB$73</c:f>
              <c:numCache>
                <c:formatCode>General</c:formatCode>
                <c:ptCount val="51"/>
                <c:pt idx="0">
                  <c:v>2000.0</c:v>
                </c:pt>
                <c:pt idx="1">
                  <c:v>2001.0</c:v>
                </c:pt>
                <c:pt idx="2">
                  <c:v>2002.0</c:v>
                </c:pt>
                <c:pt idx="3">
                  <c:v>2003.0</c:v>
                </c:pt>
                <c:pt idx="4">
                  <c:v>2004.0</c:v>
                </c:pt>
                <c:pt idx="5">
                  <c:v>2005.0</c:v>
                </c:pt>
                <c:pt idx="6">
                  <c:v>2006.0</c:v>
                </c:pt>
                <c:pt idx="7">
                  <c:v>2007.0</c:v>
                </c:pt>
                <c:pt idx="8">
                  <c:v>2008.0</c:v>
                </c:pt>
                <c:pt idx="9">
                  <c:v>2009.0</c:v>
                </c:pt>
                <c:pt idx="10">
                  <c:v>2010.0</c:v>
                </c:pt>
                <c:pt idx="11">
                  <c:v>2011.0</c:v>
                </c:pt>
                <c:pt idx="12">
                  <c:v>2012.0</c:v>
                </c:pt>
                <c:pt idx="13">
                  <c:v>2013.0</c:v>
                </c:pt>
                <c:pt idx="14">
                  <c:v>2014.0</c:v>
                </c:pt>
                <c:pt idx="15">
                  <c:v>2015.0</c:v>
                </c:pt>
                <c:pt idx="16">
                  <c:v>2016.0</c:v>
                </c:pt>
                <c:pt idx="17">
                  <c:v>2000.0</c:v>
                </c:pt>
                <c:pt idx="18">
                  <c:v>2001.0</c:v>
                </c:pt>
                <c:pt idx="19">
                  <c:v>2002.0</c:v>
                </c:pt>
                <c:pt idx="20">
                  <c:v>2003.0</c:v>
                </c:pt>
                <c:pt idx="21">
                  <c:v>2004.0</c:v>
                </c:pt>
                <c:pt idx="22">
                  <c:v>2005.0</c:v>
                </c:pt>
                <c:pt idx="23">
                  <c:v>2006.0</c:v>
                </c:pt>
                <c:pt idx="24">
                  <c:v>2007.0</c:v>
                </c:pt>
                <c:pt idx="25">
                  <c:v>2008.0</c:v>
                </c:pt>
                <c:pt idx="26">
                  <c:v>2009.0</c:v>
                </c:pt>
                <c:pt idx="27">
                  <c:v>2010.0</c:v>
                </c:pt>
                <c:pt idx="28">
                  <c:v>2011.0</c:v>
                </c:pt>
                <c:pt idx="29">
                  <c:v>2012.0</c:v>
                </c:pt>
                <c:pt idx="30">
                  <c:v>2013.0</c:v>
                </c:pt>
                <c:pt idx="31">
                  <c:v>2014.0</c:v>
                </c:pt>
                <c:pt idx="32">
                  <c:v>2015.0</c:v>
                </c:pt>
                <c:pt idx="33">
                  <c:v>2016.0</c:v>
                </c:pt>
                <c:pt idx="34">
                  <c:v>2000.0</c:v>
                </c:pt>
                <c:pt idx="35">
                  <c:v>2001.0</c:v>
                </c:pt>
                <c:pt idx="36">
                  <c:v>2002.0</c:v>
                </c:pt>
                <c:pt idx="37">
                  <c:v>2003.0</c:v>
                </c:pt>
                <c:pt idx="38">
                  <c:v>2004.0</c:v>
                </c:pt>
                <c:pt idx="39">
                  <c:v>2005.0</c:v>
                </c:pt>
                <c:pt idx="40">
                  <c:v>2006.0</c:v>
                </c:pt>
                <c:pt idx="41">
                  <c:v>2007.0</c:v>
                </c:pt>
                <c:pt idx="42">
                  <c:v>2008.0</c:v>
                </c:pt>
                <c:pt idx="43">
                  <c:v>2009.0</c:v>
                </c:pt>
                <c:pt idx="44">
                  <c:v>2010.0</c:v>
                </c:pt>
                <c:pt idx="45">
                  <c:v>2011.0</c:v>
                </c:pt>
                <c:pt idx="46">
                  <c:v>2012.0</c:v>
                </c:pt>
                <c:pt idx="47">
                  <c:v>2013.0</c:v>
                </c:pt>
                <c:pt idx="48">
                  <c:v>2014.0</c:v>
                </c:pt>
                <c:pt idx="49">
                  <c:v>2015.0</c:v>
                </c:pt>
                <c:pt idx="50">
                  <c:v>2016.0</c:v>
                </c:pt>
              </c:numCache>
            </c:numRef>
          </c:cat>
          <c:val>
            <c:numRef>
              <c:f>Blad1!$D$77:$BB$77</c:f>
              <c:numCache>
                <c:formatCode>General</c:formatCode>
                <c:ptCount val="51"/>
                <c:pt idx="0">
                  <c:v>0.0</c:v>
                </c:pt>
                <c:pt idx="1">
                  <c:v>1.0</c:v>
                </c:pt>
                <c:pt idx="2">
                  <c:v>0.0</c:v>
                </c:pt>
                <c:pt idx="3">
                  <c:v>1.0</c:v>
                </c:pt>
                <c:pt idx="4">
                  <c:v>5.0</c:v>
                </c:pt>
                <c:pt idx="5">
                  <c:v>1.0</c:v>
                </c:pt>
                <c:pt idx="6">
                  <c:v>0.0</c:v>
                </c:pt>
                <c:pt idx="7">
                  <c:v>0.0</c:v>
                </c:pt>
                <c:pt idx="8">
                  <c:v>3.0</c:v>
                </c:pt>
                <c:pt idx="9">
                  <c:v>2.0</c:v>
                </c:pt>
                <c:pt idx="10">
                  <c:v>14.0</c:v>
                </c:pt>
                <c:pt idx="11">
                  <c:v>3.0</c:v>
                </c:pt>
                <c:pt idx="12">
                  <c:v>5.0</c:v>
                </c:pt>
                <c:pt idx="13">
                  <c:v>5.0</c:v>
                </c:pt>
                <c:pt idx="14">
                  <c:v>3.0</c:v>
                </c:pt>
                <c:pt idx="15">
                  <c:v>8.0</c:v>
                </c:pt>
                <c:pt idx="16">
                  <c:v>20.0</c:v>
                </c:pt>
              </c:numCache>
            </c:numRef>
          </c:val>
        </c:ser>
        <c:ser>
          <c:idx val="4"/>
          <c:order val="4"/>
          <c:tx>
            <c:strRef>
              <c:f>Blad1!$C$79</c:f>
              <c:strCache>
                <c:ptCount val="1"/>
                <c:pt idx="0">
                  <c:v>CETA</c:v>
                </c:pt>
              </c:strCache>
            </c:strRef>
          </c:tx>
          <c:spPr>
            <a:solidFill>
              <a:srgbClr val="FF0000"/>
            </a:solidFill>
            <a:ln>
              <a:solidFill>
                <a:sysClr val="windowText" lastClr="000000"/>
              </a:solidFill>
            </a:ln>
          </c:spPr>
          <c:invertIfNegative val="0"/>
          <c:cat>
            <c:numRef>
              <c:f>Blad1!$D$73:$BB$73</c:f>
              <c:numCache>
                <c:formatCode>General</c:formatCode>
                <c:ptCount val="51"/>
                <c:pt idx="0">
                  <c:v>2000.0</c:v>
                </c:pt>
                <c:pt idx="1">
                  <c:v>2001.0</c:v>
                </c:pt>
                <c:pt idx="2">
                  <c:v>2002.0</c:v>
                </c:pt>
                <c:pt idx="3">
                  <c:v>2003.0</c:v>
                </c:pt>
                <c:pt idx="4">
                  <c:v>2004.0</c:v>
                </c:pt>
                <c:pt idx="5">
                  <c:v>2005.0</c:v>
                </c:pt>
                <c:pt idx="6">
                  <c:v>2006.0</c:v>
                </c:pt>
                <c:pt idx="7">
                  <c:v>2007.0</c:v>
                </c:pt>
                <c:pt idx="8">
                  <c:v>2008.0</c:v>
                </c:pt>
                <c:pt idx="9">
                  <c:v>2009.0</c:v>
                </c:pt>
                <c:pt idx="10">
                  <c:v>2010.0</c:v>
                </c:pt>
                <c:pt idx="11">
                  <c:v>2011.0</c:v>
                </c:pt>
                <c:pt idx="12">
                  <c:v>2012.0</c:v>
                </c:pt>
                <c:pt idx="13">
                  <c:v>2013.0</c:v>
                </c:pt>
                <c:pt idx="14">
                  <c:v>2014.0</c:v>
                </c:pt>
                <c:pt idx="15">
                  <c:v>2015.0</c:v>
                </c:pt>
                <c:pt idx="16">
                  <c:v>2016.0</c:v>
                </c:pt>
                <c:pt idx="17">
                  <c:v>2000.0</c:v>
                </c:pt>
                <c:pt idx="18">
                  <c:v>2001.0</c:v>
                </c:pt>
                <c:pt idx="19">
                  <c:v>2002.0</c:v>
                </c:pt>
                <c:pt idx="20">
                  <c:v>2003.0</c:v>
                </c:pt>
                <c:pt idx="21">
                  <c:v>2004.0</c:v>
                </c:pt>
                <c:pt idx="22">
                  <c:v>2005.0</c:v>
                </c:pt>
                <c:pt idx="23">
                  <c:v>2006.0</c:v>
                </c:pt>
                <c:pt idx="24">
                  <c:v>2007.0</c:v>
                </c:pt>
                <c:pt idx="25">
                  <c:v>2008.0</c:v>
                </c:pt>
                <c:pt idx="26">
                  <c:v>2009.0</c:v>
                </c:pt>
                <c:pt idx="27">
                  <c:v>2010.0</c:v>
                </c:pt>
                <c:pt idx="28">
                  <c:v>2011.0</c:v>
                </c:pt>
                <c:pt idx="29">
                  <c:v>2012.0</c:v>
                </c:pt>
                <c:pt idx="30">
                  <c:v>2013.0</c:v>
                </c:pt>
                <c:pt idx="31">
                  <c:v>2014.0</c:v>
                </c:pt>
                <c:pt idx="32">
                  <c:v>2015.0</c:v>
                </c:pt>
                <c:pt idx="33">
                  <c:v>2016.0</c:v>
                </c:pt>
                <c:pt idx="34">
                  <c:v>2000.0</c:v>
                </c:pt>
                <c:pt idx="35">
                  <c:v>2001.0</c:v>
                </c:pt>
                <c:pt idx="36">
                  <c:v>2002.0</c:v>
                </c:pt>
                <c:pt idx="37">
                  <c:v>2003.0</c:v>
                </c:pt>
                <c:pt idx="38">
                  <c:v>2004.0</c:v>
                </c:pt>
                <c:pt idx="39">
                  <c:v>2005.0</c:v>
                </c:pt>
                <c:pt idx="40">
                  <c:v>2006.0</c:v>
                </c:pt>
                <c:pt idx="41">
                  <c:v>2007.0</c:v>
                </c:pt>
                <c:pt idx="42">
                  <c:v>2008.0</c:v>
                </c:pt>
                <c:pt idx="43">
                  <c:v>2009.0</c:v>
                </c:pt>
                <c:pt idx="44">
                  <c:v>2010.0</c:v>
                </c:pt>
                <c:pt idx="45">
                  <c:v>2011.0</c:v>
                </c:pt>
                <c:pt idx="46">
                  <c:v>2012.0</c:v>
                </c:pt>
                <c:pt idx="47">
                  <c:v>2013.0</c:v>
                </c:pt>
                <c:pt idx="48">
                  <c:v>2014.0</c:v>
                </c:pt>
                <c:pt idx="49">
                  <c:v>2015.0</c:v>
                </c:pt>
                <c:pt idx="50">
                  <c:v>2016.0</c:v>
                </c:pt>
              </c:numCache>
            </c:numRef>
          </c:cat>
          <c:val>
            <c:numRef>
              <c:f>Blad1!$D$79:$BB$79</c:f>
              <c:numCache>
                <c:formatCode>General</c:formatCode>
                <c:ptCount val="51"/>
                <c:pt idx="17">
                  <c:v>0.0</c:v>
                </c:pt>
                <c:pt idx="18">
                  <c:v>0.0</c:v>
                </c:pt>
                <c:pt idx="19">
                  <c:v>0.0</c:v>
                </c:pt>
                <c:pt idx="20">
                  <c:v>0.0</c:v>
                </c:pt>
                <c:pt idx="21">
                  <c:v>0.0</c:v>
                </c:pt>
                <c:pt idx="22">
                  <c:v>0.0</c:v>
                </c:pt>
                <c:pt idx="23">
                  <c:v>0.0</c:v>
                </c:pt>
                <c:pt idx="24">
                  <c:v>0.0</c:v>
                </c:pt>
                <c:pt idx="25">
                  <c:v>0.0</c:v>
                </c:pt>
                <c:pt idx="26">
                  <c:v>0.0</c:v>
                </c:pt>
                <c:pt idx="27">
                  <c:v>0.0</c:v>
                </c:pt>
                <c:pt idx="28">
                  <c:v>0.0</c:v>
                </c:pt>
                <c:pt idx="29">
                  <c:v>0.0</c:v>
                </c:pt>
                <c:pt idx="30">
                  <c:v>0.0</c:v>
                </c:pt>
                <c:pt idx="31">
                  <c:v>2.0</c:v>
                </c:pt>
                <c:pt idx="32">
                  <c:v>9.0</c:v>
                </c:pt>
                <c:pt idx="33">
                  <c:v>23.0</c:v>
                </c:pt>
              </c:numCache>
            </c:numRef>
          </c:val>
        </c:ser>
        <c:ser>
          <c:idx val="5"/>
          <c:order val="5"/>
          <c:tx>
            <c:strRef>
              <c:f>Blad1!$C$80</c:f>
              <c:strCache>
                <c:ptCount val="1"/>
                <c:pt idx="0">
                  <c:v>TTIP</c:v>
                </c:pt>
              </c:strCache>
            </c:strRef>
          </c:tx>
          <c:spPr>
            <a:solidFill>
              <a:schemeClr val="tx1"/>
            </a:solidFill>
            <a:ln>
              <a:solidFill>
                <a:sysClr val="windowText" lastClr="000000"/>
              </a:solidFill>
            </a:ln>
          </c:spPr>
          <c:invertIfNegative val="0"/>
          <c:cat>
            <c:numRef>
              <c:f>Blad1!$D$73:$BB$73</c:f>
              <c:numCache>
                <c:formatCode>General</c:formatCode>
                <c:ptCount val="51"/>
                <c:pt idx="0">
                  <c:v>2000.0</c:v>
                </c:pt>
                <c:pt idx="1">
                  <c:v>2001.0</c:v>
                </c:pt>
                <c:pt idx="2">
                  <c:v>2002.0</c:v>
                </c:pt>
                <c:pt idx="3">
                  <c:v>2003.0</c:v>
                </c:pt>
                <c:pt idx="4">
                  <c:v>2004.0</c:v>
                </c:pt>
                <c:pt idx="5">
                  <c:v>2005.0</c:v>
                </c:pt>
                <c:pt idx="6">
                  <c:v>2006.0</c:v>
                </c:pt>
                <c:pt idx="7">
                  <c:v>2007.0</c:v>
                </c:pt>
                <c:pt idx="8">
                  <c:v>2008.0</c:v>
                </c:pt>
                <c:pt idx="9">
                  <c:v>2009.0</c:v>
                </c:pt>
                <c:pt idx="10">
                  <c:v>2010.0</c:v>
                </c:pt>
                <c:pt idx="11">
                  <c:v>2011.0</c:v>
                </c:pt>
                <c:pt idx="12">
                  <c:v>2012.0</c:v>
                </c:pt>
                <c:pt idx="13">
                  <c:v>2013.0</c:v>
                </c:pt>
                <c:pt idx="14">
                  <c:v>2014.0</c:v>
                </c:pt>
                <c:pt idx="15">
                  <c:v>2015.0</c:v>
                </c:pt>
                <c:pt idx="16">
                  <c:v>2016.0</c:v>
                </c:pt>
                <c:pt idx="17">
                  <c:v>2000.0</c:v>
                </c:pt>
                <c:pt idx="18">
                  <c:v>2001.0</c:v>
                </c:pt>
                <c:pt idx="19">
                  <c:v>2002.0</c:v>
                </c:pt>
                <c:pt idx="20">
                  <c:v>2003.0</c:v>
                </c:pt>
                <c:pt idx="21">
                  <c:v>2004.0</c:v>
                </c:pt>
                <c:pt idx="22">
                  <c:v>2005.0</c:v>
                </c:pt>
                <c:pt idx="23">
                  <c:v>2006.0</c:v>
                </c:pt>
                <c:pt idx="24">
                  <c:v>2007.0</c:v>
                </c:pt>
                <c:pt idx="25">
                  <c:v>2008.0</c:v>
                </c:pt>
                <c:pt idx="26">
                  <c:v>2009.0</c:v>
                </c:pt>
                <c:pt idx="27">
                  <c:v>2010.0</c:v>
                </c:pt>
                <c:pt idx="28">
                  <c:v>2011.0</c:v>
                </c:pt>
                <c:pt idx="29">
                  <c:v>2012.0</c:v>
                </c:pt>
                <c:pt idx="30">
                  <c:v>2013.0</c:v>
                </c:pt>
                <c:pt idx="31">
                  <c:v>2014.0</c:v>
                </c:pt>
                <c:pt idx="32">
                  <c:v>2015.0</c:v>
                </c:pt>
                <c:pt idx="33">
                  <c:v>2016.0</c:v>
                </c:pt>
                <c:pt idx="34">
                  <c:v>2000.0</c:v>
                </c:pt>
                <c:pt idx="35">
                  <c:v>2001.0</c:v>
                </c:pt>
                <c:pt idx="36">
                  <c:v>2002.0</c:v>
                </c:pt>
                <c:pt idx="37">
                  <c:v>2003.0</c:v>
                </c:pt>
                <c:pt idx="38">
                  <c:v>2004.0</c:v>
                </c:pt>
                <c:pt idx="39">
                  <c:v>2005.0</c:v>
                </c:pt>
                <c:pt idx="40">
                  <c:v>2006.0</c:v>
                </c:pt>
                <c:pt idx="41">
                  <c:v>2007.0</c:v>
                </c:pt>
                <c:pt idx="42">
                  <c:v>2008.0</c:v>
                </c:pt>
                <c:pt idx="43">
                  <c:v>2009.0</c:v>
                </c:pt>
                <c:pt idx="44">
                  <c:v>2010.0</c:v>
                </c:pt>
                <c:pt idx="45">
                  <c:v>2011.0</c:v>
                </c:pt>
                <c:pt idx="46">
                  <c:v>2012.0</c:v>
                </c:pt>
                <c:pt idx="47">
                  <c:v>2013.0</c:v>
                </c:pt>
                <c:pt idx="48">
                  <c:v>2014.0</c:v>
                </c:pt>
                <c:pt idx="49">
                  <c:v>2015.0</c:v>
                </c:pt>
                <c:pt idx="50">
                  <c:v>2016.0</c:v>
                </c:pt>
              </c:numCache>
            </c:numRef>
          </c:cat>
          <c:val>
            <c:numRef>
              <c:f>Blad1!$D$80:$BB$80</c:f>
              <c:numCache>
                <c:formatCode>General</c:formatCode>
                <c:ptCount val="51"/>
                <c:pt idx="17">
                  <c:v>0.0</c:v>
                </c:pt>
                <c:pt idx="18">
                  <c:v>0.0</c:v>
                </c:pt>
                <c:pt idx="19">
                  <c:v>0.0</c:v>
                </c:pt>
                <c:pt idx="20">
                  <c:v>0.0</c:v>
                </c:pt>
                <c:pt idx="21">
                  <c:v>0.0</c:v>
                </c:pt>
                <c:pt idx="22">
                  <c:v>0.0</c:v>
                </c:pt>
                <c:pt idx="23">
                  <c:v>0.0</c:v>
                </c:pt>
                <c:pt idx="24">
                  <c:v>0.0</c:v>
                </c:pt>
                <c:pt idx="25">
                  <c:v>0.0</c:v>
                </c:pt>
                <c:pt idx="26">
                  <c:v>0.0</c:v>
                </c:pt>
                <c:pt idx="27">
                  <c:v>0.0</c:v>
                </c:pt>
                <c:pt idx="28">
                  <c:v>0.0</c:v>
                </c:pt>
                <c:pt idx="29">
                  <c:v>1.0</c:v>
                </c:pt>
                <c:pt idx="30">
                  <c:v>4.0</c:v>
                </c:pt>
                <c:pt idx="31">
                  <c:v>1.0</c:v>
                </c:pt>
                <c:pt idx="32">
                  <c:v>6.0</c:v>
                </c:pt>
                <c:pt idx="33">
                  <c:v>10.0</c:v>
                </c:pt>
              </c:numCache>
            </c:numRef>
          </c:val>
        </c:ser>
        <c:ser>
          <c:idx val="6"/>
          <c:order val="6"/>
          <c:tx>
            <c:strRef>
              <c:f>Blad1!$C$81</c:f>
              <c:strCache>
                <c:ptCount val="1"/>
                <c:pt idx="0">
                  <c:v>TTIP &amp; CETA*</c:v>
                </c:pt>
              </c:strCache>
            </c:strRef>
          </c:tx>
          <c:spPr>
            <a:pattFill prst="wdDnDiag">
              <a:fgClr>
                <a:schemeClr val="tx1"/>
              </a:fgClr>
              <a:bgClr>
                <a:srgbClr val="FF0000"/>
              </a:bgClr>
            </a:pattFill>
            <a:ln>
              <a:solidFill>
                <a:sysClr val="windowText" lastClr="000000"/>
              </a:solidFill>
            </a:ln>
          </c:spPr>
          <c:invertIfNegative val="0"/>
          <c:cat>
            <c:numRef>
              <c:f>Blad1!$D$73:$BB$73</c:f>
              <c:numCache>
                <c:formatCode>General</c:formatCode>
                <c:ptCount val="51"/>
                <c:pt idx="0">
                  <c:v>2000.0</c:v>
                </c:pt>
                <c:pt idx="1">
                  <c:v>2001.0</c:v>
                </c:pt>
                <c:pt idx="2">
                  <c:v>2002.0</c:v>
                </c:pt>
                <c:pt idx="3">
                  <c:v>2003.0</c:v>
                </c:pt>
                <c:pt idx="4">
                  <c:v>2004.0</c:v>
                </c:pt>
                <c:pt idx="5">
                  <c:v>2005.0</c:v>
                </c:pt>
                <c:pt idx="6">
                  <c:v>2006.0</c:v>
                </c:pt>
                <c:pt idx="7">
                  <c:v>2007.0</c:v>
                </c:pt>
                <c:pt idx="8">
                  <c:v>2008.0</c:v>
                </c:pt>
                <c:pt idx="9">
                  <c:v>2009.0</c:v>
                </c:pt>
                <c:pt idx="10">
                  <c:v>2010.0</c:v>
                </c:pt>
                <c:pt idx="11">
                  <c:v>2011.0</c:v>
                </c:pt>
                <c:pt idx="12">
                  <c:v>2012.0</c:v>
                </c:pt>
                <c:pt idx="13">
                  <c:v>2013.0</c:v>
                </c:pt>
                <c:pt idx="14">
                  <c:v>2014.0</c:v>
                </c:pt>
                <c:pt idx="15">
                  <c:v>2015.0</c:v>
                </c:pt>
                <c:pt idx="16">
                  <c:v>2016.0</c:v>
                </c:pt>
                <c:pt idx="17">
                  <c:v>2000.0</c:v>
                </c:pt>
                <c:pt idx="18">
                  <c:v>2001.0</c:v>
                </c:pt>
                <c:pt idx="19">
                  <c:v>2002.0</c:v>
                </c:pt>
                <c:pt idx="20">
                  <c:v>2003.0</c:v>
                </c:pt>
                <c:pt idx="21">
                  <c:v>2004.0</c:v>
                </c:pt>
                <c:pt idx="22">
                  <c:v>2005.0</c:v>
                </c:pt>
                <c:pt idx="23">
                  <c:v>2006.0</c:v>
                </c:pt>
                <c:pt idx="24">
                  <c:v>2007.0</c:v>
                </c:pt>
                <c:pt idx="25">
                  <c:v>2008.0</c:v>
                </c:pt>
                <c:pt idx="26">
                  <c:v>2009.0</c:v>
                </c:pt>
                <c:pt idx="27">
                  <c:v>2010.0</c:v>
                </c:pt>
                <c:pt idx="28">
                  <c:v>2011.0</c:v>
                </c:pt>
                <c:pt idx="29">
                  <c:v>2012.0</c:v>
                </c:pt>
                <c:pt idx="30">
                  <c:v>2013.0</c:v>
                </c:pt>
                <c:pt idx="31">
                  <c:v>2014.0</c:v>
                </c:pt>
                <c:pt idx="32">
                  <c:v>2015.0</c:v>
                </c:pt>
                <c:pt idx="33">
                  <c:v>2016.0</c:v>
                </c:pt>
                <c:pt idx="34">
                  <c:v>2000.0</c:v>
                </c:pt>
                <c:pt idx="35">
                  <c:v>2001.0</c:v>
                </c:pt>
                <c:pt idx="36">
                  <c:v>2002.0</c:v>
                </c:pt>
                <c:pt idx="37">
                  <c:v>2003.0</c:v>
                </c:pt>
                <c:pt idx="38">
                  <c:v>2004.0</c:v>
                </c:pt>
                <c:pt idx="39">
                  <c:v>2005.0</c:v>
                </c:pt>
                <c:pt idx="40">
                  <c:v>2006.0</c:v>
                </c:pt>
                <c:pt idx="41">
                  <c:v>2007.0</c:v>
                </c:pt>
                <c:pt idx="42">
                  <c:v>2008.0</c:v>
                </c:pt>
                <c:pt idx="43">
                  <c:v>2009.0</c:v>
                </c:pt>
                <c:pt idx="44">
                  <c:v>2010.0</c:v>
                </c:pt>
                <c:pt idx="45">
                  <c:v>2011.0</c:v>
                </c:pt>
                <c:pt idx="46">
                  <c:v>2012.0</c:v>
                </c:pt>
                <c:pt idx="47">
                  <c:v>2013.0</c:v>
                </c:pt>
                <c:pt idx="48">
                  <c:v>2014.0</c:v>
                </c:pt>
                <c:pt idx="49">
                  <c:v>2015.0</c:v>
                </c:pt>
                <c:pt idx="50">
                  <c:v>2016.0</c:v>
                </c:pt>
              </c:numCache>
            </c:numRef>
          </c:cat>
          <c:val>
            <c:numRef>
              <c:f>Blad1!$D$81:$BB$81</c:f>
              <c:numCache>
                <c:formatCode>General</c:formatCode>
                <c:ptCount val="51"/>
                <c:pt idx="17">
                  <c:v>0.0</c:v>
                </c:pt>
                <c:pt idx="18">
                  <c:v>0.0</c:v>
                </c:pt>
                <c:pt idx="19">
                  <c:v>0.0</c:v>
                </c:pt>
                <c:pt idx="20">
                  <c:v>0.0</c:v>
                </c:pt>
                <c:pt idx="21">
                  <c:v>0.0</c:v>
                </c:pt>
                <c:pt idx="22">
                  <c:v>0.0</c:v>
                </c:pt>
                <c:pt idx="23">
                  <c:v>0.0</c:v>
                </c:pt>
                <c:pt idx="24">
                  <c:v>0.0</c:v>
                </c:pt>
                <c:pt idx="25">
                  <c:v>0.0</c:v>
                </c:pt>
                <c:pt idx="26">
                  <c:v>0.0</c:v>
                </c:pt>
                <c:pt idx="27">
                  <c:v>0.0</c:v>
                </c:pt>
                <c:pt idx="28">
                  <c:v>0.0</c:v>
                </c:pt>
                <c:pt idx="29">
                  <c:v>0.0</c:v>
                </c:pt>
                <c:pt idx="30">
                  <c:v>0.0</c:v>
                </c:pt>
                <c:pt idx="31">
                  <c:v>0.0</c:v>
                </c:pt>
                <c:pt idx="32">
                  <c:v>1.0</c:v>
                </c:pt>
                <c:pt idx="33">
                  <c:v>9.0</c:v>
                </c:pt>
              </c:numCache>
            </c:numRef>
          </c:val>
        </c:ser>
        <c:ser>
          <c:idx val="7"/>
          <c:order val="7"/>
          <c:tx>
            <c:strRef>
              <c:f>Blad1!$C$82</c:f>
              <c:strCache>
                <c:ptCount val="1"/>
                <c:pt idx="0">
                  <c:v>Other</c:v>
                </c:pt>
              </c:strCache>
            </c:strRef>
          </c:tx>
          <c:spPr>
            <a:solidFill>
              <a:schemeClr val="bg1"/>
            </a:solidFill>
            <a:ln>
              <a:solidFill>
                <a:schemeClr val="tx1"/>
              </a:solidFill>
            </a:ln>
          </c:spPr>
          <c:invertIfNegative val="0"/>
          <c:dPt>
            <c:idx val="33"/>
            <c:invertIfNegative val="0"/>
            <c:bubble3D val="0"/>
          </c:dPt>
          <c:cat>
            <c:numRef>
              <c:f>Blad1!$D$73:$BB$73</c:f>
              <c:numCache>
                <c:formatCode>General</c:formatCode>
                <c:ptCount val="51"/>
                <c:pt idx="0">
                  <c:v>2000.0</c:v>
                </c:pt>
                <c:pt idx="1">
                  <c:v>2001.0</c:v>
                </c:pt>
                <c:pt idx="2">
                  <c:v>2002.0</c:v>
                </c:pt>
                <c:pt idx="3">
                  <c:v>2003.0</c:v>
                </c:pt>
                <c:pt idx="4">
                  <c:v>2004.0</c:v>
                </c:pt>
                <c:pt idx="5">
                  <c:v>2005.0</c:v>
                </c:pt>
                <c:pt idx="6">
                  <c:v>2006.0</c:v>
                </c:pt>
                <c:pt idx="7">
                  <c:v>2007.0</c:v>
                </c:pt>
                <c:pt idx="8">
                  <c:v>2008.0</c:v>
                </c:pt>
                <c:pt idx="9">
                  <c:v>2009.0</c:v>
                </c:pt>
                <c:pt idx="10">
                  <c:v>2010.0</c:v>
                </c:pt>
                <c:pt idx="11">
                  <c:v>2011.0</c:v>
                </c:pt>
                <c:pt idx="12">
                  <c:v>2012.0</c:v>
                </c:pt>
                <c:pt idx="13">
                  <c:v>2013.0</c:v>
                </c:pt>
                <c:pt idx="14">
                  <c:v>2014.0</c:v>
                </c:pt>
                <c:pt idx="15">
                  <c:v>2015.0</c:v>
                </c:pt>
                <c:pt idx="16">
                  <c:v>2016.0</c:v>
                </c:pt>
                <c:pt idx="17">
                  <c:v>2000.0</c:v>
                </c:pt>
                <c:pt idx="18">
                  <c:v>2001.0</c:v>
                </c:pt>
                <c:pt idx="19">
                  <c:v>2002.0</c:v>
                </c:pt>
                <c:pt idx="20">
                  <c:v>2003.0</c:v>
                </c:pt>
                <c:pt idx="21">
                  <c:v>2004.0</c:v>
                </c:pt>
                <c:pt idx="22">
                  <c:v>2005.0</c:v>
                </c:pt>
                <c:pt idx="23">
                  <c:v>2006.0</c:v>
                </c:pt>
                <c:pt idx="24">
                  <c:v>2007.0</c:v>
                </c:pt>
                <c:pt idx="25">
                  <c:v>2008.0</c:v>
                </c:pt>
                <c:pt idx="26">
                  <c:v>2009.0</c:v>
                </c:pt>
                <c:pt idx="27">
                  <c:v>2010.0</c:v>
                </c:pt>
                <c:pt idx="28">
                  <c:v>2011.0</c:v>
                </c:pt>
                <c:pt idx="29">
                  <c:v>2012.0</c:v>
                </c:pt>
                <c:pt idx="30">
                  <c:v>2013.0</c:v>
                </c:pt>
                <c:pt idx="31">
                  <c:v>2014.0</c:v>
                </c:pt>
                <c:pt idx="32">
                  <c:v>2015.0</c:v>
                </c:pt>
                <c:pt idx="33">
                  <c:v>2016.0</c:v>
                </c:pt>
                <c:pt idx="34">
                  <c:v>2000.0</c:v>
                </c:pt>
                <c:pt idx="35">
                  <c:v>2001.0</c:v>
                </c:pt>
                <c:pt idx="36">
                  <c:v>2002.0</c:v>
                </c:pt>
                <c:pt idx="37">
                  <c:v>2003.0</c:v>
                </c:pt>
                <c:pt idx="38">
                  <c:v>2004.0</c:v>
                </c:pt>
                <c:pt idx="39">
                  <c:v>2005.0</c:v>
                </c:pt>
                <c:pt idx="40">
                  <c:v>2006.0</c:v>
                </c:pt>
                <c:pt idx="41">
                  <c:v>2007.0</c:v>
                </c:pt>
                <c:pt idx="42">
                  <c:v>2008.0</c:v>
                </c:pt>
                <c:pt idx="43">
                  <c:v>2009.0</c:v>
                </c:pt>
                <c:pt idx="44">
                  <c:v>2010.0</c:v>
                </c:pt>
                <c:pt idx="45">
                  <c:v>2011.0</c:v>
                </c:pt>
                <c:pt idx="46">
                  <c:v>2012.0</c:v>
                </c:pt>
                <c:pt idx="47">
                  <c:v>2013.0</c:v>
                </c:pt>
                <c:pt idx="48">
                  <c:v>2014.0</c:v>
                </c:pt>
                <c:pt idx="49">
                  <c:v>2015.0</c:v>
                </c:pt>
                <c:pt idx="50">
                  <c:v>2016.0</c:v>
                </c:pt>
              </c:numCache>
            </c:numRef>
          </c:cat>
          <c:val>
            <c:numRef>
              <c:f>Blad1!$D$82:$BB$82</c:f>
              <c:numCache>
                <c:formatCode>General</c:formatCode>
                <c:ptCount val="51"/>
                <c:pt idx="17">
                  <c:v>0.0</c:v>
                </c:pt>
                <c:pt idx="18">
                  <c:v>0.0</c:v>
                </c:pt>
                <c:pt idx="19">
                  <c:v>0.0</c:v>
                </c:pt>
                <c:pt idx="20">
                  <c:v>0.0</c:v>
                </c:pt>
                <c:pt idx="21">
                  <c:v>0.0</c:v>
                </c:pt>
                <c:pt idx="22">
                  <c:v>0.0</c:v>
                </c:pt>
                <c:pt idx="23">
                  <c:v>0.0</c:v>
                </c:pt>
                <c:pt idx="24">
                  <c:v>2.0</c:v>
                </c:pt>
                <c:pt idx="25">
                  <c:v>0.0</c:v>
                </c:pt>
                <c:pt idx="26">
                  <c:v>0.0</c:v>
                </c:pt>
                <c:pt idx="27">
                  <c:v>0.0</c:v>
                </c:pt>
                <c:pt idx="28">
                  <c:v>0.0</c:v>
                </c:pt>
                <c:pt idx="29">
                  <c:v>2.0</c:v>
                </c:pt>
                <c:pt idx="30">
                  <c:v>0.0</c:v>
                </c:pt>
                <c:pt idx="31">
                  <c:v>2.0</c:v>
                </c:pt>
                <c:pt idx="32">
                  <c:v>2.0</c:v>
                </c:pt>
                <c:pt idx="33">
                  <c:v>10.0</c:v>
                </c:pt>
              </c:numCache>
            </c:numRef>
          </c:val>
        </c:ser>
        <c:ser>
          <c:idx val="8"/>
          <c:order val="8"/>
          <c:tx>
            <c:strRef>
              <c:f>Blad1!$C$84</c:f>
              <c:strCache>
                <c:ptCount val="1"/>
                <c:pt idx="0">
                  <c:v>CETA</c:v>
                </c:pt>
              </c:strCache>
            </c:strRef>
          </c:tx>
          <c:spPr>
            <a:solidFill>
              <a:srgbClr val="FF0000"/>
            </a:solidFill>
            <a:ln>
              <a:solidFill>
                <a:sysClr val="windowText" lastClr="000000"/>
              </a:solidFill>
            </a:ln>
          </c:spPr>
          <c:invertIfNegative val="0"/>
          <c:cat>
            <c:numRef>
              <c:f>Blad1!$D$73:$BB$73</c:f>
              <c:numCache>
                <c:formatCode>General</c:formatCode>
                <c:ptCount val="51"/>
                <c:pt idx="0">
                  <c:v>2000.0</c:v>
                </c:pt>
                <c:pt idx="1">
                  <c:v>2001.0</c:v>
                </c:pt>
                <c:pt idx="2">
                  <c:v>2002.0</c:v>
                </c:pt>
                <c:pt idx="3">
                  <c:v>2003.0</c:v>
                </c:pt>
                <c:pt idx="4">
                  <c:v>2004.0</c:v>
                </c:pt>
                <c:pt idx="5">
                  <c:v>2005.0</c:v>
                </c:pt>
                <c:pt idx="6">
                  <c:v>2006.0</c:v>
                </c:pt>
                <c:pt idx="7">
                  <c:v>2007.0</c:v>
                </c:pt>
                <c:pt idx="8">
                  <c:v>2008.0</c:v>
                </c:pt>
                <c:pt idx="9">
                  <c:v>2009.0</c:v>
                </c:pt>
                <c:pt idx="10">
                  <c:v>2010.0</c:v>
                </c:pt>
                <c:pt idx="11">
                  <c:v>2011.0</c:v>
                </c:pt>
                <c:pt idx="12">
                  <c:v>2012.0</c:v>
                </c:pt>
                <c:pt idx="13">
                  <c:v>2013.0</c:v>
                </c:pt>
                <c:pt idx="14">
                  <c:v>2014.0</c:v>
                </c:pt>
                <c:pt idx="15">
                  <c:v>2015.0</c:v>
                </c:pt>
                <c:pt idx="16">
                  <c:v>2016.0</c:v>
                </c:pt>
                <c:pt idx="17">
                  <c:v>2000.0</c:v>
                </c:pt>
                <c:pt idx="18">
                  <c:v>2001.0</c:v>
                </c:pt>
                <c:pt idx="19">
                  <c:v>2002.0</c:v>
                </c:pt>
                <c:pt idx="20">
                  <c:v>2003.0</c:v>
                </c:pt>
                <c:pt idx="21">
                  <c:v>2004.0</c:v>
                </c:pt>
                <c:pt idx="22">
                  <c:v>2005.0</c:v>
                </c:pt>
                <c:pt idx="23">
                  <c:v>2006.0</c:v>
                </c:pt>
                <c:pt idx="24">
                  <c:v>2007.0</c:v>
                </c:pt>
                <c:pt idx="25">
                  <c:v>2008.0</c:v>
                </c:pt>
                <c:pt idx="26">
                  <c:v>2009.0</c:v>
                </c:pt>
                <c:pt idx="27">
                  <c:v>2010.0</c:v>
                </c:pt>
                <c:pt idx="28">
                  <c:v>2011.0</c:v>
                </c:pt>
                <c:pt idx="29">
                  <c:v>2012.0</c:v>
                </c:pt>
                <c:pt idx="30">
                  <c:v>2013.0</c:v>
                </c:pt>
                <c:pt idx="31">
                  <c:v>2014.0</c:v>
                </c:pt>
                <c:pt idx="32">
                  <c:v>2015.0</c:v>
                </c:pt>
                <c:pt idx="33">
                  <c:v>2016.0</c:v>
                </c:pt>
                <c:pt idx="34">
                  <c:v>2000.0</c:v>
                </c:pt>
                <c:pt idx="35">
                  <c:v>2001.0</c:v>
                </c:pt>
                <c:pt idx="36">
                  <c:v>2002.0</c:v>
                </c:pt>
                <c:pt idx="37">
                  <c:v>2003.0</c:v>
                </c:pt>
                <c:pt idx="38">
                  <c:v>2004.0</c:v>
                </c:pt>
                <c:pt idx="39">
                  <c:v>2005.0</c:v>
                </c:pt>
                <c:pt idx="40">
                  <c:v>2006.0</c:v>
                </c:pt>
                <c:pt idx="41">
                  <c:v>2007.0</c:v>
                </c:pt>
                <c:pt idx="42">
                  <c:v>2008.0</c:v>
                </c:pt>
                <c:pt idx="43">
                  <c:v>2009.0</c:v>
                </c:pt>
                <c:pt idx="44">
                  <c:v>2010.0</c:v>
                </c:pt>
                <c:pt idx="45">
                  <c:v>2011.0</c:v>
                </c:pt>
                <c:pt idx="46">
                  <c:v>2012.0</c:v>
                </c:pt>
                <c:pt idx="47">
                  <c:v>2013.0</c:v>
                </c:pt>
                <c:pt idx="48">
                  <c:v>2014.0</c:v>
                </c:pt>
                <c:pt idx="49">
                  <c:v>2015.0</c:v>
                </c:pt>
                <c:pt idx="50">
                  <c:v>2016.0</c:v>
                </c:pt>
              </c:numCache>
            </c:numRef>
          </c:cat>
          <c:val>
            <c:numRef>
              <c:f>Blad1!$D$84:$BB$84</c:f>
              <c:numCache>
                <c:formatCode>General</c:formatCode>
                <c:ptCount val="51"/>
                <c:pt idx="34">
                  <c:v>0.0</c:v>
                </c:pt>
                <c:pt idx="35">
                  <c:v>0.0</c:v>
                </c:pt>
                <c:pt idx="36">
                  <c:v>0.0</c:v>
                </c:pt>
                <c:pt idx="37">
                  <c:v>0.0</c:v>
                </c:pt>
                <c:pt idx="38">
                  <c:v>0.0</c:v>
                </c:pt>
                <c:pt idx="39">
                  <c:v>0.0</c:v>
                </c:pt>
                <c:pt idx="40">
                  <c:v>0.0</c:v>
                </c:pt>
                <c:pt idx="41">
                  <c:v>0.0</c:v>
                </c:pt>
                <c:pt idx="42">
                  <c:v>0.0</c:v>
                </c:pt>
                <c:pt idx="43">
                  <c:v>0.0</c:v>
                </c:pt>
                <c:pt idx="44">
                  <c:v>0.0</c:v>
                </c:pt>
                <c:pt idx="45">
                  <c:v>0.0</c:v>
                </c:pt>
                <c:pt idx="46">
                  <c:v>0.0</c:v>
                </c:pt>
                <c:pt idx="47">
                  <c:v>0.0</c:v>
                </c:pt>
                <c:pt idx="48">
                  <c:v>1.0</c:v>
                </c:pt>
                <c:pt idx="49">
                  <c:v>0.0</c:v>
                </c:pt>
                <c:pt idx="50">
                  <c:v>11.0</c:v>
                </c:pt>
              </c:numCache>
            </c:numRef>
          </c:val>
        </c:ser>
        <c:ser>
          <c:idx val="9"/>
          <c:order val="9"/>
          <c:tx>
            <c:strRef>
              <c:f>Blad1!$C$85</c:f>
              <c:strCache>
                <c:ptCount val="1"/>
                <c:pt idx="0">
                  <c:v>TTIP</c:v>
                </c:pt>
              </c:strCache>
            </c:strRef>
          </c:tx>
          <c:spPr>
            <a:solidFill>
              <a:schemeClr val="tx1"/>
            </a:solidFill>
            <a:ln>
              <a:solidFill>
                <a:sysClr val="windowText" lastClr="000000"/>
              </a:solidFill>
            </a:ln>
          </c:spPr>
          <c:invertIfNegative val="0"/>
          <c:cat>
            <c:numRef>
              <c:f>Blad1!$D$73:$BB$73</c:f>
              <c:numCache>
                <c:formatCode>General</c:formatCode>
                <c:ptCount val="51"/>
                <c:pt idx="0">
                  <c:v>2000.0</c:v>
                </c:pt>
                <c:pt idx="1">
                  <c:v>2001.0</c:v>
                </c:pt>
                <c:pt idx="2">
                  <c:v>2002.0</c:v>
                </c:pt>
                <c:pt idx="3">
                  <c:v>2003.0</c:v>
                </c:pt>
                <c:pt idx="4">
                  <c:v>2004.0</c:v>
                </c:pt>
                <c:pt idx="5">
                  <c:v>2005.0</c:v>
                </c:pt>
                <c:pt idx="6">
                  <c:v>2006.0</c:v>
                </c:pt>
                <c:pt idx="7">
                  <c:v>2007.0</c:v>
                </c:pt>
                <c:pt idx="8">
                  <c:v>2008.0</c:v>
                </c:pt>
                <c:pt idx="9">
                  <c:v>2009.0</c:v>
                </c:pt>
                <c:pt idx="10">
                  <c:v>2010.0</c:v>
                </c:pt>
                <c:pt idx="11">
                  <c:v>2011.0</c:v>
                </c:pt>
                <c:pt idx="12">
                  <c:v>2012.0</c:v>
                </c:pt>
                <c:pt idx="13">
                  <c:v>2013.0</c:v>
                </c:pt>
                <c:pt idx="14">
                  <c:v>2014.0</c:v>
                </c:pt>
                <c:pt idx="15">
                  <c:v>2015.0</c:v>
                </c:pt>
                <c:pt idx="16">
                  <c:v>2016.0</c:v>
                </c:pt>
                <c:pt idx="17">
                  <c:v>2000.0</c:v>
                </c:pt>
                <c:pt idx="18">
                  <c:v>2001.0</c:v>
                </c:pt>
                <c:pt idx="19">
                  <c:v>2002.0</c:v>
                </c:pt>
                <c:pt idx="20">
                  <c:v>2003.0</c:v>
                </c:pt>
                <c:pt idx="21">
                  <c:v>2004.0</c:v>
                </c:pt>
                <c:pt idx="22">
                  <c:v>2005.0</c:v>
                </c:pt>
                <c:pt idx="23">
                  <c:v>2006.0</c:v>
                </c:pt>
                <c:pt idx="24">
                  <c:v>2007.0</c:v>
                </c:pt>
                <c:pt idx="25">
                  <c:v>2008.0</c:v>
                </c:pt>
                <c:pt idx="26">
                  <c:v>2009.0</c:v>
                </c:pt>
                <c:pt idx="27">
                  <c:v>2010.0</c:v>
                </c:pt>
                <c:pt idx="28">
                  <c:v>2011.0</c:v>
                </c:pt>
                <c:pt idx="29">
                  <c:v>2012.0</c:v>
                </c:pt>
                <c:pt idx="30">
                  <c:v>2013.0</c:v>
                </c:pt>
                <c:pt idx="31">
                  <c:v>2014.0</c:v>
                </c:pt>
                <c:pt idx="32">
                  <c:v>2015.0</c:v>
                </c:pt>
                <c:pt idx="33">
                  <c:v>2016.0</c:v>
                </c:pt>
                <c:pt idx="34">
                  <c:v>2000.0</c:v>
                </c:pt>
                <c:pt idx="35">
                  <c:v>2001.0</c:v>
                </c:pt>
                <c:pt idx="36">
                  <c:v>2002.0</c:v>
                </c:pt>
                <c:pt idx="37">
                  <c:v>2003.0</c:v>
                </c:pt>
                <c:pt idx="38">
                  <c:v>2004.0</c:v>
                </c:pt>
                <c:pt idx="39">
                  <c:v>2005.0</c:v>
                </c:pt>
                <c:pt idx="40">
                  <c:v>2006.0</c:v>
                </c:pt>
                <c:pt idx="41">
                  <c:v>2007.0</c:v>
                </c:pt>
                <c:pt idx="42">
                  <c:v>2008.0</c:v>
                </c:pt>
                <c:pt idx="43">
                  <c:v>2009.0</c:v>
                </c:pt>
                <c:pt idx="44">
                  <c:v>2010.0</c:v>
                </c:pt>
                <c:pt idx="45">
                  <c:v>2011.0</c:v>
                </c:pt>
                <c:pt idx="46">
                  <c:v>2012.0</c:v>
                </c:pt>
                <c:pt idx="47">
                  <c:v>2013.0</c:v>
                </c:pt>
                <c:pt idx="48">
                  <c:v>2014.0</c:v>
                </c:pt>
                <c:pt idx="49">
                  <c:v>2015.0</c:v>
                </c:pt>
                <c:pt idx="50">
                  <c:v>2016.0</c:v>
                </c:pt>
              </c:numCache>
            </c:numRef>
          </c:cat>
          <c:val>
            <c:numRef>
              <c:f>Blad1!$D$85:$BB$85</c:f>
              <c:numCache>
                <c:formatCode>General</c:formatCode>
                <c:ptCount val="51"/>
                <c:pt idx="34">
                  <c:v>0.0</c:v>
                </c:pt>
                <c:pt idx="35">
                  <c:v>0.0</c:v>
                </c:pt>
                <c:pt idx="36">
                  <c:v>0.0</c:v>
                </c:pt>
                <c:pt idx="37">
                  <c:v>0.0</c:v>
                </c:pt>
                <c:pt idx="38">
                  <c:v>0.0</c:v>
                </c:pt>
                <c:pt idx="39">
                  <c:v>0.0</c:v>
                </c:pt>
                <c:pt idx="40">
                  <c:v>0.0</c:v>
                </c:pt>
                <c:pt idx="41">
                  <c:v>0.0</c:v>
                </c:pt>
                <c:pt idx="42">
                  <c:v>0.0</c:v>
                </c:pt>
                <c:pt idx="43">
                  <c:v>0.0</c:v>
                </c:pt>
                <c:pt idx="44">
                  <c:v>0.0</c:v>
                </c:pt>
                <c:pt idx="45">
                  <c:v>0.0</c:v>
                </c:pt>
                <c:pt idx="46">
                  <c:v>0.0</c:v>
                </c:pt>
                <c:pt idx="47">
                  <c:v>3.0</c:v>
                </c:pt>
                <c:pt idx="48">
                  <c:v>1.0</c:v>
                </c:pt>
                <c:pt idx="49">
                  <c:v>6.0</c:v>
                </c:pt>
                <c:pt idx="50">
                  <c:v>9.0</c:v>
                </c:pt>
              </c:numCache>
            </c:numRef>
          </c:val>
        </c:ser>
        <c:ser>
          <c:idx val="10"/>
          <c:order val="10"/>
          <c:tx>
            <c:strRef>
              <c:f>Blad1!$C$86</c:f>
              <c:strCache>
                <c:ptCount val="1"/>
                <c:pt idx="0">
                  <c:v>Other</c:v>
                </c:pt>
              </c:strCache>
            </c:strRef>
          </c:tx>
          <c:spPr>
            <a:solidFill>
              <a:schemeClr val="bg1">
                <a:lumMod val="85000"/>
              </a:schemeClr>
            </a:solidFill>
            <a:ln>
              <a:solidFill>
                <a:sysClr val="windowText" lastClr="000000"/>
              </a:solidFill>
            </a:ln>
          </c:spPr>
          <c:invertIfNegative val="0"/>
          <c:cat>
            <c:numRef>
              <c:f>Blad1!$D$73:$BB$73</c:f>
              <c:numCache>
                <c:formatCode>General</c:formatCode>
                <c:ptCount val="51"/>
                <c:pt idx="0">
                  <c:v>2000.0</c:v>
                </c:pt>
                <c:pt idx="1">
                  <c:v>2001.0</c:v>
                </c:pt>
                <c:pt idx="2">
                  <c:v>2002.0</c:v>
                </c:pt>
                <c:pt idx="3">
                  <c:v>2003.0</c:v>
                </c:pt>
                <c:pt idx="4">
                  <c:v>2004.0</c:v>
                </c:pt>
                <c:pt idx="5">
                  <c:v>2005.0</c:v>
                </c:pt>
                <c:pt idx="6">
                  <c:v>2006.0</c:v>
                </c:pt>
                <c:pt idx="7">
                  <c:v>2007.0</c:v>
                </c:pt>
                <c:pt idx="8">
                  <c:v>2008.0</c:v>
                </c:pt>
                <c:pt idx="9">
                  <c:v>2009.0</c:v>
                </c:pt>
                <c:pt idx="10">
                  <c:v>2010.0</c:v>
                </c:pt>
                <c:pt idx="11">
                  <c:v>2011.0</c:v>
                </c:pt>
                <c:pt idx="12">
                  <c:v>2012.0</c:v>
                </c:pt>
                <c:pt idx="13">
                  <c:v>2013.0</c:v>
                </c:pt>
                <c:pt idx="14">
                  <c:v>2014.0</c:v>
                </c:pt>
                <c:pt idx="15">
                  <c:v>2015.0</c:v>
                </c:pt>
                <c:pt idx="16">
                  <c:v>2016.0</c:v>
                </c:pt>
                <c:pt idx="17">
                  <c:v>2000.0</c:v>
                </c:pt>
                <c:pt idx="18">
                  <c:v>2001.0</c:v>
                </c:pt>
                <c:pt idx="19">
                  <c:v>2002.0</c:v>
                </c:pt>
                <c:pt idx="20">
                  <c:v>2003.0</c:v>
                </c:pt>
                <c:pt idx="21">
                  <c:v>2004.0</c:v>
                </c:pt>
                <c:pt idx="22">
                  <c:v>2005.0</c:v>
                </c:pt>
                <c:pt idx="23">
                  <c:v>2006.0</c:v>
                </c:pt>
                <c:pt idx="24">
                  <c:v>2007.0</c:v>
                </c:pt>
                <c:pt idx="25">
                  <c:v>2008.0</c:v>
                </c:pt>
                <c:pt idx="26">
                  <c:v>2009.0</c:v>
                </c:pt>
                <c:pt idx="27">
                  <c:v>2010.0</c:v>
                </c:pt>
                <c:pt idx="28">
                  <c:v>2011.0</c:v>
                </c:pt>
                <c:pt idx="29">
                  <c:v>2012.0</c:v>
                </c:pt>
                <c:pt idx="30">
                  <c:v>2013.0</c:v>
                </c:pt>
                <c:pt idx="31">
                  <c:v>2014.0</c:v>
                </c:pt>
                <c:pt idx="32">
                  <c:v>2015.0</c:v>
                </c:pt>
                <c:pt idx="33">
                  <c:v>2016.0</c:v>
                </c:pt>
                <c:pt idx="34">
                  <c:v>2000.0</c:v>
                </c:pt>
                <c:pt idx="35">
                  <c:v>2001.0</c:v>
                </c:pt>
                <c:pt idx="36">
                  <c:v>2002.0</c:v>
                </c:pt>
                <c:pt idx="37">
                  <c:v>2003.0</c:v>
                </c:pt>
                <c:pt idx="38">
                  <c:v>2004.0</c:v>
                </c:pt>
                <c:pt idx="39">
                  <c:v>2005.0</c:v>
                </c:pt>
                <c:pt idx="40">
                  <c:v>2006.0</c:v>
                </c:pt>
                <c:pt idx="41">
                  <c:v>2007.0</c:v>
                </c:pt>
                <c:pt idx="42">
                  <c:v>2008.0</c:v>
                </c:pt>
                <c:pt idx="43">
                  <c:v>2009.0</c:v>
                </c:pt>
                <c:pt idx="44">
                  <c:v>2010.0</c:v>
                </c:pt>
                <c:pt idx="45">
                  <c:v>2011.0</c:v>
                </c:pt>
                <c:pt idx="46">
                  <c:v>2012.0</c:v>
                </c:pt>
                <c:pt idx="47">
                  <c:v>2013.0</c:v>
                </c:pt>
                <c:pt idx="48">
                  <c:v>2014.0</c:v>
                </c:pt>
                <c:pt idx="49">
                  <c:v>2015.0</c:v>
                </c:pt>
                <c:pt idx="50">
                  <c:v>2016.0</c:v>
                </c:pt>
              </c:numCache>
            </c:numRef>
          </c:cat>
          <c:val>
            <c:numRef>
              <c:f>Blad1!$D$86:$BB$86</c:f>
              <c:numCache>
                <c:formatCode>General</c:formatCode>
                <c:ptCount val="51"/>
                <c:pt idx="34">
                  <c:v>0.0</c:v>
                </c:pt>
                <c:pt idx="35">
                  <c:v>0.0</c:v>
                </c:pt>
                <c:pt idx="36">
                  <c:v>1.0</c:v>
                </c:pt>
                <c:pt idx="37">
                  <c:v>0.0</c:v>
                </c:pt>
                <c:pt idx="38">
                  <c:v>0.0</c:v>
                </c:pt>
                <c:pt idx="39">
                  <c:v>0.0</c:v>
                </c:pt>
                <c:pt idx="40">
                  <c:v>2.0</c:v>
                </c:pt>
                <c:pt idx="41">
                  <c:v>0.0</c:v>
                </c:pt>
                <c:pt idx="42">
                  <c:v>0.0</c:v>
                </c:pt>
                <c:pt idx="43">
                  <c:v>0.0</c:v>
                </c:pt>
                <c:pt idx="44">
                  <c:v>1.0</c:v>
                </c:pt>
                <c:pt idx="45">
                  <c:v>1.0</c:v>
                </c:pt>
                <c:pt idx="46">
                  <c:v>1.0</c:v>
                </c:pt>
                <c:pt idx="47">
                  <c:v>0.0</c:v>
                </c:pt>
                <c:pt idx="48">
                  <c:v>3.0</c:v>
                </c:pt>
                <c:pt idx="49">
                  <c:v>3.0</c:v>
                </c:pt>
                <c:pt idx="50">
                  <c:v>6.0</c:v>
                </c:pt>
              </c:numCache>
            </c:numRef>
          </c:val>
        </c:ser>
        <c:dLbls>
          <c:showLegendKey val="0"/>
          <c:showVal val="0"/>
          <c:showCatName val="0"/>
          <c:showSerName val="0"/>
          <c:showPercent val="0"/>
          <c:showBubbleSize val="0"/>
        </c:dLbls>
        <c:gapWidth val="150"/>
        <c:overlap val="100"/>
        <c:axId val="-2098178376"/>
        <c:axId val="-2078954568"/>
      </c:barChart>
      <c:lineChart>
        <c:grouping val="standard"/>
        <c:varyColors val="0"/>
        <c:ser>
          <c:idx val="11"/>
          <c:order val="11"/>
          <c:tx>
            <c:strRef>
              <c:f>Blad1!$B$90</c:f>
              <c:strCache>
                <c:ptCount val="1"/>
                <c:pt idx="0">
                  <c:v>AS</c:v>
                </c:pt>
              </c:strCache>
            </c:strRef>
          </c:tx>
          <c:marker>
            <c:symbol val="none"/>
          </c:marker>
          <c:cat>
            <c:strRef>
              <c:f>Blad1!$A$91:$A$93</c:f>
              <c:strCache>
                <c:ptCount val="3"/>
                <c:pt idx="0">
                  <c:v>Flanders</c:v>
                </c:pt>
                <c:pt idx="1">
                  <c:v>Wallonia</c:v>
                </c:pt>
                <c:pt idx="2">
                  <c:v>Federal</c:v>
                </c:pt>
              </c:strCache>
            </c:strRef>
          </c:cat>
          <c:val>
            <c:numRef>
              <c:f>Blad1!$B$91:$B$93</c:f>
              <c:numCache>
                <c:formatCode>General</c:formatCode>
                <c:ptCount val="3"/>
                <c:pt idx="0">
                  <c:v>50.0</c:v>
                </c:pt>
              </c:numCache>
            </c:numRef>
          </c:val>
          <c:smooth val="0"/>
        </c:ser>
        <c:dLbls>
          <c:showLegendKey val="0"/>
          <c:showVal val="0"/>
          <c:showCatName val="0"/>
          <c:showSerName val="0"/>
          <c:showPercent val="0"/>
          <c:showBubbleSize val="0"/>
        </c:dLbls>
        <c:marker val="1"/>
        <c:smooth val="0"/>
        <c:axId val="-2072230760"/>
        <c:axId val="-2097641320"/>
      </c:lineChart>
      <c:catAx>
        <c:axId val="-2098178376"/>
        <c:scaling>
          <c:orientation val="minMax"/>
        </c:scaling>
        <c:delete val="0"/>
        <c:axPos val="b"/>
        <c:title>
          <c:tx>
            <c:rich>
              <a:bodyPr/>
              <a:lstStyle/>
              <a:p>
                <a:pPr>
                  <a:defRPr sz="800" b="0" i="1">
                    <a:ln>
                      <a:noFill/>
                    </a:ln>
                  </a:defRPr>
                </a:pPr>
                <a:r>
                  <a:rPr lang="en-US" sz="800" b="0" i="1">
                    <a:ln>
                      <a:noFill/>
                    </a:ln>
                  </a:rPr>
                  <a:t>* Some</a:t>
                </a:r>
                <a:r>
                  <a:rPr lang="en-US" sz="800" b="0" i="1" baseline="0">
                    <a:ln>
                      <a:noFill/>
                    </a:ln>
                  </a:rPr>
                  <a:t> questions explicitly targeted both FTAs</a:t>
                </a:r>
                <a:endParaRPr lang="en-US" sz="800" b="0" i="1">
                  <a:ln>
                    <a:noFill/>
                  </a:ln>
                </a:endParaRPr>
              </a:p>
            </c:rich>
          </c:tx>
          <c:layout>
            <c:manualLayout>
              <c:xMode val="edge"/>
              <c:yMode val="edge"/>
              <c:x val="0.381885654074324"/>
              <c:y val="0.924934455308471"/>
            </c:manualLayout>
          </c:layout>
          <c:overlay val="0"/>
        </c:title>
        <c:numFmt formatCode="General" sourceLinked="1"/>
        <c:majorTickMark val="out"/>
        <c:minorTickMark val="none"/>
        <c:tickLblPos val="nextTo"/>
        <c:spPr>
          <a:ln w="12700">
            <a:solidFill>
              <a:schemeClr val="tx1"/>
            </a:solidFill>
          </a:ln>
        </c:spPr>
        <c:txPr>
          <a:bodyPr/>
          <a:lstStyle/>
          <a:p>
            <a:pPr>
              <a:defRPr sz="900"/>
            </a:pPr>
            <a:endParaRPr lang="nl-NL"/>
          </a:p>
        </c:txPr>
        <c:crossAx val="-2078954568"/>
        <c:crosses val="autoZero"/>
        <c:auto val="1"/>
        <c:lblAlgn val="ctr"/>
        <c:lblOffset val="100"/>
        <c:noMultiLvlLbl val="0"/>
      </c:catAx>
      <c:valAx>
        <c:axId val="-2078954568"/>
        <c:scaling>
          <c:orientation val="minMax"/>
        </c:scaling>
        <c:delete val="0"/>
        <c:axPos val="l"/>
        <c:majorGridlines/>
        <c:numFmt formatCode="General" sourceLinked="1"/>
        <c:majorTickMark val="out"/>
        <c:minorTickMark val="none"/>
        <c:tickLblPos val="nextTo"/>
        <c:crossAx val="-2098178376"/>
        <c:crosses val="autoZero"/>
        <c:crossBetween val="between"/>
      </c:valAx>
      <c:valAx>
        <c:axId val="-2097641320"/>
        <c:scaling>
          <c:orientation val="minMax"/>
        </c:scaling>
        <c:delete val="1"/>
        <c:axPos val="l"/>
        <c:numFmt formatCode="General" sourceLinked="1"/>
        <c:majorTickMark val="out"/>
        <c:minorTickMark val="none"/>
        <c:tickLblPos val="nextTo"/>
        <c:crossAx val="-2072230760"/>
        <c:crosses val="max"/>
        <c:crossBetween val="between"/>
      </c:valAx>
      <c:catAx>
        <c:axId val="-2072230760"/>
        <c:scaling>
          <c:orientation val="maxMin"/>
        </c:scaling>
        <c:delete val="0"/>
        <c:axPos val="t"/>
        <c:numFmt formatCode="General" sourceLinked="1"/>
        <c:majorTickMark val="out"/>
        <c:minorTickMark val="none"/>
        <c:tickLblPos val="nextTo"/>
        <c:txPr>
          <a:bodyPr/>
          <a:lstStyle/>
          <a:p>
            <a:pPr>
              <a:defRPr sz="1400" b="0"/>
            </a:pPr>
            <a:endParaRPr lang="nl-NL"/>
          </a:p>
        </c:txPr>
        <c:crossAx val="-2097641320"/>
        <c:crosses val="max"/>
        <c:auto val="1"/>
        <c:lblAlgn val="ctr"/>
        <c:lblOffset val="100"/>
        <c:noMultiLvlLbl val="0"/>
      </c:catAx>
    </c:plotArea>
    <c:legend>
      <c:legendPos val="b"/>
      <c:legendEntry>
        <c:idx val="11"/>
        <c:delete val="1"/>
      </c:legendEntry>
      <c:layout>
        <c:manualLayout>
          <c:xMode val="edge"/>
          <c:yMode val="edge"/>
          <c:x val="0.335913133727709"/>
          <c:y val="0.876759214186183"/>
          <c:w val="0.365623559631266"/>
          <c:h val="0.0380328882865123"/>
        </c:manualLayout>
      </c:layout>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5327</cdr:x>
      <cdr:y>0.07643</cdr:y>
    </cdr:from>
    <cdr:to>
      <cdr:x>0.35327</cdr:x>
      <cdr:y>0.78987</cdr:y>
    </cdr:to>
    <cdr:cxnSp macro="">
      <cdr:nvCxnSpPr>
        <cdr:cNvPr id="3" name="Rechte verbindingslijn 2"/>
        <cdr:cNvCxnSpPr/>
      </cdr:nvCxnSpPr>
      <cdr:spPr>
        <a:xfrm xmlns:a="http://schemas.openxmlformats.org/drawingml/2006/main">
          <a:off x="2943157" y="353321"/>
          <a:ext cx="0" cy="329809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7476</cdr:x>
      <cdr:y>0.07849</cdr:y>
    </cdr:from>
    <cdr:to>
      <cdr:x>0.67476</cdr:x>
      <cdr:y>0.79193</cdr:y>
    </cdr:to>
    <cdr:cxnSp macro="">
      <cdr:nvCxnSpPr>
        <cdr:cNvPr id="6" name="Rechte verbindingslijn 5"/>
        <cdr:cNvCxnSpPr/>
      </cdr:nvCxnSpPr>
      <cdr:spPr>
        <a:xfrm xmlns:a="http://schemas.openxmlformats.org/drawingml/2006/main">
          <a:off x="5621530" y="362844"/>
          <a:ext cx="0" cy="329809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2122ED4E-AC71-6D46-B17A-B79E2D873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1</Pages>
  <Words>11178</Words>
  <Characters>61480</Characters>
  <Application>Microsoft Macintosh Word</Application>
  <DocSecurity>0</DocSecurity>
  <Lines>512</Lines>
  <Paragraphs>14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725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di De Ville</dc:creator>
  <cp:lastModifiedBy>Ferdi De Ville</cp:lastModifiedBy>
  <cp:revision>6</cp:revision>
  <cp:lastPrinted>2017-04-29T20:22:00Z</cp:lastPrinted>
  <dcterms:created xsi:type="dcterms:W3CDTF">2017-04-27T10:45:00Z</dcterms:created>
  <dcterms:modified xsi:type="dcterms:W3CDTF">2017-04-29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ccead5-27d2-3007-985d-ed8270b0a8a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8561431/EdgarElgar</vt:lpwstr>
  </property>
  <property fmtid="{D5CDD505-2E9C-101B-9397-08002B2CF9AE}" pid="10" name="Mendeley Recent Style Name 2_1">
    <vt:lpwstr>American Psychological Association 6th edition - Yelter Bolle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csl.mendeley.com/styles/18561431/apayb</vt:lpwstr>
  </property>
  <property fmtid="{D5CDD505-2E9C-101B-9397-08002B2CF9AE}" pid="16" name="Mendeley Recent Style Name 5_1">
    <vt:lpwstr>Edgard Publishing</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